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57ADBA84" w:rsidR="00983680" w:rsidRPr="00983680" w:rsidRDefault="00983680" w:rsidP="00983680">
      <w:pPr>
        <w:rPr>
          <w:rFonts w:ascii="Arial" w:hAnsi="Arial" w:cs="Arial"/>
          <w:b/>
          <w:bCs/>
          <w:sz w:val="24"/>
          <w:szCs w:val="24"/>
        </w:rPr>
      </w:pPr>
      <w:r w:rsidRPr="00983680">
        <w:rPr>
          <w:rFonts w:ascii="Arial" w:hAnsi="Arial" w:cs="Arial"/>
          <w:b/>
          <w:bCs/>
          <w:sz w:val="24"/>
          <w:szCs w:val="24"/>
        </w:rPr>
        <w:t>201</w:t>
      </w:r>
      <w:r w:rsidR="00A824E5">
        <w:rPr>
          <w:rFonts w:ascii="Arial" w:hAnsi="Arial" w:cs="Arial"/>
          <w:b/>
          <w:bCs/>
          <w:sz w:val="24"/>
          <w:szCs w:val="24"/>
        </w:rPr>
        <w:t>9</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5369C1C3" w:rsidR="00983680" w:rsidRPr="00983680" w:rsidRDefault="00AD0874" w:rsidP="00983680">
      <w:pPr>
        <w:spacing w:line="360" w:lineRule="auto"/>
        <w:rPr>
          <w:rFonts w:ascii="Cambria" w:hAnsi="Cambria" w:cs="Arial"/>
          <w:sz w:val="24"/>
        </w:rPr>
      </w:pPr>
      <w:r>
        <w:rPr>
          <w:rFonts w:ascii="Cambria" w:hAnsi="Cambria" w:cs="Arial"/>
          <w:sz w:val="24"/>
        </w:rPr>
        <w:t>Autor: Adam</w:t>
      </w:r>
      <w:r w:rsidR="00983680" w:rsidRPr="00983680">
        <w:rPr>
          <w:rFonts w:ascii="Cambria" w:hAnsi="Cambria" w:cs="Arial"/>
          <w:sz w:val="24"/>
        </w:rPr>
        <w:t xml:space="preserve">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4FEDB9C2" w:rsidR="00983680" w:rsidRDefault="00983680" w:rsidP="00983680">
      <w:pPr>
        <w:spacing w:line="360" w:lineRule="auto"/>
        <w:rPr>
          <w:rFonts w:ascii="Cambria" w:hAnsi="Cambria" w:cs="Arial"/>
          <w:sz w:val="24"/>
        </w:rPr>
      </w:pPr>
    </w:p>
    <w:p w14:paraId="6DFC189F" w14:textId="2D38EE0E" w:rsidR="00E24F42" w:rsidRDefault="00E24F42" w:rsidP="00983680">
      <w:pPr>
        <w:spacing w:line="360" w:lineRule="auto"/>
        <w:rPr>
          <w:rFonts w:ascii="Cambria" w:hAnsi="Cambria" w:cs="Arial"/>
          <w:sz w:val="24"/>
        </w:rPr>
      </w:pPr>
    </w:p>
    <w:p w14:paraId="7C11694C" w14:textId="77777777" w:rsidR="00E24F42" w:rsidRDefault="00E24F42" w:rsidP="00983680">
      <w:pPr>
        <w:spacing w:line="360" w:lineRule="auto"/>
        <w:rPr>
          <w:rFonts w:ascii="Cambria" w:hAnsi="Cambria" w:cs="Arial"/>
          <w:sz w:val="24"/>
        </w:rPr>
      </w:pPr>
    </w:p>
    <w:p w14:paraId="7E8BF511" w14:textId="7ED5D9A7" w:rsidR="009A0142" w:rsidRDefault="00232EDF" w:rsidP="001C1E87">
      <w:pPr>
        <w:spacing w:line="360" w:lineRule="auto"/>
        <w:rPr>
          <w:rFonts w:ascii="Cambria" w:hAnsi="Cambria" w:cs="Arial"/>
          <w:sz w:val="24"/>
        </w:rPr>
      </w:pPr>
      <w:r w:rsidRPr="000551D2">
        <w:rPr>
          <w:rStyle w:val="StandartnitextChar"/>
        </w:rPr>
        <w:t>Hradec Králové</w:t>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t>duben</w:t>
      </w:r>
      <w:r>
        <w:rPr>
          <w:rFonts w:ascii="Cambria" w:hAnsi="Cambria" w:cs="Arial"/>
          <w:sz w:val="24"/>
        </w:rPr>
        <w:t xml:space="preserve"> 201</w:t>
      </w:r>
      <w:r w:rsidR="00A824E5">
        <w:rPr>
          <w:rFonts w:ascii="Cambria" w:hAnsi="Cambria" w:cs="Arial"/>
          <w:sz w:val="24"/>
        </w:rPr>
        <w:t>9</w:t>
      </w:r>
      <w:r w:rsidR="009A0142">
        <w:rPr>
          <w:rFonts w:ascii="Cambria" w:hAnsi="Cambria" w:cs="Arial"/>
          <w:sz w:val="24"/>
        </w:rPr>
        <w:br w:type="page"/>
      </w:r>
    </w:p>
    <w:p w14:paraId="680EC3C6" w14:textId="3FC18805" w:rsidR="000551D2" w:rsidRDefault="000551D2" w:rsidP="00983680">
      <w:pPr>
        <w:spacing w:line="360" w:lineRule="auto"/>
        <w:rPr>
          <w:rFonts w:ascii="Cambria" w:hAnsi="Cambria" w:cs="Arial"/>
          <w:sz w:val="24"/>
        </w:rPr>
      </w:pPr>
      <w:r>
        <w:rPr>
          <w:rFonts w:ascii="Cambria" w:hAnsi="Cambria" w:cs="Arial"/>
          <w:sz w:val="24"/>
        </w:rPr>
        <w:lastRenderedPageBreak/>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 xml:space="preserve">V Hradci Králové </w:t>
      </w:r>
      <w:commentRangeStart w:id="0"/>
      <w:r w:rsidRPr="00F43D50">
        <w:rPr>
          <w:rFonts w:ascii="Cambria" w:hAnsi="Cambria" w:cs="Arial"/>
          <w:sz w:val="24"/>
          <w:highlight w:val="yellow"/>
        </w:rPr>
        <w:t>dne</w:t>
      </w:r>
      <w:commentRangeEnd w:id="0"/>
      <w:r w:rsidR="00F43D50" w:rsidRPr="00F43D50">
        <w:rPr>
          <w:rStyle w:val="CommentReference"/>
          <w:highlight w:val="yellow"/>
        </w:rPr>
        <w:commentReference w:id="0"/>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3BB438DD" w:rsidR="000551D2" w:rsidRDefault="000551D2" w:rsidP="00983680">
      <w:pPr>
        <w:spacing w:line="360" w:lineRule="auto"/>
        <w:rPr>
          <w:rFonts w:ascii="Cambria" w:hAnsi="Cambria" w:cs="Arial"/>
          <w:sz w:val="24"/>
        </w:rPr>
      </w:pPr>
    </w:p>
    <w:p w14:paraId="0BF63A06" w14:textId="001CB374" w:rsidR="00E24F42" w:rsidRDefault="00E24F42" w:rsidP="00983680">
      <w:pPr>
        <w:spacing w:line="360" w:lineRule="auto"/>
        <w:rPr>
          <w:rFonts w:ascii="Cambria" w:hAnsi="Cambria" w:cs="Arial"/>
          <w:sz w:val="24"/>
        </w:rPr>
      </w:pPr>
    </w:p>
    <w:p w14:paraId="681D1040" w14:textId="3E056069" w:rsidR="00E24F42" w:rsidRDefault="00E24F42" w:rsidP="00983680">
      <w:pPr>
        <w:spacing w:line="360" w:lineRule="auto"/>
        <w:rPr>
          <w:rFonts w:ascii="Cambria" w:hAnsi="Cambria" w:cs="Arial"/>
          <w:sz w:val="24"/>
        </w:rPr>
      </w:pPr>
    </w:p>
    <w:p w14:paraId="6F50795A" w14:textId="7D4C7065" w:rsidR="00E24F42" w:rsidRDefault="00E24F42" w:rsidP="00983680">
      <w:pPr>
        <w:spacing w:line="360" w:lineRule="auto"/>
        <w:rPr>
          <w:rFonts w:ascii="Cambria" w:hAnsi="Cambria" w:cs="Arial"/>
          <w:sz w:val="24"/>
        </w:rPr>
      </w:pPr>
    </w:p>
    <w:p w14:paraId="7880D8E3" w14:textId="020D6299" w:rsidR="00E24F42" w:rsidRDefault="00E24F42" w:rsidP="00983680">
      <w:pPr>
        <w:spacing w:line="360" w:lineRule="auto"/>
        <w:rPr>
          <w:rFonts w:ascii="Cambria" w:hAnsi="Cambria" w:cs="Arial"/>
          <w:sz w:val="24"/>
        </w:rPr>
      </w:pPr>
    </w:p>
    <w:p w14:paraId="568C2ADF" w14:textId="5A559C0E" w:rsidR="00E24F42" w:rsidRDefault="00E24F42" w:rsidP="00983680">
      <w:pPr>
        <w:spacing w:line="360" w:lineRule="auto"/>
        <w:rPr>
          <w:rFonts w:ascii="Cambria" w:hAnsi="Cambria" w:cs="Arial"/>
          <w:sz w:val="24"/>
        </w:rPr>
      </w:pPr>
    </w:p>
    <w:p w14:paraId="2150BD46" w14:textId="3179E765" w:rsidR="00E24F42" w:rsidRDefault="00E24F42" w:rsidP="00983680">
      <w:pPr>
        <w:spacing w:line="360" w:lineRule="auto"/>
        <w:rPr>
          <w:rFonts w:ascii="Cambria" w:hAnsi="Cambria" w:cs="Arial"/>
          <w:sz w:val="24"/>
        </w:rPr>
      </w:pPr>
    </w:p>
    <w:p w14:paraId="2CAED3AD" w14:textId="49FB6059" w:rsidR="00E24F42" w:rsidRDefault="00E24F42" w:rsidP="00983680">
      <w:pPr>
        <w:spacing w:line="360" w:lineRule="auto"/>
        <w:rPr>
          <w:rFonts w:ascii="Cambria" w:hAnsi="Cambria" w:cs="Arial"/>
          <w:sz w:val="24"/>
        </w:rPr>
      </w:pPr>
    </w:p>
    <w:p w14:paraId="4BAC21A1" w14:textId="2592FB86" w:rsidR="00E24F42" w:rsidRDefault="00E24F42" w:rsidP="00983680">
      <w:pPr>
        <w:spacing w:line="360" w:lineRule="auto"/>
        <w:rPr>
          <w:rFonts w:ascii="Cambria" w:hAnsi="Cambria" w:cs="Arial"/>
          <w:sz w:val="24"/>
        </w:rPr>
      </w:pPr>
    </w:p>
    <w:p w14:paraId="12C81BF3" w14:textId="21E4EBB5" w:rsidR="00E24F42" w:rsidRDefault="00E24F42" w:rsidP="00983680">
      <w:pPr>
        <w:spacing w:line="360" w:lineRule="auto"/>
        <w:rPr>
          <w:rFonts w:ascii="Cambria" w:hAnsi="Cambria" w:cs="Arial"/>
          <w:sz w:val="24"/>
        </w:rPr>
      </w:pPr>
    </w:p>
    <w:p w14:paraId="66333B98" w14:textId="568222F0" w:rsidR="00E24F42" w:rsidRDefault="00E24F42" w:rsidP="00983680">
      <w:pPr>
        <w:spacing w:line="360" w:lineRule="auto"/>
        <w:rPr>
          <w:rFonts w:ascii="Cambria" w:hAnsi="Cambria" w:cs="Arial"/>
          <w:sz w:val="24"/>
        </w:rPr>
      </w:pPr>
    </w:p>
    <w:p w14:paraId="59834088" w14:textId="1B4F781A" w:rsidR="00E24F42" w:rsidRDefault="00E24F42" w:rsidP="00983680">
      <w:pPr>
        <w:spacing w:line="360" w:lineRule="auto"/>
        <w:rPr>
          <w:rFonts w:ascii="Cambria" w:hAnsi="Cambria" w:cs="Arial"/>
          <w:sz w:val="24"/>
        </w:rPr>
      </w:pPr>
    </w:p>
    <w:p w14:paraId="52BF36FD" w14:textId="0CAD74EF" w:rsidR="00E24F42" w:rsidRDefault="00E24F42" w:rsidP="00983680">
      <w:pPr>
        <w:spacing w:line="360" w:lineRule="auto"/>
        <w:rPr>
          <w:rFonts w:ascii="Cambria" w:hAnsi="Cambria" w:cs="Arial"/>
          <w:sz w:val="24"/>
        </w:rPr>
      </w:pPr>
    </w:p>
    <w:p w14:paraId="756BB350" w14:textId="4966D22F" w:rsidR="00E24F42" w:rsidRDefault="00E24F42" w:rsidP="00983680">
      <w:pPr>
        <w:spacing w:line="360" w:lineRule="auto"/>
        <w:rPr>
          <w:rFonts w:ascii="Cambria" w:hAnsi="Cambria" w:cs="Arial"/>
          <w:sz w:val="24"/>
        </w:rPr>
      </w:pPr>
    </w:p>
    <w:p w14:paraId="089A30F1" w14:textId="279038F9" w:rsidR="00E24F42" w:rsidRDefault="00E24F42" w:rsidP="00983680">
      <w:pPr>
        <w:spacing w:line="360" w:lineRule="auto"/>
        <w:rPr>
          <w:rFonts w:ascii="Cambria" w:hAnsi="Cambria" w:cs="Arial"/>
          <w:sz w:val="24"/>
        </w:rPr>
      </w:pPr>
    </w:p>
    <w:p w14:paraId="62E66230" w14:textId="7AF66975" w:rsidR="00E24F42" w:rsidRDefault="00E24F42" w:rsidP="00983680">
      <w:pPr>
        <w:spacing w:line="360" w:lineRule="auto"/>
        <w:rPr>
          <w:rFonts w:ascii="Cambria" w:hAnsi="Cambria" w:cs="Arial"/>
          <w:sz w:val="24"/>
        </w:rPr>
      </w:pPr>
    </w:p>
    <w:p w14:paraId="5A38A90F" w14:textId="4ABA9285" w:rsidR="00E24F42" w:rsidRDefault="00E24F42" w:rsidP="00983680">
      <w:pPr>
        <w:spacing w:line="360" w:lineRule="auto"/>
        <w:rPr>
          <w:rFonts w:ascii="Cambria" w:hAnsi="Cambria" w:cs="Arial"/>
          <w:sz w:val="24"/>
        </w:rPr>
      </w:pPr>
    </w:p>
    <w:p w14:paraId="7293CBA2" w14:textId="2AF80575" w:rsidR="00E24F42" w:rsidRDefault="00E24F42" w:rsidP="00983680">
      <w:pPr>
        <w:spacing w:line="360" w:lineRule="auto"/>
        <w:rPr>
          <w:rFonts w:ascii="Cambria" w:hAnsi="Cambria" w:cs="Arial"/>
          <w:sz w:val="24"/>
        </w:rPr>
      </w:pPr>
    </w:p>
    <w:p w14:paraId="07F619DF" w14:textId="66467760" w:rsidR="00E24F42" w:rsidRDefault="00E24F42" w:rsidP="00983680">
      <w:pPr>
        <w:spacing w:line="360" w:lineRule="auto"/>
        <w:rPr>
          <w:rFonts w:ascii="Cambria" w:hAnsi="Cambria" w:cs="Arial"/>
          <w:sz w:val="24"/>
        </w:rPr>
      </w:pPr>
    </w:p>
    <w:p w14:paraId="385E9815" w14:textId="1FFD4149" w:rsidR="00E24F42" w:rsidRDefault="00E24F42" w:rsidP="00983680">
      <w:pPr>
        <w:spacing w:line="360" w:lineRule="auto"/>
        <w:rPr>
          <w:rFonts w:ascii="Cambria" w:hAnsi="Cambria" w:cs="Arial"/>
          <w:sz w:val="24"/>
        </w:rPr>
      </w:pPr>
    </w:p>
    <w:p w14:paraId="51BE5753" w14:textId="0E28E1C6" w:rsidR="00E24F42" w:rsidRDefault="00E24F42" w:rsidP="00983680">
      <w:pPr>
        <w:spacing w:line="360" w:lineRule="auto"/>
        <w:rPr>
          <w:rFonts w:ascii="Cambria" w:hAnsi="Cambria" w:cs="Arial"/>
          <w:sz w:val="24"/>
        </w:rPr>
      </w:pPr>
    </w:p>
    <w:p w14:paraId="516A1B81" w14:textId="6EAE1501" w:rsidR="00E24F42" w:rsidRDefault="00E24F42" w:rsidP="00983680">
      <w:pPr>
        <w:spacing w:line="360" w:lineRule="auto"/>
        <w:rPr>
          <w:rFonts w:ascii="Cambria" w:hAnsi="Cambria" w:cs="Arial"/>
          <w:sz w:val="24"/>
        </w:rPr>
      </w:pPr>
    </w:p>
    <w:p w14:paraId="2768ABD8" w14:textId="699FE84C" w:rsidR="00E24F42" w:rsidRDefault="00E24F42" w:rsidP="00983680">
      <w:pPr>
        <w:spacing w:line="360" w:lineRule="auto"/>
        <w:rPr>
          <w:rFonts w:ascii="Cambria" w:hAnsi="Cambria" w:cs="Arial"/>
          <w:sz w:val="24"/>
        </w:rPr>
      </w:pPr>
    </w:p>
    <w:p w14:paraId="369F9CD4" w14:textId="6E576E1B" w:rsidR="00E24F42" w:rsidRDefault="00E24F42" w:rsidP="00983680">
      <w:pPr>
        <w:spacing w:line="360" w:lineRule="auto"/>
        <w:rPr>
          <w:rFonts w:ascii="Cambria" w:hAnsi="Cambria" w:cs="Arial"/>
          <w:sz w:val="24"/>
        </w:rPr>
      </w:pPr>
    </w:p>
    <w:p w14:paraId="2B2801B6" w14:textId="38D67F5B" w:rsidR="00E24F42" w:rsidRDefault="00E24F42" w:rsidP="00983680">
      <w:pPr>
        <w:spacing w:line="360" w:lineRule="auto"/>
        <w:rPr>
          <w:rFonts w:ascii="Cambria" w:hAnsi="Cambria" w:cs="Arial"/>
          <w:sz w:val="24"/>
        </w:rPr>
      </w:pPr>
    </w:p>
    <w:p w14:paraId="17E0908A" w14:textId="1D15C6BE" w:rsidR="00E24F42" w:rsidRDefault="00E24F42" w:rsidP="00983680">
      <w:pPr>
        <w:spacing w:line="360" w:lineRule="auto"/>
        <w:rPr>
          <w:rFonts w:ascii="Cambria" w:hAnsi="Cambria" w:cs="Arial"/>
          <w:sz w:val="24"/>
        </w:rPr>
      </w:pPr>
    </w:p>
    <w:p w14:paraId="67761ADF" w14:textId="38F1D187" w:rsidR="00E24F42" w:rsidRDefault="00E24F42" w:rsidP="00983680">
      <w:pPr>
        <w:spacing w:line="360" w:lineRule="auto"/>
        <w:rPr>
          <w:rFonts w:ascii="Cambria" w:hAnsi="Cambria" w:cs="Arial"/>
          <w:sz w:val="24"/>
        </w:rPr>
      </w:pPr>
    </w:p>
    <w:p w14:paraId="2FFFECD4" w14:textId="082D511E" w:rsidR="00E24F42" w:rsidRDefault="00E24F42" w:rsidP="00983680">
      <w:pPr>
        <w:spacing w:line="360" w:lineRule="auto"/>
        <w:rPr>
          <w:rFonts w:ascii="Cambria" w:hAnsi="Cambria" w:cs="Arial"/>
          <w:sz w:val="24"/>
        </w:rPr>
      </w:pPr>
    </w:p>
    <w:p w14:paraId="4D8DA60B" w14:textId="4E27CC09" w:rsidR="00E24F42" w:rsidRDefault="00E24F42" w:rsidP="00983680">
      <w:pPr>
        <w:spacing w:line="360" w:lineRule="auto"/>
        <w:rPr>
          <w:rFonts w:ascii="Cambria" w:hAnsi="Cambria" w:cs="Arial"/>
          <w:sz w:val="24"/>
        </w:rPr>
      </w:pPr>
    </w:p>
    <w:p w14:paraId="67CB5F84" w14:textId="67CF06CE" w:rsidR="00E24F42" w:rsidRDefault="00E24F42" w:rsidP="00983680">
      <w:pPr>
        <w:spacing w:line="360" w:lineRule="auto"/>
        <w:rPr>
          <w:rFonts w:ascii="Cambria" w:hAnsi="Cambria" w:cs="Arial"/>
          <w:sz w:val="24"/>
        </w:rPr>
      </w:pPr>
    </w:p>
    <w:p w14:paraId="0C44F49D" w14:textId="4C68F477" w:rsidR="00E24F42" w:rsidRDefault="00E24F42" w:rsidP="00983680">
      <w:pPr>
        <w:spacing w:line="360" w:lineRule="auto"/>
        <w:rPr>
          <w:rFonts w:ascii="Cambria" w:hAnsi="Cambria" w:cs="Arial"/>
          <w:sz w:val="24"/>
        </w:rPr>
      </w:pPr>
    </w:p>
    <w:p w14:paraId="7177535E" w14:textId="09C62AB2" w:rsidR="00E24F42" w:rsidRDefault="00E24F42" w:rsidP="00983680">
      <w:pPr>
        <w:spacing w:line="360" w:lineRule="auto"/>
        <w:rPr>
          <w:rFonts w:ascii="Cambria" w:hAnsi="Cambria" w:cs="Arial"/>
          <w:sz w:val="24"/>
        </w:rPr>
      </w:pPr>
    </w:p>
    <w:p w14:paraId="1260B7B9" w14:textId="2374EB82" w:rsidR="00E24F42" w:rsidRDefault="00E24F42" w:rsidP="00983680">
      <w:pPr>
        <w:spacing w:line="360" w:lineRule="auto"/>
        <w:rPr>
          <w:rFonts w:ascii="Cambria" w:hAnsi="Cambria" w:cs="Arial"/>
          <w:sz w:val="24"/>
        </w:rPr>
      </w:pPr>
    </w:p>
    <w:p w14:paraId="577B8FA6" w14:textId="12300E79" w:rsidR="00E24F42" w:rsidRDefault="00E24F42" w:rsidP="00983680">
      <w:pPr>
        <w:spacing w:line="360" w:lineRule="auto"/>
        <w:rPr>
          <w:rFonts w:ascii="Cambria" w:hAnsi="Cambria" w:cs="Arial"/>
          <w:sz w:val="24"/>
        </w:rPr>
      </w:pPr>
    </w:p>
    <w:p w14:paraId="4522F334" w14:textId="77777777" w:rsidR="00E24F42" w:rsidRPr="00E24F42" w:rsidRDefault="00E24F42" w:rsidP="00E24F42">
      <w:pPr>
        <w:spacing w:line="360" w:lineRule="auto"/>
        <w:rPr>
          <w:rFonts w:ascii="Cambria" w:hAnsi="Cambria" w:cs="Arial"/>
          <w:sz w:val="24"/>
        </w:rPr>
      </w:pPr>
      <w:r w:rsidRPr="00E24F42">
        <w:rPr>
          <w:rFonts w:ascii="Cambria" w:hAnsi="Cambria" w:cs="Arial"/>
          <w:sz w:val="24"/>
        </w:rPr>
        <w:t>Poděkování:</w:t>
      </w:r>
    </w:p>
    <w:p w14:paraId="58A7ECEE" w14:textId="42EC5FC9" w:rsidR="00E24F42" w:rsidRDefault="00E24F42" w:rsidP="00E24F42">
      <w:pPr>
        <w:spacing w:line="360" w:lineRule="auto"/>
        <w:rPr>
          <w:rFonts w:ascii="Cambria" w:hAnsi="Cambria" w:cs="Arial"/>
          <w:sz w:val="24"/>
        </w:rPr>
      </w:pPr>
      <w:r w:rsidRPr="00E24F42">
        <w:rPr>
          <w:rFonts w:ascii="Cambria" w:hAnsi="Cambria" w:cs="Arial"/>
          <w:sz w:val="24"/>
        </w:rPr>
        <w:t>Děkuji vedoucímu práce Ing. Bruno Jež</w:t>
      </w:r>
      <w:r>
        <w:rPr>
          <w:rFonts w:ascii="Cambria" w:hAnsi="Cambria" w:cs="Arial"/>
          <w:sz w:val="24"/>
        </w:rPr>
        <w:t>kovi</w:t>
      </w:r>
      <w:r w:rsidRPr="00E24F42">
        <w:rPr>
          <w:rFonts w:ascii="Cambria" w:hAnsi="Cambria" w:cs="Arial"/>
          <w:sz w:val="24"/>
        </w:rPr>
        <w:t>, Ph.D. za</w:t>
      </w:r>
      <w:r>
        <w:rPr>
          <w:rFonts w:ascii="Cambria" w:hAnsi="Cambria" w:cs="Arial"/>
          <w:sz w:val="24"/>
        </w:rPr>
        <w:t xml:space="preserve"> pomoc, pří</w:t>
      </w:r>
      <w:r w:rsidRPr="00A824E5">
        <w:rPr>
          <w:rFonts w:ascii="Cambria" w:hAnsi="Cambria" w:cs="Arial"/>
          <w:sz w:val="24"/>
        </w:rPr>
        <w:t>s</w:t>
      </w:r>
      <w:r w:rsidR="00F43D50" w:rsidRPr="00A824E5">
        <w:rPr>
          <w:rFonts w:ascii="Cambria" w:hAnsi="Cambria" w:cs="Arial"/>
          <w:sz w:val="24"/>
        </w:rPr>
        <w:t>t</w:t>
      </w:r>
      <w:r>
        <w:rPr>
          <w:rFonts w:ascii="Cambria" w:hAnsi="Cambria" w:cs="Arial"/>
          <w:sz w:val="24"/>
        </w:rPr>
        <w:t>up, ochotu a pozitivní motivaci při</w:t>
      </w:r>
      <w:r w:rsidRPr="00E24F42">
        <w:rPr>
          <w:rFonts w:ascii="Cambria" w:hAnsi="Cambria" w:cs="Arial"/>
          <w:sz w:val="24"/>
        </w:rPr>
        <w:t xml:space="preserve"> odborné</w:t>
      </w:r>
      <w:r>
        <w:rPr>
          <w:rFonts w:ascii="Cambria" w:hAnsi="Cambria" w:cs="Arial"/>
          <w:sz w:val="24"/>
        </w:rPr>
        <w:t>m</w:t>
      </w:r>
      <w:r w:rsidRPr="00E24F42">
        <w:rPr>
          <w:rFonts w:ascii="Cambria" w:hAnsi="Cambria" w:cs="Arial"/>
          <w:sz w:val="24"/>
        </w:rPr>
        <w:t xml:space="preserve"> vedení</w:t>
      </w:r>
      <w:r>
        <w:rPr>
          <w:rFonts w:ascii="Cambria" w:hAnsi="Cambria" w:cs="Arial"/>
          <w:sz w:val="24"/>
        </w:rPr>
        <w:t xml:space="preserve"> této</w:t>
      </w:r>
      <w:r w:rsidR="006C16BA">
        <w:rPr>
          <w:rFonts w:ascii="Cambria" w:hAnsi="Cambria" w:cs="Arial"/>
          <w:sz w:val="24"/>
        </w:rPr>
        <w:t xml:space="preserve"> bakalářské</w:t>
      </w:r>
      <w:r>
        <w:rPr>
          <w:rFonts w:ascii="Cambria" w:hAnsi="Cambria" w:cs="Arial"/>
          <w:sz w:val="24"/>
        </w:rPr>
        <w:t xml:space="preserve"> práce.</w:t>
      </w:r>
    </w:p>
    <w:p w14:paraId="7CBC24D5" w14:textId="77777777" w:rsidR="000551D2" w:rsidRDefault="000551D2" w:rsidP="00504230">
      <w:pPr>
        <w:pStyle w:val="Headingwithoutnumber"/>
      </w:pPr>
      <w:bookmarkStart w:id="1" w:name="_Toc3812455"/>
      <w:r>
        <w:lastRenderedPageBreak/>
        <w:t>Anotace</w:t>
      </w:r>
      <w:bookmarkEnd w:id="1"/>
    </w:p>
    <w:p w14:paraId="73A72175" w14:textId="2DE26FAE" w:rsidR="001C1E87" w:rsidRDefault="00A824E5" w:rsidP="001C1E87">
      <w:pPr>
        <w:pStyle w:val="Standartnitext"/>
      </w:pPr>
      <w:r>
        <w:t>Tato práce obsahuje návrh metody</w:t>
      </w:r>
      <w:r w:rsidR="00E24F42">
        <w:t xml:space="preserve"> </w:t>
      </w:r>
      <w:r>
        <w:t>pro kombinaci</w:t>
      </w:r>
      <w:r w:rsidR="002D540A">
        <w:t xml:space="preserve"> dopředných hlubokých neuronových sítí</w:t>
      </w:r>
      <w:r w:rsidR="00E24F42">
        <w:t xml:space="preserve"> pro generování</w:t>
      </w:r>
      <w:r w:rsidR="002D540A">
        <w:t xml:space="preserve"> </w:t>
      </w:r>
      <w:r w:rsidR="00B7281E">
        <w:t xml:space="preserve">distribuce objektových tříd </w:t>
      </w:r>
      <w:r w:rsidR="00B7281E" w:rsidRPr="00A824E5">
        <w:t>v</w:t>
      </w:r>
      <w:r w:rsidR="00E24F42">
        <w:t xml:space="preserve"> d</w:t>
      </w:r>
      <w:r w:rsidR="002D540A">
        <w:t>vojrozměrné</w:t>
      </w:r>
      <w:r w:rsidR="00441DED">
        <w:t xml:space="preserve"> grafické</w:t>
      </w:r>
      <w:r w:rsidR="002D540A">
        <w:t xml:space="preserve"> scén</w:t>
      </w:r>
      <w:r w:rsidR="00B7281E">
        <w:t>ě</w:t>
      </w:r>
      <w:r w:rsidR="002D540A">
        <w:t>. Ve vztahu k tomuto záměru jsou v kontextu počítačové grafiky představen</w:t>
      </w:r>
      <w:r w:rsidR="00F43D50" w:rsidRPr="00A824E5">
        <w:t>a</w:t>
      </w:r>
      <w:r>
        <w:t xml:space="preserve"> vybraná</w:t>
      </w:r>
      <w:r w:rsidR="002D540A">
        <w:t xml:space="preserve"> teoretická východiska. Jedná se o oblast strojového učení, neuronových sítí a procedurálního generování obsahu.</w:t>
      </w:r>
      <w:r w:rsidR="001C1E87">
        <w:t xml:space="preserve"> V praktické části je </w:t>
      </w:r>
      <w:r w:rsidR="00F640B4">
        <w:t>navrhovaná</w:t>
      </w:r>
      <w:r w:rsidR="00F43D50">
        <w:t xml:space="preserve"> </w:t>
      </w:r>
      <w:r w:rsidR="001C1E87">
        <w:t>metoda aplikována na generování jednoduché scény pokoje.</w:t>
      </w:r>
    </w:p>
    <w:p w14:paraId="5B016266" w14:textId="74B663CB" w:rsidR="00441DED" w:rsidRPr="00441DED" w:rsidRDefault="00441DED" w:rsidP="00441DED">
      <w:pPr>
        <w:rPr>
          <w:rFonts w:ascii="Cambria" w:hAnsi="Cambria" w:cs="Arial"/>
          <w:sz w:val="24"/>
        </w:rPr>
      </w:pPr>
      <w:r>
        <w:br w:type="page"/>
      </w:r>
    </w:p>
    <w:p w14:paraId="0DD7A3AA" w14:textId="77777777" w:rsidR="000551D2" w:rsidRDefault="000551D2" w:rsidP="00504230">
      <w:pPr>
        <w:pStyle w:val="Headingwithoutnumber"/>
      </w:pPr>
      <w:bookmarkStart w:id="2" w:name="_Toc3812456"/>
      <w:r>
        <w:lastRenderedPageBreak/>
        <w:t>Annotation</w:t>
      </w:r>
      <w:bookmarkEnd w:id="2"/>
    </w:p>
    <w:p w14:paraId="583FBD77" w14:textId="1C17C231" w:rsidR="00441DED" w:rsidRDefault="002D540A" w:rsidP="002D540A">
      <w:pPr>
        <w:pStyle w:val="Standartnitext"/>
      </w:pPr>
      <w:r>
        <w:t>The thesis proposes a method of combining multiple deep forward neural networks in order to generate</w:t>
      </w:r>
      <w:r w:rsidR="00B7281E">
        <w:t xml:space="preserve"> distribution of objects in</w:t>
      </w:r>
      <w:r>
        <w:t xml:space="preserve"> 2D scene. In relation to this intention, the main concepts of machine learning, neural networks and procedural content generation, are </w:t>
      </w:r>
      <w:r w:rsidR="00B7281E">
        <w:t>presented here</w:t>
      </w:r>
      <w:r w:rsidR="00441DED">
        <w:t>. Additionaly these concepts are contextualized within the field of computer graphics</w:t>
      </w:r>
      <w:r w:rsidR="00B7281E">
        <w:t xml:space="preserve"> and used in a practical example of</w:t>
      </w:r>
      <w:r w:rsidR="00F640B4">
        <w:t xml:space="preserve"> the</w:t>
      </w:r>
      <w:r w:rsidR="00B7281E">
        <w:t xml:space="preserve"> proposed method</w:t>
      </w:r>
      <w:r w:rsidR="001C1E87">
        <w:t xml:space="preserve">. </w:t>
      </w:r>
    </w:p>
    <w:p w14:paraId="433E8B25" w14:textId="16DE4203" w:rsidR="00CD7A20" w:rsidRPr="00441DED" w:rsidRDefault="00441DED" w:rsidP="00441DED">
      <w:pPr>
        <w:rPr>
          <w:rFonts w:ascii="Cambria" w:hAnsi="Cambria" w:cs="Arial"/>
          <w:sz w:val="24"/>
        </w:rPr>
      </w:pPr>
      <w:r>
        <w:br w:type="page"/>
      </w:r>
    </w:p>
    <w:p w14:paraId="59D4ABF2" w14:textId="3F76E65A" w:rsidR="00CD7A20" w:rsidRDefault="00B226CD" w:rsidP="00B226CD">
      <w:pPr>
        <w:pStyle w:val="Headingwithoutnumber"/>
      </w:pPr>
      <w:commentRangeStart w:id="3"/>
      <w:r>
        <w:lastRenderedPageBreak/>
        <w:t>Obsah</w:t>
      </w:r>
      <w:commentRangeEnd w:id="3"/>
      <w:r w:rsidR="00F94C7D">
        <w:rPr>
          <w:rStyle w:val="CommentReference"/>
          <w:rFonts w:asciiTheme="minorHAnsi" w:eastAsiaTheme="minorHAnsi" w:hAnsiTheme="minorHAnsi" w:cstheme="minorBidi"/>
          <w:b w:val="0"/>
          <w:color w:val="auto"/>
        </w:rPr>
        <w:commentReference w:id="3"/>
      </w:r>
    </w:p>
    <w:p w14:paraId="57DEFDFE" w14:textId="77777777" w:rsidR="000710FA" w:rsidRDefault="009A0142">
      <w:pPr>
        <w:pStyle w:val="TOC1"/>
        <w:tabs>
          <w:tab w:val="left" w:pos="440"/>
          <w:tab w:val="right" w:leader="dot" w:pos="8777"/>
        </w:tabs>
        <w:rPr>
          <w:ins w:id="4" w:author="Ježek Bruno" w:date="2019-04-15T10:55:00Z"/>
          <w:rFonts w:eastAsiaTheme="minorEastAsia"/>
          <w:noProof/>
          <w:lang w:eastAsia="cs-CZ"/>
        </w:rPr>
      </w:pPr>
      <w:r>
        <w:fldChar w:fldCharType="begin"/>
      </w:r>
      <w:r>
        <w:instrText xml:space="preserve"> TOC \o "2-3" \h \z \t "Nadpis 1;1" </w:instrText>
      </w:r>
      <w:r>
        <w:fldChar w:fldCharType="separate"/>
      </w:r>
      <w:ins w:id="5" w:author="Ježek Bruno" w:date="2019-04-15T10:55:00Z">
        <w:r w:rsidR="000710FA" w:rsidRPr="00AC750C">
          <w:rPr>
            <w:rStyle w:val="Hyperlink"/>
            <w:noProof/>
          </w:rPr>
          <w:fldChar w:fldCharType="begin"/>
        </w:r>
        <w:r w:rsidR="000710FA" w:rsidRPr="00AC750C">
          <w:rPr>
            <w:rStyle w:val="Hyperlink"/>
            <w:noProof/>
          </w:rPr>
          <w:instrText xml:space="preserve"> </w:instrText>
        </w:r>
        <w:r w:rsidR="000710FA">
          <w:rPr>
            <w:noProof/>
          </w:rPr>
          <w:instrText>HYPERLINK \l "_Toc6218133"</w:instrText>
        </w:r>
        <w:r w:rsidR="000710FA" w:rsidRPr="00AC750C">
          <w:rPr>
            <w:rStyle w:val="Hyperlink"/>
            <w:noProof/>
          </w:rPr>
          <w:instrText xml:space="preserve"> </w:instrText>
        </w:r>
        <w:r w:rsidR="000710FA" w:rsidRPr="00AC750C">
          <w:rPr>
            <w:rStyle w:val="Hyperlink"/>
            <w:noProof/>
          </w:rPr>
          <w:fldChar w:fldCharType="separate"/>
        </w:r>
        <w:r w:rsidR="000710FA" w:rsidRPr="00AC750C">
          <w:rPr>
            <w:rStyle w:val="Hyperlink"/>
            <w:noProof/>
          </w:rPr>
          <w:t>1</w:t>
        </w:r>
        <w:r w:rsidR="000710FA">
          <w:rPr>
            <w:rFonts w:eastAsiaTheme="minorEastAsia"/>
            <w:noProof/>
            <w:lang w:eastAsia="cs-CZ"/>
          </w:rPr>
          <w:tab/>
        </w:r>
        <w:r w:rsidR="000710FA" w:rsidRPr="00AC750C">
          <w:rPr>
            <w:rStyle w:val="Hyperlink"/>
            <w:noProof/>
          </w:rPr>
          <w:t>Úvod</w:t>
        </w:r>
        <w:r w:rsidR="000710FA">
          <w:rPr>
            <w:noProof/>
            <w:webHidden/>
          </w:rPr>
          <w:tab/>
        </w:r>
        <w:r w:rsidR="000710FA">
          <w:rPr>
            <w:noProof/>
            <w:webHidden/>
          </w:rPr>
          <w:fldChar w:fldCharType="begin"/>
        </w:r>
        <w:r w:rsidR="000710FA">
          <w:rPr>
            <w:noProof/>
            <w:webHidden/>
          </w:rPr>
          <w:instrText xml:space="preserve"> PAGEREF _Toc6218133 \h </w:instrText>
        </w:r>
      </w:ins>
      <w:r w:rsidR="000710FA">
        <w:rPr>
          <w:noProof/>
          <w:webHidden/>
        </w:rPr>
      </w:r>
      <w:r w:rsidR="000710FA">
        <w:rPr>
          <w:noProof/>
          <w:webHidden/>
        </w:rPr>
        <w:fldChar w:fldCharType="separate"/>
      </w:r>
      <w:ins w:id="6" w:author="Ježek Bruno" w:date="2019-04-15T10:55:00Z">
        <w:r w:rsidR="000710FA">
          <w:rPr>
            <w:noProof/>
            <w:webHidden/>
          </w:rPr>
          <w:t>1</w:t>
        </w:r>
        <w:r w:rsidR="000710FA">
          <w:rPr>
            <w:noProof/>
            <w:webHidden/>
          </w:rPr>
          <w:fldChar w:fldCharType="end"/>
        </w:r>
        <w:r w:rsidR="000710FA" w:rsidRPr="00AC750C">
          <w:rPr>
            <w:rStyle w:val="Hyperlink"/>
            <w:noProof/>
          </w:rPr>
          <w:fldChar w:fldCharType="end"/>
        </w:r>
      </w:ins>
    </w:p>
    <w:p w14:paraId="20C2D716" w14:textId="77777777" w:rsidR="000710FA" w:rsidRDefault="000710FA">
      <w:pPr>
        <w:pStyle w:val="TOC1"/>
        <w:tabs>
          <w:tab w:val="left" w:pos="440"/>
          <w:tab w:val="right" w:leader="dot" w:pos="8777"/>
        </w:tabs>
        <w:rPr>
          <w:ins w:id="7" w:author="Ježek Bruno" w:date="2019-04-15T10:55:00Z"/>
          <w:rFonts w:eastAsiaTheme="minorEastAsia"/>
          <w:noProof/>
          <w:lang w:eastAsia="cs-CZ"/>
        </w:rPr>
      </w:pPr>
      <w:ins w:id="8"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34"</w:instrText>
        </w:r>
        <w:r w:rsidRPr="00AC750C">
          <w:rPr>
            <w:rStyle w:val="Hyperlink"/>
            <w:noProof/>
          </w:rPr>
          <w:instrText xml:space="preserve"> </w:instrText>
        </w:r>
        <w:r w:rsidRPr="00AC750C">
          <w:rPr>
            <w:rStyle w:val="Hyperlink"/>
            <w:noProof/>
          </w:rPr>
          <w:fldChar w:fldCharType="separate"/>
        </w:r>
        <w:r w:rsidRPr="00AC750C">
          <w:rPr>
            <w:rStyle w:val="Hyperlink"/>
            <w:noProof/>
          </w:rPr>
          <w:t>2</w:t>
        </w:r>
        <w:r>
          <w:rPr>
            <w:rFonts w:eastAsiaTheme="minorEastAsia"/>
            <w:noProof/>
            <w:lang w:eastAsia="cs-CZ"/>
          </w:rPr>
          <w:tab/>
        </w:r>
        <w:r w:rsidRPr="00AC750C">
          <w:rPr>
            <w:rStyle w:val="Hyperlink"/>
            <w:noProof/>
          </w:rPr>
          <w:t>Strojové učení v obecných rysech</w:t>
        </w:r>
        <w:r>
          <w:rPr>
            <w:noProof/>
            <w:webHidden/>
          </w:rPr>
          <w:tab/>
        </w:r>
        <w:r>
          <w:rPr>
            <w:noProof/>
            <w:webHidden/>
          </w:rPr>
          <w:fldChar w:fldCharType="begin"/>
        </w:r>
        <w:r>
          <w:rPr>
            <w:noProof/>
            <w:webHidden/>
          </w:rPr>
          <w:instrText xml:space="preserve"> PAGEREF _Toc6218134 \h </w:instrText>
        </w:r>
      </w:ins>
      <w:r>
        <w:rPr>
          <w:noProof/>
          <w:webHidden/>
        </w:rPr>
      </w:r>
      <w:r>
        <w:rPr>
          <w:noProof/>
          <w:webHidden/>
        </w:rPr>
        <w:fldChar w:fldCharType="separate"/>
      </w:r>
      <w:ins w:id="9" w:author="Ježek Bruno" w:date="2019-04-15T10:55:00Z">
        <w:r>
          <w:rPr>
            <w:noProof/>
            <w:webHidden/>
          </w:rPr>
          <w:t>3</w:t>
        </w:r>
        <w:r>
          <w:rPr>
            <w:noProof/>
            <w:webHidden/>
          </w:rPr>
          <w:fldChar w:fldCharType="end"/>
        </w:r>
        <w:r w:rsidRPr="00AC750C">
          <w:rPr>
            <w:rStyle w:val="Hyperlink"/>
            <w:noProof/>
          </w:rPr>
          <w:fldChar w:fldCharType="end"/>
        </w:r>
      </w:ins>
    </w:p>
    <w:p w14:paraId="6DC22A5A" w14:textId="77777777" w:rsidR="000710FA" w:rsidRDefault="000710FA">
      <w:pPr>
        <w:pStyle w:val="TOC2"/>
        <w:tabs>
          <w:tab w:val="left" w:pos="880"/>
          <w:tab w:val="right" w:leader="dot" w:pos="8777"/>
        </w:tabs>
        <w:rPr>
          <w:ins w:id="10" w:author="Ježek Bruno" w:date="2019-04-15T10:55:00Z"/>
          <w:rFonts w:eastAsiaTheme="minorEastAsia"/>
          <w:noProof/>
          <w:lang w:eastAsia="cs-CZ"/>
        </w:rPr>
      </w:pPr>
      <w:ins w:id="11"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35"</w:instrText>
        </w:r>
        <w:r w:rsidRPr="00AC750C">
          <w:rPr>
            <w:rStyle w:val="Hyperlink"/>
            <w:noProof/>
          </w:rPr>
          <w:instrText xml:space="preserve"> </w:instrText>
        </w:r>
        <w:r w:rsidRPr="00AC750C">
          <w:rPr>
            <w:rStyle w:val="Hyperlink"/>
            <w:noProof/>
          </w:rPr>
          <w:fldChar w:fldCharType="separate"/>
        </w:r>
        <w:r w:rsidRPr="00AC750C">
          <w:rPr>
            <w:rStyle w:val="Hyperlink"/>
            <w:noProof/>
            <w:lang w:bidi="he-IL"/>
          </w:rPr>
          <w:t>2.1</w:t>
        </w:r>
        <w:r>
          <w:rPr>
            <w:rFonts w:eastAsiaTheme="minorEastAsia"/>
            <w:noProof/>
            <w:lang w:eastAsia="cs-CZ"/>
          </w:rPr>
          <w:tab/>
        </w:r>
        <w:r w:rsidRPr="00AC750C">
          <w:rPr>
            <w:rStyle w:val="Hyperlink"/>
            <w:noProof/>
          </w:rPr>
          <w:t>Rozli</w:t>
        </w:r>
        <w:r w:rsidRPr="00AC750C">
          <w:rPr>
            <w:rStyle w:val="Hyperlink"/>
            <w:noProof/>
            <w:lang w:bidi="he-IL"/>
          </w:rPr>
          <w:t>šení diskriminativních a generativních modelů</w:t>
        </w:r>
        <w:r>
          <w:rPr>
            <w:noProof/>
            <w:webHidden/>
          </w:rPr>
          <w:tab/>
        </w:r>
        <w:r>
          <w:rPr>
            <w:noProof/>
            <w:webHidden/>
          </w:rPr>
          <w:fldChar w:fldCharType="begin"/>
        </w:r>
        <w:r>
          <w:rPr>
            <w:noProof/>
            <w:webHidden/>
          </w:rPr>
          <w:instrText xml:space="preserve"> PAGEREF _Toc6218135 \h </w:instrText>
        </w:r>
      </w:ins>
      <w:r>
        <w:rPr>
          <w:noProof/>
          <w:webHidden/>
        </w:rPr>
      </w:r>
      <w:r>
        <w:rPr>
          <w:noProof/>
          <w:webHidden/>
        </w:rPr>
        <w:fldChar w:fldCharType="separate"/>
      </w:r>
      <w:ins w:id="12" w:author="Ježek Bruno" w:date="2019-04-15T10:55:00Z">
        <w:r>
          <w:rPr>
            <w:noProof/>
            <w:webHidden/>
          </w:rPr>
          <w:t>4</w:t>
        </w:r>
        <w:r>
          <w:rPr>
            <w:noProof/>
            <w:webHidden/>
          </w:rPr>
          <w:fldChar w:fldCharType="end"/>
        </w:r>
        <w:r w:rsidRPr="00AC750C">
          <w:rPr>
            <w:rStyle w:val="Hyperlink"/>
            <w:noProof/>
          </w:rPr>
          <w:fldChar w:fldCharType="end"/>
        </w:r>
      </w:ins>
    </w:p>
    <w:p w14:paraId="4CDFA3D9" w14:textId="77777777" w:rsidR="000710FA" w:rsidRDefault="000710FA">
      <w:pPr>
        <w:pStyle w:val="TOC2"/>
        <w:tabs>
          <w:tab w:val="left" w:pos="880"/>
          <w:tab w:val="right" w:leader="dot" w:pos="8777"/>
        </w:tabs>
        <w:rPr>
          <w:ins w:id="13" w:author="Ježek Bruno" w:date="2019-04-15T10:55:00Z"/>
          <w:rFonts w:eastAsiaTheme="minorEastAsia"/>
          <w:noProof/>
          <w:lang w:eastAsia="cs-CZ"/>
        </w:rPr>
      </w:pPr>
      <w:ins w:id="14"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36"</w:instrText>
        </w:r>
        <w:r w:rsidRPr="00AC750C">
          <w:rPr>
            <w:rStyle w:val="Hyperlink"/>
            <w:noProof/>
          </w:rPr>
          <w:instrText xml:space="preserve"> </w:instrText>
        </w:r>
        <w:r w:rsidRPr="00AC750C">
          <w:rPr>
            <w:rStyle w:val="Hyperlink"/>
            <w:noProof/>
          </w:rPr>
          <w:fldChar w:fldCharType="separate"/>
        </w:r>
        <w:r w:rsidRPr="00AC750C">
          <w:rPr>
            <w:rStyle w:val="Hyperlink"/>
            <w:noProof/>
          </w:rPr>
          <w:t>2.2</w:t>
        </w:r>
        <w:r>
          <w:rPr>
            <w:rFonts w:eastAsiaTheme="minorEastAsia"/>
            <w:noProof/>
            <w:lang w:eastAsia="cs-CZ"/>
          </w:rPr>
          <w:tab/>
        </w:r>
        <w:r w:rsidRPr="00AC750C">
          <w:rPr>
            <w:rStyle w:val="Hyperlink"/>
            <w:noProof/>
          </w:rPr>
          <w:t>Metody strojového učení s omezením na neuronové sítě</w:t>
        </w:r>
        <w:r>
          <w:rPr>
            <w:noProof/>
            <w:webHidden/>
          </w:rPr>
          <w:tab/>
        </w:r>
        <w:r>
          <w:rPr>
            <w:noProof/>
            <w:webHidden/>
          </w:rPr>
          <w:fldChar w:fldCharType="begin"/>
        </w:r>
        <w:r>
          <w:rPr>
            <w:noProof/>
            <w:webHidden/>
          </w:rPr>
          <w:instrText xml:space="preserve"> PAGEREF _Toc6218136 \h </w:instrText>
        </w:r>
      </w:ins>
      <w:r>
        <w:rPr>
          <w:noProof/>
          <w:webHidden/>
        </w:rPr>
      </w:r>
      <w:r>
        <w:rPr>
          <w:noProof/>
          <w:webHidden/>
        </w:rPr>
        <w:fldChar w:fldCharType="separate"/>
      </w:r>
      <w:ins w:id="15" w:author="Ježek Bruno" w:date="2019-04-15T10:55:00Z">
        <w:r>
          <w:rPr>
            <w:noProof/>
            <w:webHidden/>
          </w:rPr>
          <w:t>5</w:t>
        </w:r>
        <w:r>
          <w:rPr>
            <w:noProof/>
            <w:webHidden/>
          </w:rPr>
          <w:fldChar w:fldCharType="end"/>
        </w:r>
        <w:r w:rsidRPr="00AC750C">
          <w:rPr>
            <w:rStyle w:val="Hyperlink"/>
            <w:noProof/>
          </w:rPr>
          <w:fldChar w:fldCharType="end"/>
        </w:r>
      </w:ins>
    </w:p>
    <w:p w14:paraId="3A9D9E10" w14:textId="77777777" w:rsidR="000710FA" w:rsidRDefault="000710FA">
      <w:pPr>
        <w:pStyle w:val="TOC3"/>
        <w:tabs>
          <w:tab w:val="left" w:pos="1320"/>
          <w:tab w:val="right" w:leader="dot" w:pos="8777"/>
        </w:tabs>
        <w:rPr>
          <w:ins w:id="16" w:author="Ježek Bruno" w:date="2019-04-15T10:55:00Z"/>
          <w:rFonts w:eastAsiaTheme="minorEastAsia"/>
          <w:noProof/>
          <w:lang w:eastAsia="cs-CZ"/>
        </w:rPr>
      </w:pPr>
      <w:ins w:id="17"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37"</w:instrText>
        </w:r>
        <w:r w:rsidRPr="00AC750C">
          <w:rPr>
            <w:rStyle w:val="Hyperlink"/>
            <w:noProof/>
          </w:rPr>
          <w:instrText xml:space="preserve"> </w:instrText>
        </w:r>
        <w:r w:rsidRPr="00AC750C">
          <w:rPr>
            <w:rStyle w:val="Hyperlink"/>
            <w:noProof/>
          </w:rPr>
          <w:fldChar w:fldCharType="separate"/>
        </w:r>
        <w:r w:rsidRPr="00AC750C">
          <w:rPr>
            <w:rStyle w:val="Hyperlink"/>
            <w:noProof/>
            <w:lang w:bidi="x-none"/>
            <w14:scene3d>
              <w14:camera w14:prst="orthographicFront"/>
              <w14:lightRig w14:rig="threePt" w14:dir="t">
                <w14:rot w14:lat="0" w14:lon="0" w14:rev="0"/>
              </w14:lightRig>
            </w14:scene3d>
          </w:rPr>
          <w:t>2.2.1</w:t>
        </w:r>
        <w:r>
          <w:rPr>
            <w:rFonts w:eastAsiaTheme="minorEastAsia"/>
            <w:noProof/>
            <w:lang w:eastAsia="cs-CZ"/>
          </w:rPr>
          <w:tab/>
        </w:r>
        <w:r w:rsidRPr="00AC750C">
          <w:rPr>
            <w:rStyle w:val="Hyperlink"/>
            <w:noProof/>
          </w:rPr>
          <w:t>Hluboké dopředné neuronové sítě</w:t>
        </w:r>
        <w:r>
          <w:rPr>
            <w:noProof/>
            <w:webHidden/>
          </w:rPr>
          <w:tab/>
        </w:r>
        <w:r>
          <w:rPr>
            <w:noProof/>
            <w:webHidden/>
          </w:rPr>
          <w:fldChar w:fldCharType="begin"/>
        </w:r>
        <w:r>
          <w:rPr>
            <w:noProof/>
            <w:webHidden/>
          </w:rPr>
          <w:instrText xml:space="preserve"> PAGEREF _Toc6218137 \h </w:instrText>
        </w:r>
      </w:ins>
      <w:r>
        <w:rPr>
          <w:noProof/>
          <w:webHidden/>
        </w:rPr>
      </w:r>
      <w:r>
        <w:rPr>
          <w:noProof/>
          <w:webHidden/>
        </w:rPr>
        <w:fldChar w:fldCharType="separate"/>
      </w:r>
      <w:ins w:id="18" w:author="Ježek Bruno" w:date="2019-04-15T10:55:00Z">
        <w:r>
          <w:rPr>
            <w:noProof/>
            <w:webHidden/>
          </w:rPr>
          <w:t>5</w:t>
        </w:r>
        <w:r>
          <w:rPr>
            <w:noProof/>
            <w:webHidden/>
          </w:rPr>
          <w:fldChar w:fldCharType="end"/>
        </w:r>
        <w:r w:rsidRPr="00AC750C">
          <w:rPr>
            <w:rStyle w:val="Hyperlink"/>
            <w:noProof/>
          </w:rPr>
          <w:fldChar w:fldCharType="end"/>
        </w:r>
      </w:ins>
    </w:p>
    <w:p w14:paraId="4BC5AAAC" w14:textId="77777777" w:rsidR="000710FA" w:rsidRDefault="000710FA">
      <w:pPr>
        <w:pStyle w:val="TOC3"/>
        <w:tabs>
          <w:tab w:val="left" w:pos="1320"/>
          <w:tab w:val="right" w:leader="dot" w:pos="8777"/>
        </w:tabs>
        <w:rPr>
          <w:ins w:id="19" w:author="Ježek Bruno" w:date="2019-04-15T10:55:00Z"/>
          <w:rFonts w:eastAsiaTheme="minorEastAsia"/>
          <w:noProof/>
          <w:lang w:eastAsia="cs-CZ"/>
        </w:rPr>
      </w:pPr>
      <w:ins w:id="20"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38"</w:instrText>
        </w:r>
        <w:r w:rsidRPr="00AC750C">
          <w:rPr>
            <w:rStyle w:val="Hyperlink"/>
            <w:noProof/>
          </w:rPr>
          <w:instrText xml:space="preserve"> </w:instrText>
        </w:r>
        <w:r w:rsidRPr="00AC750C">
          <w:rPr>
            <w:rStyle w:val="Hyperlink"/>
            <w:noProof/>
          </w:rPr>
          <w:fldChar w:fldCharType="separate"/>
        </w:r>
        <w:r w:rsidRPr="00AC750C">
          <w:rPr>
            <w:rStyle w:val="Hyperlink"/>
            <w:noProof/>
            <w:lang w:bidi="x-none"/>
            <w14:scene3d>
              <w14:camera w14:prst="orthographicFront"/>
              <w14:lightRig w14:rig="threePt" w14:dir="t">
                <w14:rot w14:lat="0" w14:lon="0" w14:rev="0"/>
              </w14:lightRig>
            </w14:scene3d>
          </w:rPr>
          <w:t>2.2.2</w:t>
        </w:r>
        <w:r>
          <w:rPr>
            <w:rFonts w:eastAsiaTheme="minorEastAsia"/>
            <w:noProof/>
            <w:lang w:eastAsia="cs-CZ"/>
          </w:rPr>
          <w:tab/>
        </w:r>
        <w:r w:rsidRPr="00AC750C">
          <w:rPr>
            <w:rStyle w:val="Hyperlink"/>
            <w:noProof/>
          </w:rPr>
          <w:t>Učení neuronových sítí</w:t>
        </w:r>
        <w:r>
          <w:rPr>
            <w:noProof/>
            <w:webHidden/>
          </w:rPr>
          <w:tab/>
        </w:r>
        <w:r>
          <w:rPr>
            <w:noProof/>
            <w:webHidden/>
          </w:rPr>
          <w:fldChar w:fldCharType="begin"/>
        </w:r>
        <w:r>
          <w:rPr>
            <w:noProof/>
            <w:webHidden/>
          </w:rPr>
          <w:instrText xml:space="preserve"> PAGEREF _Toc6218138 \h </w:instrText>
        </w:r>
      </w:ins>
      <w:r>
        <w:rPr>
          <w:noProof/>
          <w:webHidden/>
        </w:rPr>
      </w:r>
      <w:r>
        <w:rPr>
          <w:noProof/>
          <w:webHidden/>
        </w:rPr>
        <w:fldChar w:fldCharType="separate"/>
      </w:r>
      <w:ins w:id="21" w:author="Ježek Bruno" w:date="2019-04-15T10:55:00Z">
        <w:r>
          <w:rPr>
            <w:noProof/>
            <w:webHidden/>
          </w:rPr>
          <w:t>8</w:t>
        </w:r>
        <w:r>
          <w:rPr>
            <w:noProof/>
            <w:webHidden/>
          </w:rPr>
          <w:fldChar w:fldCharType="end"/>
        </w:r>
        <w:r w:rsidRPr="00AC750C">
          <w:rPr>
            <w:rStyle w:val="Hyperlink"/>
            <w:noProof/>
          </w:rPr>
          <w:fldChar w:fldCharType="end"/>
        </w:r>
      </w:ins>
    </w:p>
    <w:p w14:paraId="793160AC" w14:textId="77777777" w:rsidR="000710FA" w:rsidRDefault="000710FA">
      <w:pPr>
        <w:pStyle w:val="TOC3"/>
        <w:tabs>
          <w:tab w:val="left" w:pos="1320"/>
          <w:tab w:val="right" w:leader="dot" w:pos="8777"/>
        </w:tabs>
        <w:rPr>
          <w:ins w:id="22" w:author="Ježek Bruno" w:date="2019-04-15T10:55:00Z"/>
          <w:rFonts w:eastAsiaTheme="minorEastAsia"/>
          <w:noProof/>
          <w:lang w:eastAsia="cs-CZ"/>
        </w:rPr>
      </w:pPr>
      <w:ins w:id="23"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39"</w:instrText>
        </w:r>
        <w:r w:rsidRPr="00AC750C">
          <w:rPr>
            <w:rStyle w:val="Hyperlink"/>
            <w:noProof/>
          </w:rPr>
          <w:instrText xml:space="preserve"> </w:instrText>
        </w:r>
        <w:r w:rsidRPr="00AC750C">
          <w:rPr>
            <w:rStyle w:val="Hyperlink"/>
            <w:noProof/>
          </w:rPr>
          <w:fldChar w:fldCharType="separate"/>
        </w:r>
        <w:r w:rsidRPr="00AC750C">
          <w:rPr>
            <w:rStyle w:val="Hyperlink"/>
            <w:noProof/>
            <w:lang w:bidi="x-none"/>
            <w14:scene3d>
              <w14:camera w14:prst="orthographicFront"/>
              <w14:lightRig w14:rig="threePt" w14:dir="t">
                <w14:rot w14:lat="0" w14:lon="0" w14:rev="0"/>
              </w14:lightRig>
            </w14:scene3d>
          </w:rPr>
          <w:t>2.2.3</w:t>
        </w:r>
        <w:r>
          <w:rPr>
            <w:rFonts w:eastAsiaTheme="minorEastAsia"/>
            <w:noProof/>
            <w:lang w:eastAsia="cs-CZ"/>
          </w:rPr>
          <w:tab/>
        </w:r>
        <w:r w:rsidRPr="00AC750C">
          <w:rPr>
            <w:rStyle w:val="Hyperlink"/>
            <w:noProof/>
          </w:rPr>
          <w:t>Konvoluční neuronové sítě</w:t>
        </w:r>
        <w:r>
          <w:rPr>
            <w:noProof/>
            <w:webHidden/>
          </w:rPr>
          <w:tab/>
        </w:r>
        <w:r>
          <w:rPr>
            <w:noProof/>
            <w:webHidden/>
          </w:rPr>
          <w:fldChar w:fldCharType="begin"/>
        </w:r>
        <w:r>
          <w:rPr>
            <w:noProof/>
            <w:webHidden/>
          </w:rPr>
          <w:instrText xml:space="preserve"> PAGEREF _Toc6218139 \h </w:instrText>
        </w:r>
      </w:ins>
      <w:r>
        <w:rPr>
          <w:noProof/>
          <w:webHidden/>
        </w:rPr>
      </w:r>
      <w:r>
        <w:rPr>
          <w:noProof/>
          <w:webHidden/>
        </w:rPr>
        <w:fldChar w:fldCharType="separate"/>
      </w:r>
      <w:ins w:id="24" w:author="Ježek Bruno" w:date="2019-04-15T10:55:00Z">
        <w:r>
          <w:rPr>
            <w:noProof/>
            <w:webHidden/>
          </w:rPr>
          <w:t>9</w:t>
        </w:r>
        <w:r>
          <w:rPr>
            <w:noProof/>
            <w:webHidden/>
          </w:rPr>
          <w:fldChar w:fldCharType="end"/>
        </w:r>
        <w:r w:rsidRPr="00AC750C">
          <w:rPr>
            <w:rStyle w:val="Hyperlink"/>
            <w:noProof/>
          </w:rPr>
          <w:fldChar w:fldCharType="end"/>
        </w:r>
      </w:ins>
    </w:p>
    <w:p w14:paraId="76569EAB" w14:textId="77777777" w:rsidR="000710FA" w:rsidRDefault="000710FA">
      <w:pPr>
        <w:pStyle w:val="TOC3"/>
        <w:tabs>
          <w:tab w:val="left" w:pos="1320"/>
          <w:tab w:val="right" w:leader="dot" w:pos="8777"/>
        </w:tabs>
        <w:rPr>
          <w:ins w:id="25" w:author="Ježek Bruno" w:date="2019-04-15T10:55:00Z"/>
          <w:rFonts w:eastAsiaTheme="minorEastAsia"/>
          <w:noProof/>
          <w:lang w:eastAsia="cs-CZ"/>
        </w:rPr>
      </w:pPr>
      <w:ins w:id="26"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40"</w:instrText>
        </w:r>
        <w:r w:rsidRPr="00AC750C">
          <w:rPr>
            <w:rStyle w:val="Hyperlink"/>
            <w:noProof/>
          </w:rPr>
          <w:instrText xml:space="preserve"> </w:instrText>
        </w:r>
        <w:r w:rsidRPr="00AC750C">
          <w:rPr>
            <w:rStyle w:val="Hyperlink"/>
            <w:noProof/>
          </w:rPr>
          <w:fldChar w:fldCharType="separate"/>
        </w:r>
        <w:r w:rsidRPr="00AC750C">
          <w:rPr>
            <w:rStyle w:val="Hyperlink"/>
            <w:noProof/>
            <w:lang w:bidi="x-none"/>
            <w14:scene3d>
              <w14:camera w14:prst="orthographicFront"/>
              <w14:lightRig w14:rig="threePt" w14:dir="t">
                <w14:rot w14:lat="0" w14:lon="0" w14:rev="0"/>
              </w14:lightRig>
            </w14:scene3d>
          </w:rPr>
          <w:t>2.2.4</w:t>
        </w:r>
        <w:r>
          <w:rPr>
            <w:rFonts w:eastAsiaTheme="minorEastAsia"/>
            <w:noProof/>
            <w:lang w:eastAsia="cs-CZ"/>
          </w:rPr>
          <w:tab/>
        </w:r>
        <w:r w:rsidRPr="00AC750C">
          <w:rPr>
            <w:rStyle w:val="Hyperlink"/>
            <w:noProof/>
          </w:rPr>
          <w:t>Generative adversarial neural networks</w:t>
        </w:r>
        <w:r>
          <w:rPr>
            <w:noProof/>
            <w:webHidden/>
          </w:rPr>
          <w:tab/>
        </w:r>
        <w:r>
          <w:rPr>
            <w:noProof/>
            <w:webHidden/>
          </w:rPr>
          <w:fldChar w:fldCharType="begin"/>
        </w:r>
        <w:r>
          <w:rPr>
            <w:noProof/>
            <w:webHidden/>
          </w:rPr>
          <w:instrText xml:space="preserve"> PAGEREF _Toc6218140 \h </w:instrText>
        </w:r>
      </w:ins>
      <w:r>
        <w:rPr>
          <w:noProof/>
          <w:webHidden/>
        </w:rPr>
      </w:r>
      <w:r>
        <w:rPr>
          <w:noProof/>
          <w:webHidden/>
        </w:rPr>
        <w:fldChar w:fldCharType="separate"/>
      </w:r>
      <w:ins w:id="27" w:author="Ježek Bruno" w:date="2019-04-15T10:55:00Z">
        <w:r>
          <w:rPr>
            <w:noProof/>
            <w:webHidden/>
          </w:rPr>
          <w:t>12</w:t>
        </w:r>
        <w:r>
          <w:rPr>
            <w:noProof/>
            <w:webHidden/>
          </w:rPr>
          <w:fldChar w:fldCharType="end"/>
        </w:r>
        <w:r w:rsidRPr="00AC750C">
          <w:rPr>
            <w:rStyle w:val="Hyperlink"/>
            <w:noProof/>
          </w:rPr>
          <w:fldChar w:fldCharType="end"/>
        </w:r>
      </w:ins>
    </w:p>
    <w:p w14:paraId="7411ED72" w14:textId="77777777" w:rsidR="000710FA" w:rsidRDefault="000710FA">
      <w:pPr>
        <w:pStyle w:val="TOC1"/>
        <w:tabs>
          <w:tab w:val="left" w:pos="440"/>
          <w:tab w:val="right" w:leader="dot" w:pos="8777"/>
        </w:tabs>
        <w:rPr>
          <w:ins w:id="28" w:author="Ježek Bruno" w:date="2019-04-15T10:55:00Z"/>
          <w:rFonts w:eastAsiaTheme="minorEastAsia"/>
          <w:noProof/>
          <w:lang w:eastAsia="cs-CZ"/>
        </w:rPr>
      </w:pPr>
      <w:ins w:id="29"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41"</w:instrText>
        </w:r>
        <w:r w:rsidRPr="00AC750C">
          <w:rPr>
            <w:rStyle w:val="Hyperlink"/>
            <w:noProof/>
          </w:rPr>
          <w:instrText xml:space="preserve"> </w:instrText>
        </w:r>
        <w:r w:rsidRPr="00AC750C">
          <w:rPr>
            <w:rStyle w:val="Hyperlink"/>
            <w:noProof/>
          </w:rPr>
          <w:fldChar w:fldCharType="separate"/>
        </w:r>
        <w:r w:rsidRPr="00AC750C">
          <w:rPr>
            <w:rStyle w:val="Hyperlink"/>
            <w:noProof/>
          </w:rPr>
          <w:t>3</w:t>
        </w:r>
        <w:r>
          <w:rPr>
            <w:rFonts w:eastAsiaTheme="minorEastAsia"/>
            <w:noProof/>
            <w:lang w:eastAsia="cs-CZ"/>
          </w:rPr>
          <w:tab/>
        </w:r>
        <w:r w:rsidRPr="00AC750C">
          <w:rPr>
            <w:rStyle w:val="Hyperlink"/>
            <w:noProof/>
          </w:rPr>
          <w:t>Procedurální generování</w:t>
        </w:r>
        <w:r>
          <w:rPr>
            <w:noProof/>
            <w:webHidden/>
          </w:rPr>
          <w:tab/>
        </w:r>
        <w:r>
          <w:rPr>
            <w:noProof/>
            <w:webHidden/>
          </w:rPr>
          <w:fldChar w:fldCharType="begin"/>
        </w:r>
        <w:r>
          <w:rPr>
            <w:noProof/>
            <w:webHidden/>
          </w:rPr>
          <w:instrText xml:space="preserve"> PAGEREF _Toc6218141 \h </w:instrText>
        </w:r>
      </w:ins>
      <w:r>
        <w:rPr>
          <w:noProof/>
          <w:webHidden/>
        </w:rPr>
      </w:r>
      <w:r>
        <w:rPr>
          <w:noProof/>
          <w:webHidden/>
        </w:rPr>
        <w:fldChar w:fldCharType="separate"/>
      </w:r>
      <w:ins w:id="30" w:author="Ježek Bruno" w:date="2019-04-15T10:55:00Z">
        <w:r>
          <w:rPr>
            <w:noProof/>
            <w:webHidden/>
          </w:rPr>
          <w:t>13</w:t>
        </w:r>
        <w:r>
          <w:rPr>
            <w:noProof/>
            <w:webHidden/>
          </w:rPr>
          <w:fldChar w:fldCharType="end"/>
        </w:r>
        <w:r w:rsidRPr="00AC750C">
          <w:rPr>
            <w:rStyle w:val="Hyperlink"/>
            <w:noProof/>
          </w:rPr>
          <w:fldChar w:fldCharType="end"/>
        </w:r>
      </w:ins>
    </w:p>
    <w:p w14:paraId="6ECF1AD5" w14:textId="77777777" w:rsidR="000710FA" w:rsidRDefault="000710FA">
      <w:pPr>
        <w:pStyle w:val="TOC2"/>
        <w:tabs>
          <w:tab w:val="left" w:pos="880"/>
          <w:tab w:val="right" w:leader="dot" w:pos="8777"/>
        </w:tabs>
        <w:rPr>
          <w:ins w:id="31" w:author="Ježek Bruno" w:date="2019-04-15T10:55:00Z"/>
          <w:rFonts w:eastAsiaTheme="minorEastAsia"/>
          <w:noProof/>
          <w:lang w:eastAsia="cs-CZ"/>
        </w:rPr>
      </w:pPr>
      <w:ins w:id="32"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42"</w:instrText>
        </w:r>
        <w:r w:rsidRPr="00AC750C">
          <w:rPr>
            <w:rStyle w:val="Hyperlink"/>
            <w:noProof/>
          </w:rPr>
          <w:instrText xml:space="preserve"> </w:instrText>
        </w:r>
        <w:r w:rsidRPr="00AC750C">
          <w:rPr>
            <w:rStyle w:val="Hyperlink"/>
            <w:noProof/>
          </w:rPr>
          <w:fldChar w:fldCharType="separate"/>
        </w:r>
        <w:r w:rsidRPr="00AC750C">
          <w:rPr>
            <w:rStyle w:val="Hyperlink"/>
            <w:noProof/>
          </w:rPr>
          <w:t>3.1</w:t>
        </w:r>
        <w:r>
          <w:rPr>
            <w:rFonts w:eastAsiaTheme="minorEastAsia"/>
            <w:noProof/>
            <w:lang w:eastAsia="cs-CZ"/>
          </w:rPr>
          <w:tab/>
        </w:r>
        <w:r w:rsidRPr="00AC750C">
          <w:rPr>
            <w:rStyle w:val="Hyperlink"/>
            <w:noProof/>
          </w:rPr>
          <w:t>Klasifikace PCG algoritmů</w:t>
        </w:r>
        <w:r>
          <w:rPr>
            <w:noProof/>
            <w:webHidden/>
          </w:rPr>
          <w:tab/>
        </w:r>
        <w:r>
          <w:rPr>
            <w:noProof/>
            <w:webHidden/>
          </w:rPr>
          <w:fldChar w:fldCharType="begin"/>
        </w:r>
        <w:r>
          <w:rPr>
            <w:noProof/>
            <w:webHidden/>
          </w:rPr>
          <w:instrText xml:space="preserve"> PAGEREF _Toc6218142 \h </w:instrText>
        </w:r>
      </w:ins>
      <w:r>
        <w:rPr>
          <w:noProof/>
          <w:webHidden/>
        </w:rPr>
      </w:r>
      <w:r>
        <w:rPr>
          <w:noProof/>
          <w:webHidden/>
        </w:rPr>
        <w:fldChar w:fldCharType="separate"/>
      </w:r>
      <w:ins w:id="33" w:author="Ježek Bruno" w:date="2019-04-15T10:55:00Z">
        <w:r>
          <w:rPr>
            <w:noProof/>
            <w:webHidden/>
          </w:rPr>
          <w:t>14</w:t>
        </w:r>
        <w:r>
          <w:rPr>
            <w:noProof/>
            <w:webHidden/>
          </w:rPr>
          <w:fldChar w:fldCharType="end"/>
        </w:r>
        <w:r w:rsidRPr="00AC750C">
          <w:rPr>
            <w:rStyle w:val="Hyperlink"/>
            <w:noProof/>
          </w:rPr>
          <w:fldChar w:fldCharType="end"/>
        </w:r>
      </w:ins>
    </w:p>
    <w:p w14:paraId="1A45574A" w14:textId="77777777" w:rsidR="000710FA" w:rsidRDefault="000710FA">
      <w:pPr>
        <w:pStyle w:val="TOC2"/>
        <w:tabs>
          <w:tab w:val="left" w:pos="880"/>
          <w:tab w:val="right" w:leader="dot" w:pos="8777"/>
        </w:tabs>
        <w:rPr>
          <w:ins w:id="34" w:author="Ježek Bruno" w:date="2019-04-15T10:55:00Z"/>
          <w:rFonts w:eastAsiaTheme="minorEastAsia"/>
          <w:noProof/>
          <w:lang w:eastAsia="cs-CZ"/>
        </w:rPr>
      </w:pPr>
      <w:ins w:id="35"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43"</w:instrText>
        </w:r>
        <w:r w:rsidRPr="00AC750C">
          <w:rPr>
            <w:rStyle w:val="Hyperlink"/>
            <w:noProof/>
          </w:rPr>
          <w:instrText xml:space="preserve"> </w:instrText>
        </w:r>
        <w:r w:rsidRPr="00AC750C">
          <w:rPr>
            <w:rStyle w:val="Hyperlink"/>
            <w:noProof/>
          </w:rPr>
          <w:fldChar w:fldCharType="separate"/>
        </w:r>
        <w:r w:rsidRPr="00AC750C">
          <w:rPr>
            <w:rStyle w:val="Hyperlink"/>
            <w:noProof/>
          </w:rPr>
          <w:t>3.2</w:t>
        </w:r>
        <w:r>
          <w:rPr>
            <w:rFonts w:eastAsiaTheme="minorEastAsia"/>
            <w:noProof/>
            <w:lang w:eastAsia="cs-CZ"/>
          </w:rPr>
          <w:tab/>
        </w:r>
        <w:r w:rsidRPr="00AC750C">
          <w:rPr>
            <w:rStyle w:val="Hyperlink"/>
            <w:noProof/>
          </w:rPr>
          <w:t>Tradiční metody procedurálního generování</w:t>
        </w:r>
        <w:r>
          <w:rPr>
            <w:noProof/>
            <w:webHidden/>
          </w:rPr>
          <w:tab/>
        </w:r>
        <w:r>
          <w:rPr>
            <w:noProof/>
            <w:webHidden/>
          </w:rPr>
          <w:fldChar w:fldCharType="begin"/>
        </w:r>
        <w:r>
          <w:rPr>
            <w:noProof/>
            <w:webHidden/>
          </w:rPr>
          <w:instrText xml:space="preserve"> PAGEREF _Toc6218143 \h </w:instrText>
        </w:r>
      </w:ins>
      <w:r>
        <w:rPr>
          <w:noProof/>
          <w:webHidden/>
        </w:rPr>
      </w:r>
      <w:r>
        <w:rPr>
          <w:noProof/>
          <w:webHidden/>
        </w:rPr>
        <w:fldChar w:fldCharType="separate"/>
      </w:r>
      <w:ins w:id="36" w:author="Ježek Bruno" w:date="2019-04-15T10:55:00Z">
        <w:r>
          <w:rPr>
            <w:noProof/>
            <w:webHidden/>
          </w:rPr>
          <w:t>14</w:t>
        </w:r>
        <w:r>
          <w:rPr>
            <w:noProof/>
            <w:webHidden/>
          </w:rPr>
          <w:fldChar w:fldCharType="end"/>
        </w:r>
        <w:r w:rsidRPr="00AC750C">
          <w:rPr>
            <w:rStyle w:val="Hyperlink"/>
            <w:noProof/>
          </w:rPr>
          <w:fldChar w:fldCharType="end"/>
        </w:r>
      </w:ins>
    </w:p>
    <w:p w14:paraId="713279BD" w14:textId="77777777" w:rsidR="000710FA" w:rsidRDefault="000710FA">
      <w:pPr>
        <w:pStyle w:val="TOC2"/>
        <w:tabs>
          <w:tab w:val="left" w:pos="880"/>
          <w:tab w:val="right" w:leader="dot" w:pos="8777"/>
        </w:tabs>
        <w:rPr>
          <w:ins w:id="37" w:author="Ježek Bruno" w:date="2019-04-15T10:55:00Z"/>
          <w:rFonts w:eastAsiaTheme="minorEastAsia"/>
          <w:noProof/>
          <w:lang w:eastAsia="cs-CZ"/>
        </w:rPr>
      </w:pPr>
      <w:ins w:id="38"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44"</w:instrText>
        </w:r>
        <w:r w:rsidRPr="00AC750C">
          <w:rPr>
            <w:rStyle w:val="Hyperlink"/>
            <w:noProof/>
          </w:rPr>
          <w:instrText xml:space="preserve"> </w:instrText>
        </w:r>
        <w:r w:rsidRPr="00AC750C">
          <w:rPr>
            <w:rStyle w:val="Hyperlink"/>
            <w:noProof/>
          </w:rPr>
          <w:fldChar w:fldCharType="separate"/>
        </w:r>
        <w:r w:rsidRPr="00AC750C">
          <w:rPr>
            <w:rStyle w:val="Hyperlink"/>
            <w:noProof/>
          </w:rPr>
          <w:t>3.3</w:t>
        </w:r>
        <w:r>
          <w:rPr>
            <w:rFonts w:eastAsiaTheme="minorEastAsia"/>
            <w:noProof/>
            <w:lang w:eastAsia="cs-CZ"/>
          </w:rPr>
          <w:tab/>
        </w:r>
        <w:r w:rsidRPr="00AC750C">
          <w:rPr>
            <w:rStyle w:val="Hyperlink"/>
            <w:noProof/>
          </w:rPr>
          <w:t>Motivace, účel a vize používání PCG</w:t>
        </w:r>
        <w:r>
          <w:rPr>
            <w:noProof/>
            <w:webHidden/>
          </w:rPr>
          <w:tab/>
        </w:r>
        <w:r>
          <w:rPr>
            <w:noProof/>
            <w:webHidden/>
          </w:rPr>
          <w:fldChar w:fldCharType="begin"/>
        </w:r>
        <w:r>
          <w:rPr>
            <w:noProof/>
            <w:webHidden/>
          </w:rPr>
          <w:instrText xml:space="preserve"> PAGEREF _Toc6218144 \h </w:instrText>
        </w:r>
      </w:ins>
      <w:r>
        <w:rPr>
          <w:noProof/>
          <w:webHidden/>
        </w:rPr>
      </w:r>
      <w:r>
        <w:rPr>
          <w:noProof/>
          <w:webHidden/>
        </w:rPr>
        <w:fldChar w:fldCharType="separate"/>
      </w:r>
      <w:ins w:id="39" w:author="Ježek Bruno" w:date="2019-04-15T10:55:00Z">
        <w:r>
          <w:rPr>
            <w:noProof/>
            <w:webHidden/>
          </w:rPr>
          <w:t>15</w:t>
        </w:r>
        <w:r>
          <w:rPr>
            <w:noProof/>
            <w:webHidden/>
          </w:rPr>
          <w:fldChar w:fldCharType="end"/>
        </w:r>
        <w:r w:rsidRPr="00AC750C">
          <w:rPr>
            <w:rStyle w:val="Hyperlink"/>
            <w:noProof/>
          </w:rPr>
          <w:fldChar w:fldCharType="end"/>
        </w:r>
      </w:ins>
    </w:p>
    <w:p w14:paraId="387528EB" w14:textId="77777777" w:rsidR="000710FA" w:rsidRDefault="000710FA">
      <w:pPr>
        <w:pStyle w:val="TOC1"/>
        <w:tabs>
          <w:tab w:val="left" w:pos="440"/>
          <w:tab w:val="right" w:leader="dot" w:pos="8777"/>
        </w:tabs>
        <w:rPr>
          <w:ins w:id="40" w:author="Ježek Bruno" w:date="2019-04-15T10:55:00Z"/>
          <w:rFonts w:eastAsiaTheme="minorEastAsia"/>
          <w:noProof/>
          <w:lang w:eastAsia="cs-CZ"/>
        </w:rPr>
      </w:pPr>
      <w:ins w:id="41"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45"</w:instrText>
        </w:r>
        <w:r w:rsidRPr="00AC750C">
          <w:rPr>
            <w:rStyle w:val="Hyperlink"/>
            <w:noProof/>
          </w:rPr>
          <w:instrText xml:space="preserve"> </w:instrText>
        </w:r>
        <w:r w:rsidRPr="00AC750C">
          <w:rPr>
            <w:rStyle w:val="Hyperlink"/>
            <w:noProof/>
          </w:rPr>
          <w:fldChar w:fldCharType="separate"/>
        </w:r>
        <w:r w:rsidRPr="00AC750C">
          <w:rPr>
            <w:rStyle w:val="Hyperlink"/>
            <w:noProof/>
          </w:rPr>
          <w:t>4</w:t>
        </w:r>
        <w:r>
          <w:rPr>
            <w:rFonts w:eastAsiaTheme="minorEastAsia"/>
            <w:noProof/>
            <w:lang w:eastAsia="cs-CZ"/>
          </w:rPr>
          <w:tab/>
        </w:r>
        <w:r w:rsidRPr="00AC750C">
          <w:rPr>
            <w:rStyle w:val="Hyperlink"/>
            <w:noProof/>
          </w:rPr>
          <w:t>Procedurální generování prostřednictvím strojového učení</w:t>
        </w:r>
        <w:r>
          <w:rPr>
            <w:noProof/>
            <w:webHidden/>
          </w:rPr>
          <w:tab/>
        </w:r>
        <w:r>
          <w:rPr>
            <w:noProof/>
            <w:webHidden/>
          </w:rPr>
          <w:fldChar w:fldCharType="begin"/>
        </w:r>
        <w:r>
          <w:rPr>
            <w:noProof/>
            <w:webHidden/>
          </w:rPr>
          <w:instrText xml:space="preserve"> PAGEREF _Toc6218145 \h </w:instrText>
        </w:r>
      </w:ins>
      <w:r>
        <w:rPr>
          <w:noProof/>
          <w:webHidden/>
        </w:rPr>
      </w:r>
      <w:r>
        <w:rPr>
          <w:noProof/>
          <w:webHidden/>
        </w:rPr>
        <w:fldChar w:fldCharType="separate"/>
      </w:r>
      <w:ins w:id="42" w:author="Ježek Bruno" w:date="2019-04-15T10:55:00Z">
        <w:r>
          <w:rPr>
            <w:noProof/>
            <w:webHidden/>
          </w:rPr>
          <w:t>18</w:t>
        </w:r>
        <w:r>
          <w:rPr>
            <w:noProof/>
            <w:webHidden/>
          </w:rPr>
          <w:fldChar w:fldCharType="end"/>
        </w:r>
        <w:r w:rsidRPr="00AC750C">
          <w:rPr>
            <w:rStyle w:val="Hyperlink"/>
            <w:noProof/>
          </w:rPr>
          <w:fldChar w:fldCharType="end"/>
        </w:r>
      </w:ins>
    </w:p>
    <w:p w14:paraId="01AF9086" w14:textId="77777777" w:rsidR="000710FA" w:rsidRDefault="000710FA">
      <w:pPr>
        <w:pStyle w:val="TOC2"/>
        <w:tabs>
          <w:tab w:val="left" w:pos="880"/>
          <w:tab w:val="right" w:leader="dot" w:pos="8777"/>
        </w:tabs>
        <w:rPr>
          <w:ins w:id="43" w:author="Ježek Bruno" w:date="2019-04-15T10:55:00Z"/>
          <w:rFonts w:eastAsiaTheme="minorEastAsia"/>
          <w:noProof/>
          <w:lang w:eastAsia="cs-CZ"/>
        </w:rPr>
      </w:pPr>
      <w:ins w:id="44"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46"</w:instrText>
        </w:r>
        <w:r w:rsidRPr="00AC750C">
          <w:rPr>
            <w:rStyle w:val="Hyperlink"/>
            <w:noProof/>
          </w:rPr>
          <w:instrText xml:space="preserve"> </w:instrText>
        </w:r>
        <w:r w:rsidRPr="00AC750C">
          <w:rPr>
            <w:rStyle w:val="Hyperlink"/>
            <w:noProof/>
          </w:rPr>
          <w:fldChar w:fldCharType="separate"/>
        </w:r>
        <w:r w:rsidRPr="00AC750C">
          <w:rPr>
            <w:rStyle w:val="Hyperlink"/>
            <w:noProof/>
          </w:rPr>
          <w:t>4.1</w:t>
        </w:r>
        <w:r>
          <w:rPr>
            <w:rFonts w:eastAsiaTheme="minorEastAsia"/>
            <w:noProof/>
            <w:lang w:eastAsia="cs-CZ"/>
          </w:rPr>
          <w:tab/>
        </w:r>
        <w:r w:rsidRPr="00AC750C">
          <w:rPr>
            <w:rStyle w:val="Hyperlink"/>
            <w:noProof/>
          </w:rPr>
          <w:t>Současné experimenty PCGML</w:t>
        </w:r>
        <w:r>
          <w:rPr>
            <w:noProof/>
            <w:webHidden/>
          </w:rPr>
          <w:tab/>
        </w:r>
        <w:r>
          <w:rPr>
            <w:noProof/>
            <w:webHidden/>
          </w:rPr>
          <w:fldChar w:fldCharType="begin"/>
        </w:r>
        <w:r>
          <w:rPr>
            <w:noProof/>
            <w:webHidden/>
          </w:rPr>
          <w:instrText xml:space="preserve"> PAGEREF _Toc6218146 \h </w:instrText>
        </w:r>
      </w:ins>
      <w:r>
        <w:rPr>
          <w:noProof/>
          <w:webHidden/>
        </w:rPr>
      </w:r>
      <w:r>
        <w:rPr>
          <w:noProof/>
          <w:webHidden/>
        </w:rPr>
        <w:fldChar w:fldCharType="separate"/>
      </w:r>
      <w:ins w:id="45" w:author="Ježek Bruno" w:date="2019-04-15T10:55:00Z">
        <w:r>
          <w:rPr>
            <w:noProof/>
            <w:webHidden/>
          </w:rPr>
          <w:t>19</w:t>
        </w:r>
        <w:r>
          <w:rPr>
            <w:noProof/>
            <w:webHidden/>
          </w:rPr>
          <w:fldChar w:fldCharType="end"/>
        </w:r>
        <w:r w:rsidRPr="00AC750C">
          <w:rPr>
            <w:rStyle w:val="Hyperlink"/>
            <w:noProof/>
          </w:rPr>
          <w:fldChar w:fldCharType="end"/>
        </w:r>
      </w:ins>
    </w:p>
    <w:p w14:paraId="47480D4A" w14:textId="77777777" w:rsidR="000710FA" w:rsidRDefault="000710FA">
      <w:pPr>
        <w:pStyle w:val="TOC1"/>
        <w:tabs>
          <w:tab w:val="left" w:pos="440"/>
          <w:tab w:val="right" w:leader="dot" w:pos="8777"/>
        </w:tabs>
        <w:rPr>
          <w:ins w:id="46" w:author="Ježek Bruno" w:date="2019-04-15T10:55:00Z"/>
          <w:rFonts w:eastAsiaTheme="minorEastAsia"/>
          <w:noProof/>
          <w:lang w:eastAsia="cs-CZ"/>
        </w:rPr>
      </w:pPr>
      <w:ins w:id="47"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47"</w:instrText>
        </w:r>
        <w:r w:rsidRPr="00AC750C">
          <w:rPr>
            <w:rStyle w:val="Hyperlink"/>
            <w:noProof/>
          </w:rPr>
          <w:instrText xml:space="preserve"> </w:instrText>
        </w:r>
        <w:r w:rsidRPr="00AC750C">
          <w:rPr>
            <w:rStyle w:val="Hyperlink"/>
            <w:noProof/>
          </w:rPr>
          <w:fldChar w:fldCharType="separate"/>
        </w:r>
        <w:r w:rsidRPr="00AC750C">
          <w:rPr>
            <w:rStyle w:val="Hyperlink"/>
            <w:noProof/>
          </w:rPr>
          <w:t>5</w:t>
        </w:r>
        <w:r>
          <w:rPr>
            <w:rFonts w:eastAsiaTheme="minorEastAsia"/>
            <w:noProof/>
            <w:lang w:eastAsia="cs-CZ"/>
          </w:rPr>
          <w:tab/>
        </w:r>
        <w:r w:rsidRPr="00AC750C">
          <w:rPr>
            <w:rStyle w:val="Hyperlink"/>
            <w:noProof/>
          </w:rPr>
          <w:t>Technologie pro implementaci algoritmů strojového učení</w:t>
        </w:r>
        <w:r>
          <w:rPr>
            <w:noProof/>
            <w:webHidden/>
          </w:rPr>
          <w:tab/>
        </w:r>
        <w:r>
          <w:rPr>
            <w:noProof/>
            <w:webHidden/>
          </w:rPr>
          <w:fldChar w:fldCharType="begin"/>
        </w:r>
        <w:r>
          <w:rPr>
            <w:noProof/>
            <w:webHidden/>
          </w:rPr>
          <w:instrText xml:space="preserve"> PAGEREF _Toc6218147 \h </w:instrText>
        </w:r>
      </w:ins>
      <w:r>
        <w:rPr>
          <w:noProof/>
          <w:webHidden/>
        </w:rPr>
      </w:r>
      <w:r>
        <w:rPr>
          <w:noProof/>
          <w:webHidden/>
        </w:rPr>
        <w:fldChar w:fldCharType="separate"/>
      </w:r>
      <w:ins w:id="48" w:author="Ježek Bruno" w:date="2019-04-15T10:55:00Z">
        <w:r>
          <w:rPr>
            <w:noProof/>
            <w:webHidden/>
          </w:rPr>
          <w:t>23</w:t>
        </w:r>
        <w:r>
          <w:rPr>
            <w:noProof/>
            <w:webHidden/>
          </w:rPr>
          <w:fldChar w:fldCharType="end"/>
        </w:r>
        <w:r w:rsidRPr="00AC750C">
          <w:rPr>
            <w:rStyle w:val="Hyperlink"/>
            <w:noProof/>
          </w:rPr>
          <w:fldChar w:fldCharType="end"/>
        </w:r>
      </w:ins>
    </w:p>
    <w:p w14:paraId="3232BAF5" w14:textId="77777777" w:rsidR="000710FA" w:rsidRDefault="000710FA">
      <w:pPr>
        <w:pStyle w:val="TOC2"/>
        <w:tabs>
          <w:tab w:val="left" w:pos="880"/>
          <w:tab w:val="right" w:leader="dot" w:pos="8777"/>
        </w:tabs>
        <w:rPr>
          <w:ins w:id="49" w:author="Ježek Bruno" w:date="2019-04-15T10:55:00Z"/>
          <w:rFonts w:eastAsiaTheme="minorEastAsia"/>
          <w:noProof/>
          <w:lang w:eastAsia="cs-CZ"/>
        </w:rPr>
      </w:pPr>
      <w:ins w:id="50"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48"</w:instrText>
        </w:r>
        <w:r w:rsidRPr="00AC750C">
          <w:rPr>
            <w:rStyle w:val="Hyperlink"/>
            <w:noProof/>
          </w:rPr>
          <w:instrText xml:space="preserve"> </w:instrText>
        </w:r>
        <w:r w:rsidRPr="00AC750C">
          <w:rPr>
            <w:rStyle w:val="Hyperlink"/>
            <w:noProof/>
          </w:rPr>
          <w:fldChar w:fldCharType="separate"/>
        </w:r>
        <w:r w:rsidRPr="00AC750C">
          <w:rPr>
            <w:rStyle w:val="Hyperlink"/>
            <w:noProof/>
          </w:rPr>
          <w:t>5.1</w:t>
        </w:r>
        <w:r>
          <w:rPr>
            <w:rFonts w:eastAsiaTheme="minorEastAsia"/>
            <w:noProof/>
            <w:lang w:eastAsia="cs-CZ"/>
          </w:rPr>
          <w:tab/>
        </w:r>
        <w:r w:rsidRPr="00AC750C">
          <w:rPr>
            <w:rStyle w:val="Hyperlink"/>
            <w:noProof/>
          </w:rPr>
          <w:t>Python</w:t>
        </w:r>
        <w:r>
          <w:rPr>
            <w:noProof/>
            <w:webHidden/>
          </w:rPr>
          <w:tab/>
        </w:r>
        <w:r>
          <w:rPr>
            <w:noProof/>
            <w:webHidden/>
          </w:rPr>
          <w:fldChar w:fldCharType="begin"/>
        </w:r>
        <w:r>
          <w:rPr>
            <w:noProof/>
            <w:webHidden/>
          </w:rPr>
          <w:instrText xml:space="preserve"> PAGEREF _Toc6218148 \h </w:instrText>
        </w:r>
      </w:ins>
      <w:r>
        <w:rPr>
          <w:noProof/>
          <w:webHidden/>
        </w:rPr>
      </w:r>
      <w:r>
        <w:rPr>
          <w:noProof/>
          <w:webHidden/>
        </w:rPr>
        <w:fldChar w:fldCharType="separate"/>
      </w:r>
      <w:ins w:id="51" w:author="Ježek Bruno" w:date="2019-04-15T10:55:00Z">
        <w:r>
          <w:rPr>
            <w:noProof/>
            <w:webHidden/>
          </w:rPr>
          <w:t>23</w:t>
        </w:r>
        <w:r>
          <w:rPr>
            <w:noProof/>
            <w:webHidden/>
          </w:rPr>
          <w:fldChar w:fldCharType="end"/>
        </w:r>
        <w:r w:rsidRPr="00AC750C">
          <w:rPr>
            <w:rStyle w:val="Hyperlink"/>
            <w:noProof/>
          </w:rPr>
          <w:fldChar w:fldCharType="end"/>
        </w:r>
      </w:ins>
    </w:p>
    <w:p w14:paraId="5F3B2923" w14:textId="77777777" w:rsidR="000710FA" w:rsidRDefault="000710FA">
      <w:pPr>
        <w:pStyle w:val="TOC2"/>
        <w:tabs>
          <w:tab w:val="left" w:pos="880"/>
          <w:tab w:val="right" w:leader="dot" w:pos="8777"/>
        </w:tabs>
        <w:rPr>
          <w:ins w:id="52" w:author="Ježek Bruno" w:date="2019-04-15T10:55:00Z"/>
          <w:rFonts w:eastAsiaTheme="minorEastAsia"/>
          <w:noProof/>
          <w:lang w:eastAsia="cs-CZ"/>
        </w:rPr>
      </w:pPr>
      <w:ins w:id="53"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49"</w:instrText>
        </w:r>
        <w:r w:rsidRPr="00AC750C">
          <w:rPr>
            <w:rStyle w:val="Hyperlink"/>
            <w:noProof/>
          </w:rPr>
          <w:instrText xml:space="preserve"> </w:instrText>
        </w:r>
        <w:r w:rsidRPr="00AC750C">
          <w:rPr>
            <w:rStyle w:val="Hyperlink"/>
            <w:noProof/>
          </w:rPr>
          <w:fldChar w:fldCharType="separate"/>
        </w:r>
        <w:r w:rsidRPr="00AC750C">
          <w:rPr>
            <w:rStyle w:val="Hyperlink"/>
            <w:noProof/>
          </w:rPr>
          <w:t>5.2</w:t>
        </w:r>
        <w:r>
          <w:rPr>
            <w:rFonts w:eastAsiaTheme="minorEastAsia"/>
            <w:noProof/>
            <w:lang w:eastAsia="cs-CZ"/>
          </w:rPr>
          <w:tab/>
        </w:r>
        <w:r w:rsidRPr="00AC750C">
          <w:rPr>
            <w:rStyle w:val="Hyperlink"/>
            <w:noProof/>
          </w:rPr>
          <w:t>NumPy</w:t>
        </w:r>
        <w:r>
          <w:rPr>
            <w:noProof/>
            <w:webHidden/>
          </w:rPr>
          <w:tab/>
        </w:r>
        <w:r>
          <w:rPr>
            <w:noProof/>
            <w:webHidden/>
          </w:rPr>
          <w:fldChar w:fldCharType="begin"/>
        </w:r>
        <w:r>
          <w:rPr>
            <w:noProof/>
            <w:webHidden/>
          </w:rPr>
          <w:instrText xml:space="preserve"> PAGEREF _Toc6218149 \h </w:instrText>
        </w:r>
      </w:ins>
      <w:r>
        <w:rPr>
          <w:noProof/>
          <w:webHidden/>
        </w:rPr>
      </w:r>
      <w:r>
        <w:rPr>
          <w:noProof/>
          <w:webHidden/>
        </w:rPr>
        <w:fldChar w:fldCharType="separate"/>
      </w:r>
      <w:ins w:id="54" w:author="Ježek Bruno" w:date="2019-04-15T10:55:00Z">
        <w:r>
          <w:rPr>
            <w:noProof/>
            <w:webHidden/>
          </w:rPr>
          <w:t>23</w:t>
        </w:r>
        <w:r>
          <w:rPr>
            <w:noProof/>
            <w:webHidden/>
          </w:rPr>
          <w:fldChar w:fldCharType="end"/>
        </w:r>
        <w:r w:rsidRPr="00AC750C">
          <w:rPr>
            <w:rStyle w:val="Hyperlink"/>
            <w:noProof/>
          </w:rPr>
          <w:fldChar w:fldCharType="end"/>
        </w:r>
      </w:ins>
    </w:p>
    <w:p w14:paraId="7BA5FF46" w14:textId="77777777" w:rsidR="000710FA" w:rsidRDefault="000710FA">
      <w:pPr>
        <w:pStyle w:val="TOC2"/>
        <w:tabs>
          <w:tab w:val="left" w:pos="880"/>
          <w:tab w:val="right" w:leader="dot" w:pos="8777"/>
        </w:tabs>
        <w:rPr>
          <w:ins w:id="55" w:author="Ježek Bruno" w:date="2019-04-15T10:55:00Z"/>
          <w:rFonts w:eastAsiaTheme="minorEastAsia"/>
          <w:noProof/>
          <w:lang w:eastAsia="cs-CZ"/>
        </w:rPr>
      </w:pPr>
      <w:ins w:id="56"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50"</w:instrText>
        </w:r>
        <w:r w:rsidRPr="00AC750C">
          <w:rPr>
            <w:rStyle w:val="Hyperlink"/>
            <w:noProof/>
          </w:rPr>
          <w:instrText xml:space="preserve"> </w:instrText>
        </w:r>
        <w:r w:rsidRPr="00AC750C">
          <w:rPr>
            <w:rStyle w:val="Hyperlink"/>
            <w:noProof/>
          </w:rPr>
          <w:fldChar w:fldCharType="separate"/>
        </w:r>
        <w:r w:rsidRPr="00AC750C">
          <w:rPr>
            <w:rStyle w:val="Hyperlink"/>
            <w:noProof/>
          </w:rPr>
          <w:t>5.3</w:t>
        </w:r>
        <w:r>
          <w:rPr>
            <w:rFonts w:eastAsiaTheme="minorEastAsia"/>
            <w:noProof/>
            <w:lang w:eastAsia="cs-CZ"/>
          </w:rPr>
          <w:tab/>
        </w:r>
        <w:r w:rsidRPr="00AC750C">
          <w:rPr>
            <w:rStyle w:val="Hyperlink"/>
            <w:noProof/>
          </w:rPr>
          <w:t>TensorFlow</w:t>
        </w:r>
        <w:r>
          <w:rPr>
            <w:noProof/>
            <w:webHidden/>
          </w:rPr>
          <w:tab/>
        </w:r>
        <w:r>
          <w:rPr>
            <w:noProof/>
            <w:webHidden/>
          </w:rPr>
          <w:fldChar w:fldCharType="begin"/>
        </w:r>
        <w:r>
          <w:rPr>
            <w:noProof/>
            <w:webHidden/>
          </w:rPr>
          <w:instrText xml:space="preserve"> PAGEREF _Toc6218150 \h </w:instrText>
        </w:r>
      </w:ins>
      <w:r>
        <w:rPr>
          <w:noProof/>
          <w:webHidden/>
        </w:rPr>
      </w:r>
      <w:r>
        <w:rPr>
          <w:noProof/>
          <w:webHidden/>
        </w:rPr>
        <w:fldChar w:fldCharType="separate"/>
      </w:r>
      <w:ins w:id="57" w:author="Ježek Bruno" w:date="2019-04-15T10:55:00Z">
        <w:r>
          <w:rPr>
            <w:noProof/>
            <w:webHidden/>
          </w:rPr>
          <w:t>24</w:t>
        </w:r>
        <w:r>
          <w:rPr>
            <w:noProof/>
            <w:webHidden/>
          </w:rPr>
          <w:fldChar w:fldCharType="end"/>
        </w:r>
        <w:r w:rsidRPr="00AC750C">
          <w:rPr>
            <w:rStyle w:val="Hyperlink"/>
            <w:noProof/>
          </w:rPr>
          <w:fldChar w:fldCharType="end"/>
        </w:r>
      </w:ins>
    </w:p>
    <w:p w14:paraId="2A3F1F49" w14:textId="77777777" w:rsidR="000710FA" w:rsidRDefault="000710FA">
      <w:pPr>
        <w:pStyle w:val="TOC2"/>
        <w:tabs>
          <w:tab w:val="left" w:pos="880"/>
          <w:tab w:val="right" w:leader="dot" w:pos="8777"/>
        </w:tabs>
        <w:rPr>
          <w:ins w:id="58" w:author="Ježek Bruno" w:date="2019-04-15T10:55:00Z"/>
          <w:rFonts w:eastAsiaTheme="minorEastAsia"/>
          <w:noProof/>
          <w:lang w:eastAsia="cs-CZ"/>
        </w:rPr>
      </w:pPr>
      <w:ins w:id="59"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51"</w:instrText>
        </w:r>
        <w:r w:rsidRPr="00AC750C">
          <w:rPr>
            <w:rStyle w:val="Hyperlink"/>
            <w:noProof/>
          </w:rPr>
          <w:instrText xml:space="preserve"> </w:instrText>
        </w:r>
        <w:r w:rsidRPr="00AC750C">
          <w:rPr>
            <w:rStyle w:val="Hyperlink"/>
            <w:noProof/>
          </w:rPr>
          <w:fldChar w:fldCharType="separate"/>
        </w:r>
        <w:r w:rsidRPr="00AC750C">
          <w:rPr>
            <w:rStyle w:val="Hyperlink"/>
            <w:noProof/>
          </w:rPr>
          <w:t>5.4</w:t>
        </w:r>
        <w:r>
          <w:rPr>
            <w:rFonts w:eastAsiaTheme="minorEastAsia"/>
            <w:noProof/>
            <w:lang w:eastAsia="cs-CZ"/>
          </w:rPr>
          <w:tab/>
        </w:r>
        <w:r w:rsidRPr="00AC750C">
          <w:rPr>
            <w:rStyle w:val="Hyperlink"/>
            <w:noProof/>
          </w:rPr>
          <w:t>Keras</w:t>
        </w:r>
        <w:r>
          <w:rPr>
            <w:noProof/>
            <w:webHidden/>
          </w:rPr>
          <w:tab/>
        </w:r>
        <w:r>
          <w:rPr>
            <w:noProof/>
            <w:webHidden/>
          </w:rPr>
          <w:fldChar w:fldCharType="begin"/>
        </w:r>
        <w:r>
          <w:rPr>
            <w:noProof/>
            <w:webHidden/>
          </w:rPr>
          <w:instrText xml:space="preserve"> PAGEREF _Toc6218151 \h </w:instrText>
        </w:r>
      </w:ins>
      <w:r>
        <w:rPr>
          <w:noProof/>
          <w:webHidden/>
        </w:rPr>
      </w:r>
      <w:r>
        <w:rPr>
          <w:noProof/>
          <w:webHidden/>
        </w:rPr>
        <w:fldChar w:fldCharType="separate"/>
      </w:r>
      <w:ins w:id="60" w:author="Ježek Bruno" w:date="2019-04-15T10:55:00Z">
        <w:r>
          <w:rPr>
            <w:noProof/>
            <w:webHidden/>
          </w:rPr>
          <w:t>25</w:t>
        </w:r>
        <w:r>
          <w:rPr>
            <w:noProof/>
            <w:webHidden/>
          </w:rPr>
          <w:fldChar w:fldCharType="end"/>
        </w:r>
        <w:r w:rsidRPr="00AC750C">
          <w:rPr>
            <w:rStyle w:val="Hyperlink"/>
            <w:noProof/>
          </w:rPr>
          <w:fldChar w:fldCharType="end"/>
        </w:r>
      </w:ins>
    </w:p>
    <w:p w14:paraId="529FFAED" w14:textId="77777777" w:rsidR="000710FA" w:rsidRDefault="000710FA">
      <w:pPr>
        <w:pStyle w:val="TOC1"/>
        <w:tabs>
          <w:tab w:val="left" w:pos="440"/>
          <w:tab w:val="right" w:leader="dot" w:pos="8777"/>
        </w:tabs>
        <w:rPr>
          <w:ins w:id="61" w:author="Ježek Bruno" w:date="2019-04-15T10:55:00Z"/>
          <w:rFonts w:eastAsiaTheme="minorEastAsia"/>
          <w:noProof/>
          <w:lang w:eastAsia="cs-CZ"/>
        </w:rPr>
      </w:pPr>
      <w:ins w:id="62"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52"</w:instrText>
        </w:r>
        <w:r w:rsidRPr="00AC750C">
          <w:rPr>
            <w:rStyle w:val="Hyperlink"/>
            <w:noProof/>
          </w:rPr>
          <w:instrText xml:space="preserve"> </w:instrText>
        </w:r>
        <w:r w:rsidRPr="00AC750C">
          <w:rPr>
            <w:rStyle w:val="Hyperlink"/>
            <w:noProof/>
          </w:rPr>
          <w:fldChar w:fldCharType="separate"/>
        </w:r>
        <w:r w:rsidRPr="00AC750C">
          <w:rPr>
            <w:rStyle w:val="Hyperlink"/>
            <w:noProof/>
          </w:rPr>
          <w:t>6</w:t>
        </w:r>
        <w:r>
          <w:rPr>
            <w:rFonts w:eastAsiaTheme="minorEastAsia"/>
            <w:noProof/>
            <w:lang w:eastAsia="cs-CZ"/>
          </w:rPr>
          <w:tab/>
        </w:r>
        <w:r w:rsidRPr="00AC750C">
          <w:rPr>
            <w:rStyle w:val="Hyperlink"/>
            <w:noProof/>
          </w:rPr>
          <w:t>Návrh a implementace</w:t>
        </w:r>
        <w:r>
          <w:rPr>
            <w:noProof/>
            <w:webHidden/>
          </w:rPr>
          <w:tab/>
        </w:r>
        <w:r>
          <w:rPr>
            <w:noProof/>
            <w:webHidden/>
          </w:rPr>
          <w:fldChar w:fldCharType="begin"/>
        </w:r>
        <w:r>
          <w:rPr>
            <w:noProof/>
            <w:webHidden/>
          </w:rPr>
          <w:instrText xml:space="preserve"> PAGEREF _Toc6218152 \h </w:instrText>
        </w:r>
      </w:ins>
      <w:r>
        <w:rPr>
          <w:noProof/>
          <w:webHidden/>
        </w:rPr>
      </w:r>
      <w:r>
        <w:rPr>
          <w:noProof/>
          <w:webHidden/>
        </w:rPr>
        <w:fldChar w:fldCharType="separate"/>
      </w:r>
      <w:ins w:id="63" w:author="Ježek Bruno" w:date="2019-04-15T10:55:00Z">
        <w:r>
          <w:rPr>
            <w:noProof/>
            <w:webHidden/>
          </w:rPr>
          <w:t>26</w:t>
        </w:r>
        <w:r>
          <w:rPr>
            <w:noProof/>
            <w:webHidden/>
          </w:rPr>
          <w:fldChar w:fldCharType="end"/>
        </w:r>
        <w:r w:rsidRPr="00AC750C">
          <w:rPr>
            <w:rStyle w:val="Hyperlink"/>
            <w:noProof/>
          </w:rPr>
          <w:fldChar w:fldCharType="end"/>
        </w:r>
      </w:ins>
    </w:p>
    <w:p w14:paraId="5E6A33E8" w14:textId="77777777" w:rsidR="000710FA" w:rsidRDefault="000710FA">
      <w:pPr>
        <w:pStyle w:val="TOC2"/>
        <w:tabs>
          <w:tab w:val="left" w:pos="880"/>
          <w:tab w:val="right" w:leader="dot" w:pos="8777"/>
        </w:tabs>
        <w:rPr>
          <w:ins w:id="64" w:author="Ježek Bruno" w:date="2019-04-15T10:55:00Z"/>
          <w:rFonts w:eastAsiaTheme="minorEastAsia"/>
          <w:noProof/>
          <w:lang w:eastAsia="cs-CZ"/>
        </w:rPr>
      </w:pPr>
      <w:ins w:id="65"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53"</w:instrText>
        </w:r>
        <w:r w:rsidRPr="00AC750C">
          <w:rPr>
            <w:rStyle w:val="Hyperlink"/>
            <w:noProof/>
          </w:rPr>
          <w:instrText xml:space="preserve"> </w:instrText>
        </w:r>
        <w:r w:rsidRPr="00AC750C">
          <w:rPr>
            <w:rStyle w:val="Hyperlink"/>
            <w:noProof/>
          </w:rPr>
          <w:fldChar w:fldCharType="separate"/>
        </w:r>
        <w:r w:rsidRPr="00AC750C">
          <w:rPr>
            <w:rStyle w:val="Hyperlink"/>
            <w:noProof/>
          </w:rPr>
          <w:t>6.1</w:t>
        </w:r>
        <w:r>
          <w:rPr>
            <w:rFonts w:eastAsiaTheme="minorEastAsia"/>
            <w:noProof/>
            <w:lang w:eastAsia="cs-CZ"/>
          </w:rPr>
          <w:tab/>
        </w:r>
        <w:r w:rsidRPr="00AC750C">
          <w:rPr>
            <w:rStyle w:val="Hyperlink"/>
            <w:noProof/>
          </w:rPr>
          <w:t>Reprezentace scény</w:t>
        </w:r>
        <w:r>
          <w:rPr>
            <w:noProof/>
            <w:webHidden/>
          </w:rPr>
          <w:tab/>
        </w:r>
        <w:r>
          <w:rPr>
            <w:noProof/>
            <w:webHidden/>
          </w:rPr>
          <w:fldChar w:fldCharType="begin"/>
        </w:r>
        <w:r>
          <w:rPr>
            <w:noProof/>
            <w:webHidden/>
          </w:rPr>
          <w:instrText xml:space="preserve"> PAGEREF _Toc6218153 \h </w:instrText>
        </w:r>
      </w:ins>
      <w:r>
        <w:rPr>
          <w:noProof/>
          <w:webHidden/>
        </w:rPr>
      </w:r>
      <w:r>
        <w:rPr>
          <w:noProof/>
          <w:webHidden/>
        </w:rPr>
        <w:fldChar w:fldCharType="separate"/>
      </w:r>
      <w:ins w:id="66" w:author="Ježek Bruno" w:date="2019-04-15T10:55:00Z">
        <w:r>
          <w:rPr>
            <w:noProof/>
            <w:webHidden/>
          </w:rPr>
          <w:t>26</w:t>
        </w:r>
        <w:r>
          <w:rPr>
            <w:noProof/>
            <w:webHidden/>
          </w:rPr>
          <w:fldChar w:fldCharType="end"/>
        </w:r>
        <w:r w:rsidRPr="00AC750C">
          <w:rPr>
            <w:rStyle w:val="Hyperlink"/>
            <w:noProof/>
          </w:rPr>
          <w:fldChar w:fldCharType="end"/>
        </w:r>
      </w:ins>
    </w:p>
    <w:p w14:paraId="2B563502" w14:textId="77777777" w:rsidR="000710FA" w:rsidRDefault="000710FA">
      <w:pPr>
        <w:pStyle w:val="TOC2"/>
        <w:tabs>
          <w:tab w:val="left" w:pos="880"/>
          <w:tab w:val="right" w:leader="dot" w:pos="8777"/>
        </w:tabs>
        <w:rPr>
          <w:ins w:id="67" w:author="Ježek Bruno" w:date="2019-04-15T10:55:00Z"/>
          <w:rFonts w:eastAsiaTheme="minorEastAsia"/>
          <w:noProof/>
          <w:lang w:eastAsia="cs-CZ"/>
        </w:rPr>
      </w:pPr>
      <w:ins w:id="68"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54"</w:instrText>
        </w:r>
        <w:r w:rsidRPr="00AC750C">
          <w:rPr>
            <w:rStyle w:val="Hyperlink"/>
            <w:noProof/>
          </w:rPr>
          <w:instrText xml:space="preserve"> </w:instrText>
        </w:r>
        <w:r w:rsidRPr="00AC750C">
          <w:rPr>
            <w:rStyle w:val="Hyperlink"/>
            <w:noProof/>
          </w:rPr>
          <w:fldChar w:fldCharType="separate"/>
        </w:r>
        <w:r w:rsidRPr="00AC750C">
          <w:rPr>
            <w:rStyle w:val="Hyperlink"/>
            <w:noProof/>
          </w:rPr>
          <w:t>6.2</w:t>
        </w:r>
        <w:r>
          <w:rPr>
            <w:rFonts w:eastAsiaTheme="minorEastAsia"/>
            <w:noProof/>
            <w:lang w:eastAsia="cs-CZ"/>
          </w:rPr>
          <w:tab/>
        </w:r>
        <w:r w:rsidRPr="00AC750C">
          <w:rPr>
            <w:rStyle w:val="Hyperlink"/>
            <w:noProof/>
          </w:rPr>
          <w:t>Popis algoritmu a modelové situace</w:t>
        </w:r>
        <w:r>
          <w:rPr>
            <w:noProof/>
            <w:webHidden/>
          </w:rPr>
          <w:tab/>
        </w:r>
        <w:r>
          <w:rPr>
            <w:noProof/>
            <w:webHidden/>
          </w:rPr>
          <w:fldChar w:fldCharType="begin"/>
        </w:r>
        <w:r>
          <w:rPr>
            <w:noProof/>
            <w:webHidden/>
          </w:rPr>
          <w:instrText xml:space="preserve"> PAGEREF _Toc6218154 \h </w:instrText>
        </w:r>
      </w:ins>
      <w:r>
        <w:rPr>
          <w:noProof/>
          <w:webHidden/>
        </w:rPr>
      </w:r>
      <w:r>
        <w:rPr>
          <w:noProof/>
          <w:webHidden/>
        </w:rPr>
        <w:fldChar w:fldCharType="separate"/>
      </w:r>
      <w:ins w:id="69" w:author="Ježek Bruno" w:date="2019-04-15T10:55:00Z">
        <w:r>
          <w:rPr>
            <w:noProof/>
            <w:webHidden/>
          </w:rPr>
          <w:t>27</w:t>
        </w:r>
        <w:r>
          <w:rPr>
            <w:noProof/>
            <w:webHidden/>
          </w:rPr>
          <w:fldChar w:fldCharType="end"/>
        </w:r>
        <w:r w:rsidRPr="00AC750C">
          <w:rPr>
            <w:rStyle w:val="Hyperlink"/>
            <w:noProof/>
          </w:rPr>
          <w:fldChar w:fldCharType="end"/>
        </w:r>
      </w:ins>
    </w:p>
    <w:p w14:paraId="253C4C85" w14:textId="77777777" w:rsidR="000710FA" w:rsidRDefault="000710FA">
      <w:pPr>
        <w:pStyle w:val="TOC3"/>
        <w:tabs>
          <w:tab w:val="left" w:pos="1320"/>
          <w:tab w:val="right" w:leader="dot" w:pos="8777"/>
        </w:tabs>
        <w:rPr>
          <w:ins w:id="70" w:author="Ježek Bruno" w:date="2019-04-15T10:55:00Z"/>
          <w:rFonts w:eastAsiaTheme="minorEastAsia"/>
          <w:noProof/>
          <w:lang w:eastAsia="cs-CZ"/>
        </w:rPr>
      </w:pPr>
      <w:ins w:id="71"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55"</w:instrText>
        </w:r>
        <w:r w:rsidRPr="00AC750C">
          <w:rPr>
            <w:rStyle w:val="Hyperlink"/>
            <w:noProof/>
          </w:rPr>
          <w:instrText xml:space="preserve"> </w:instrText>
        </w:r>
        <w:r w:rsidRPr="00AC750C">
          <w:rPr>
            <w:rStyle w:val="Hyperlink"/>
            <w:noProof/>
          </w:rPr>
          <w:fldChar w:fldCharType="separate"/>
        </w:r>
        <w:r w:rsidRPr="00AC750C">
          <w:rPr>
            <w:rStyle w:val="Hyperlink"/>
            <w:noProof/>
            <w:lang w:bidi="x-none"/>
            <w14:scene3d>
              <w14:camera w14:prst="orthographicFront"/>
              <w14:lightRig w14:rig="threePt" w14:dir="t">
                <w14:rot w14:lat="0" w14:lon="0" w14:rev="0"/>
              </w14:lightRig>
            </w14:scene3d>
          </w:rPr>
          <w:t>6.2.1</w:t>
        </w:r>
        <w:r>
          <w:rPr>
            <w:rFonts w:eastAsiaTheme="minorEastAsia"/>
            <w:noProof/>
            <w:lang w:eastAsia="cs-CZ"/>
          </w:rPr>
          <w:tab/>
        </w:r>
        <w:r w:rsidRPr="00AC750C">
          <w:rPr>
            <w:rStyle w:val="Hyperlink"/>
            <w:noProof/>
          </w:rPr>
          <w:t>Charakteristika vstupních dat</w:t>
        </w:r>
        <w:r>
          <w:rPr>
            <w:noProof/>
            <w:webHidden/>
          </w:rPr>
          <w:tab/>
        </w:r>
        <w:r>
          <w:rPr>
            <w:noProof/>
            <w:webHidden/>
          </w:rPr>
          <w:fldChar w:fldCharType="begin"/>
        </w:r>
        <w:r>
          <w:rPr>
            <w:noProof/>
            <w:webHidden/>
          </w:rPr>
          <w:instrText xml:space="preserve"> PAGEREF _Toc6218155 \h </w:instrText>
        </w:r>
      </w:ins>
      <w:r>
        <w:rPr>
          <w:noProof/>
          <w:webHidden/>
        </w:rPr>
      </w:r>
      <w:r>
        <w:rPr>
          <w:noProof/>
          <w:webHidden/>
        </w:rPr>
        <w:fldChar w:fldCharType="separate"/>
      </w:r>
      <w:ins w:id="72" w:author="Ježek Bruno" w:date="2019-04-15T10:55:00Z">
        <w:r>
          <w:rPr>
            <w:noProof/>
            <w:webHidden/>
          </w:rPr>
          <w:t>27</w:t>
        </w:r>
        <w:r>
          <w:rPr>
            <w:noProof/>
            <w:webHidden/>
          </w:rPr>
          <w:fldChar w:fldCharType="end"/>
        </w:r>
        <w:r w:rsidRPr="00AC750C">
          <w:rPr>
            <w:rStyle w:val="Hyperlink"/>
            <w:noProof/>
          </w:rPr>
          <w:fldChar w:fldCharType="end"/>
        </w:r>
      </w:ins>
    </w:p>
    <w:p w14:paraId="1550460A" w14:textId="77777777" w:rsidR="000710FA" w:rsidRDefault="000710FA">
      <w:pPr>
        <w:pStyle w:val="TOC3"/>
        <w:tabs>
          <w:tab w:val="left" w:pos="1320"/>
          <w:tab w:val="right" w:leader="dot" w:pos="8777"/>
        </w:tabs>
        <w:rPr>
          <w:ins w:id="73" w:author="Ježek Bruno" w:date="2019-04-15T10:55:00Z"/>
          <w:rFonts w:eastAsiaTheme="minorEastAsia"/>
          <w:noProof/>
          <w:lang w:eastAsia="cs-CZ"/>
        </w:rPr>
      </w:pPr>
      <w:ins w:id="74"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56"</w:instrText>
        </w:r>
        <w:r w:rsidRPr="00AC750C">
          <w:rPr>
            <w:rStyle w:val="Hyperlink"/>
            <w:noProof/>
          </w:rPr>
          <w:instrText xml:space="preserve"> </w:instrText>
        </w:r>
        <w:r w:rsidRPr="00AC750C">
          <w:rPr>
            <w:rStyle w:val="Hyperlink"/>
            <w:noProof/>
          </w:rPr>
          <w:fldChar w:fldCharType="separate"/>
        </w:r>
        <w:r w:rsidRPr="00AC750C">
          <w:rPr>
            <w:rStyle w:val="Hyperlink"/>
            <w:noProof/>
            <w:lang w:bidi="x-none"/>
            <w14:scene3d>
              <w14:camera w14:prst="orthographicFront"/>
              <w14:lightRig w14:rig="threePt" w14:dir="t">
                <w14:rot w14:lat="0" w14:lon="0" w14:rev="0"/>
              </w14:lightRig>
            </w14:scene3d>
          </w:rPr>
          <w:t>6.2.2</w:t>
        </w:r>
        <w:r>
          <w:rPr>
            <w:rFonts w:eastAsiaTheme="minorEastAsia"/>
            <w:noProof/>
            <w:lang w:eastAsia="cs-CZ"/>
          </w:rPr>
          <w:tab/>
        </w:r>
        <w:r w:rsidRPr="00AC750C">
          <w:rPr>
            <w:rStyle w:val="Hyperlink"/>
            <w:noProof/>
          </w:rPr>
          <w:t>Vektorizace dat</w:t>
        </w:r>
        <w:r>
          <w:rPr>
            <w:noProof/>
            <w:webHidden/>
          </w:rPr>
          <w:tab/>
        </w:r>
        <w:r>
          <w:rPr>
            <w:noProof/>
            <w:webHidden/>
          </w:rPr>
          <w:fldChar w:fldCharType="begin"/>
        </w:r>
        <w:r>
          <w:rPr>
            <w:noProof/>
            <w:webHidden/>
          </w:rPr>
          <w:instrText xml:space="preserve"> PAGEREF _Toc6218156 \h </w:instrText>
        </w:r>
      </w:ins>
      <w:r>
        <w:rPr>
          <w:noProof/>
          <w:webHidden/>
        </w:rPr>
      </w:r>
      <w:r>
        <w:rPr>
          <w:noProof/>
          <w:webHidden/>
        </w:rPr>
        <w:fldChar w:fldCharType="separate"/>
      </w:r>
      <w:ins w:id="75" w:author="Ježek Bruno" w:date="2019-04-15T10:55:00Z">
        <w:r>
          <w:rPr>
            <w:noProof/>
            <w:webHidden/>
          </w:rPr>
          <w:t>29</w:t>
        </w:r>
        <w:r>
          <w:rPr>
            <w:noProof/>
            <w:webHidden/>
          </w:rPr>
          <w:fldChar w:fldCharType="end"/>
        </w:r>
        <w:r w:rsidRPr="00AC750C">
          <w:rPr>
            <w:rStyle w:val="Hyperlink"/>
            <w:noProof/>
          </w:rPr>
          <w:fldChar w:fldCharType="end"/>
        </w:r>
      </w:ins>
    </w:p>
    <w:p w14:paraId="439B9831" w14:textId="77777777" w:rsidR="000710FA" w:rsidRDefault="000710FA">
      <w:pPr>
        <w:pStyle w:val="TOC3"/>
        <w:tabs>
          <w:tab w:val="left" w:pos="1320"/>
          <w:tab w:val="right" w:leader="dot" w:pos="8777"/>
        </w:tabs>
        <w:rPr>
          <w:ins w:id="76" w:author="Ježek Bruno" w:date="2019-04-15T10:55:00Z"/>
          <w:rFonts w:eastAsiaTheme="minorEastAsia"/>
          <w:noProof/>
          <w:lang w:eastAsia="cs-CZ"/>
        </w:rPr>
      </w:pPr>
      <w:ins w:id="77"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57"</w:instrText>
        </w:r>
        <w:r w:rsidRPr="00AC750C">
          <w:rPr>
            <w:rStyle w:val="Hyperlink"/>
            <w:noProof/>
          </w:rPr>
          <w:instrText xml:space="preserve"> </w:instrText>
        </w:r>
        <w:r w:rsidRPr="00AC750C">
          <w:rPr>
            <w:rStyle w:val="Hyperlink"/>
            <w:noProof/>
          </w:rPr>
          <w:fldChar w:fldCharType="separate"/>
        </w:r>
        <w:r w:rsidRPr="00AC750C">
          <w:rPr>
            <w:rStyle w:val="Hyperlink"/>
            <w:noProof/>
            <w:lang w:bidi="x-none"/>
            <w14:scene3d>
              <w14:camera w14:prst="orthographicFront"/>
              <w14:lightRig w14:rig="threePt" w14:dir="t">
                <w14:rot w14:lat="0" w14:lon="0" w14:rev="0"/>
              </w14:lightRig>
            </w14:scene3d>
          </w:rPr>
          <w:t>6.2.3</w:t>
        </w:r>
        <w:r>
          <w:rPr>
            <w:rFonts w:eastAsiaTheme="minorEastAsia"/>
            <w:noProof/>
            <w:lang w:eastAsia="cs-CZ"/>
          </w:rPr>
          <w:tab/>
        </w:r>
        <w:r w:rsidRPr="00AC750C">
          <w:rPr>
            <w:rStyle w:val="Hyperlink"/>
            <w:noProof/>
          </w:rPr>
          <w:t>Natrénování modelů</w:t>
        </w:r>
        <w:r>
          <w:rPr>
            <w:noProof/>
            <w:webHidden/>
          </w:rPr>
          <w:tab/>
        </w:r>
        <w:r>
          <w:rPr>
            <w:noProof/>
            <w:webHidden/>
          </w:rPr>
          <w:fldChar w:fldCharType="begin"/>
        </w:r>
        <w:r>
          <w:rPr>
            <w:noProof/>
            <w:webHidden/>
          </w:rPr>
          <w:instrText xml:space="preserve"> PAGEREF _Toc6218157 \h </w:instrText>
        </w:r>
      </w:ins>
      <w:r>
        <w:rPr>
          <w:noProof/>
          <w:webHidden/>
        </w:rPr>
      </w:r>
      <w:r>
        <w:rPr>
          <w:noProof/>
          <w:webHidden/>
        </w:rPr>
        <w:fldChar w:fldCharType="separate"/>
      </w:r>
      <w:ins w:id="78" w:author="Ježek Bruno" w:date="2019-04-15T10:55:00Z">
        <w:r>
          <w:rPr>
            <w:noProof/>
            <w:webHidden/>
          </w:rPr>
          <w:t>32</w:t>
        </w:r>
        <w:r>
          <w:rPr>
            <w:noProof/>
            <w:webHidden/>
          </w:rPr>
          <w:fldChar w:fldCharType="end"/>
        </w:r>
        <w:r w:rsidRPr="00AC750C">
          <w:rPr>
            <w:rStyle w:val="Hyperlink"/>
            <w:noProof/>
          </w:rPr>
          <w:fldChar w:fldCharType="end"/>
        </w:r>
      </w:ins>
    </w:p>
    <w:p w14:paraId="432A703C" w14:textId="77777777" w:rsidR="000710FA" w:rsidRDefault="000710FA">
      <w:pPr>
        <w:pStyle w:val="TOC3"/>
        <w:tabs>
          <w:tab w:val="left" w:pos="1320"/>
          <w:tab w:val="right" w:leader="dot" w:pos="8777"/>
        </w:tabs>
        <w:rPr>
          <w:ins w:id="79" w:author="Ježek Bruno" w:date="2019-04-15T10:55:00Z"/>
          <w:rFonts w:eastAsiaTheme="minorEastAsia"/>
          <w:noProof/>
          <w:lang w:eastAsia="cs-CZ"/>
        </w:rPr>
      </w:pPr>
      <w:ins w:id="80"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58"</w:instrText>
        </w:r>
        <w:r w:rsidRPr="00AC750C">
          <w:rPr>
            <w:rStyle w:val="Hyperlink"/>
            <w:noProof/>
          </w:rPr>
          <w:instrText xml:space="preserve"> </w:instrText>
        </w:r>
        <w:r w:rsidRPr="00AC750C">
          <w:rPr>
            <w:rStyle w:val="Hyperlink"/>
            <w:noProof/>
          </w:rPr>
          <w:fldChar w:fldCharType="separate"/>
        </w:r>
        <w:r w:rsidRPr="00AC750C">
          <w:rPr>
            <w:rStyle w:val="Hyperlink"/>
            <w:noProof/>
            <w:lang w:bidi="x-none"/>
            <w14:scene3d>
              <w14:camera w14:prst="orthographicFront"/>
              <w14:lightRig w14:rig="threePt" w14:dir="t">
                <w14:rot w14:lat="0" w14:lon="0" w14:rev="0"/>
              </w14:lightRig>
            </w14:scene3d>
          </w:rPr>
          <w:t>6.2.4</w:t>
        </w:r>
        <w:r>
          <w:rPr>
            <w:rFonts w:eastAsiaTheme="minorEastAsia"/>
            <w:noProof/>
            <w:lang w:eastAsia="cs-CZ"/>
          </w:rPr>
          <w:tab/>
        </w:r>
        <w:r w:rsidRPr="00AC750C">
          <w:rPr>
            <w:rStyle w:val="Hyperlink"/>
            <w:noProof/>
          </w:rPr>
          <w:t>Generování scén</w:t>
        </w:r>
        <w:r>
          <w:rPr>
            <w:noProof/>
            <w:webHidden/>
          </w:rPr>
          <w:tab/>
        </w:r>
        <w:r>
          <w:rPr>
            <w:noProof/>
            <w:webHidden/>
          </w:rPr>
          <w:fldChar w:fldCharType="begin"/>
        </w:r>
        <w:r>
          <w:rPr>
            <w:noProof/>
            <w:webHidden/>
          </w:rPr>
          <w:instrText xml:space="preserve"> PAGEREF _Toc6218158 \h </w:instrText>
        </w:r>
      </w:ins>
      <w:r>
        <w:rPr>
          <w:noProof/>
          <w:webHidden/>
        </w:rPr>
      </w:r>
      <w:r>
        <w:rPr>
          <w:noProof/>
          <w:webHidden/>
        </w:rPr>
        <w:fldChar w:fldCharType="separate"/>
      </w:r>
      <w:ins w:id="81" w:author="Ježek Bruno" w:date="2019-04-15T10:55:00Z">
        <w:r>
          <w:rPr>
            <w:noProof/>
            <w:webHidden/>
          </w:rPr>
          <w:t>34</w:t>
        </w:r>
        <w:r>
          <w:rPr>
            <w:noProof/>
            <w:webHidden/>
          </w:rPr>
          <w:fldChar w:fldCharType="end"/>
        </w:r>
        <w:r w:rsidRPr="00AC750C">
          <w:rPr>
            <w:rStyle w:val="Hyperlink"/>
            <w:noProof/>
          </w:rPr>
          <w:fldChar w:fldCharType="end"/>
        </w:r>
      </w:ins>
    </w:p>
    <w:p w14:paraId="4E207EDE" w14:textId="77777777" w:rsidR="000710FA" w:rsidRDefault="000710FA">
      <w:pPr>
        <w:pStyle w:val="TOC3"/>
        <w:tabs>
          <w:tab w:val="left" w:pos="1320"/>
          <w:tab w:val="right" w:leader="dot" w:pos="8777"/>
        </w:tabs>
        <w:rPr>
          <w:ins w:id="82" w:author="Ježek Bruno" w:date="2019-04-15T10:55:00Z"/>
          <w:rFonts w:eastAsiaTheme="minorEastAsia"/>
          <w:noProof/>
          <w:lang w:eastAsia="cs-CZ"/>
        </w:rPr>
      </w:pPr>
      <w:ins w:id="83"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59"</w:instrText>
        </w:r>
        <w:r w:rsidRPr="00AC750C">
          <w:rPr>
            <w:rStyle w:val="Hyperlink"/>
            <w:noProof/>
          </w:rPr>
          <w:instrText xml:space="preserve"> </w:instrText>
        </w:r>
        <w:r w:rsidRPr="00AC750C">
          <w:rPr>
            <w:rStyle w:val="Hyperlink"/>
            <w:noProof/>
          </w:rPr>
          <w:fldChar w:fldCharType="separate"/>
        </w:r>
        <w:r w:rsidRPr="00AC750C">
          <w:rPr>
            <w:rStyle w:val="Hyperlink"/>
            <w:noProof/>
            <w:lang w:bidi="x-none"/>
            <w14:scene3d>
              <w14:camera w14:prst="orthographicFront"/>
              <w14:lightRig w14:rig="threePt" w14:dir="t">
                <w14:rot w14:lat="0" w14:lon="0" w14:rev="0"/>
              </w14:lightRig>
            </w14:scene3d>
          </w:rPr>
          <w:t>6.2.5</w:t>
        </w:r>
        <w:r>
          <w:rPr>
            <w:rFonts w:eastAsiaTheme="minorEastAsia"/>
            <w:noProof/>
            <w:lang w:eastAsia="cs-CZ"/>
          </w:rPr>
          <w:tab/>
        </w:r>
        <w:r w:rsidRPr="00AC750C">
          <w:rPr>
            <w:rStyle w:val="Hyperlink"/>
            <w:noProof/>
          </w:rPr>
          <w:t>Parametrizace algoritmu</w:t>
        </w:r>
        <w:r>
          <w:rPr>
            <w:noProof/>
            <w:webHidden/>
          </w:rPr>
          <w:tab/>
        </w:r>
        <w:r>
          <w:rPr>
            <w:noProof/>
            <w:webHidden/>
          </w:rPr>
          <w:fldChar w:fldCharType="begin"/>
        </w:r>
        <w:r>
          <w:rPr>
            <w:noProof/>
            <w:webHidden/>
          </w:rPr>
          <w:instrText xml:space="preserve"> PAGEREF _Toc6218159 \h </w:instrText>
        </w:r>
      </w:ins>
      <w:r>
        <w:rPr>
          <w:noProof/>
          <w:webHidden/>
        </w:rPr>
      </w:r>
      <w:r>
        <w:rPr>
          <w:noProof/>
          <w:webHidden/>
        </w:rPr>
        <w:fldChar w:fldCharType="separate"/>
      </w:r>
      <w:ins w:id="84" w:author="Ježek Bruno" w:date="2019-04-15T10:55:00Z">
        <w:r>
          <w:rPr>
            <w:noProof/>
            <w:webHidden/>
          </w:rPr>
          <w:t>37</w:t>
        </w:r>
        <w:r>
          <w:rPr>
            <w:noProof/>
            <w:webHidden/>
          </w:rPr>
          <w:fldChar w:fldCharType="end"/>
        </w:r>
        <w:r w:rsidRPr="00AC750C">
          <w:rPr>
            <w:rStyle w:val="Hyperlink"/>
            <w:noProof/>
          </w:rPr>
          <w:fldChar w:fldCharType="end"/>
        </w:r>
      </w:ins>
    </w:p>
    <w:p w14:paraId="4FAFF904" w14:textId="77777777" w:rsidR="000710FA" w:rsidRDefault="000710FA">
      <w:pPr>
        <w:pStyle w:val="TOC1"/>
        <w:tabs>
          <w:tab w:val="left" w:pos="440"/>
          <w:tab w:val="right" w:leader="dot" w:pos="8777"/>
        </w:tabs>
        <w:rPr>
          <w:ins w:id="85" w:author="Ježek Bruno" w:date="2019-04-15T10:55:00Z"/>
          <w:rFonts w:eastAsiaTheme="minorEastAsia"/>
          <w:noProof/>
          <w:lang w:eastAsia="cs-CZ"/>
        </w:rPr>
      </w:pPr>
      <w:ins w:id="86"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60"</w:instrText>
        </w:r>
        <w:r w:rsidRPr="00AC750C">
          <w:rPr>
            <w:rStyle w:val="Hyperlink"/>
            <w:noProof/>
          </w:rPr>
          <w:instrText xml:space="preserve"> </w:instrText>
        </w:r>
        <w:r w:rsidRPr="00AC750C">
          <w:rPr>
            <w:rStyle w:val="Hyperlink"/>
            <w:noProof/>
          </w:rPr>
          <w:fldChar w:fldCharType="separate"/>
        </w:r>
        <w:r w:rsidRPr="00AC750C">
          <w:rPr>
            <w:rStyle w:val="Hyperlink"/>
            <w:noProof/>
          </w:rPr>
          <w:t>7</w:t>
        </w:r>
        <w:r>
          <w:rPr>
            <w:rFonts w:eastAsiaTheme="minorEastAsia"/>
            <w:noProof/>
            <w:lang w:eastAsia="cs-CZ"/>
          </w:rPr>
          <w:tab/>
        </w:r>
        <w:r w:rsidRPr="00AC750C">
          <w:rPr>
            <w:rStyle w:val="Hyperlink"/>
            <w:noProof/>
          </w:rPr>
          <w:t>Výsledky a testování</w:t>
        </w:r>
        <w:r>
          <w:rPr>
            <w:noProof/>
            <w:webHidden/>
          </w:rPr>
          <w:tab/>
        </w:r>
        <w:r>
          <w:rPr>
            <w:noProof/>
            <w:webHidden/>
          </w:rPr>
          <w:fldChar w:fldCharType="begin"/>
        </w:r>
        <w:r>
          <w:rPr>
            <w:noProof/>
            <w:webHidden/>
          </w:rPr>
          <w:instrText xml:space="preserve"> PAGEREF _Toc6218160 \h </w:instrText>
        </w:r>
      </w:ins>
      <w:r>
        <w:rPr>
          <w:noProof/>
          <w:webHidden/>
        </w:rPr>
      </w:r>
      <w:r>
        <w:rPr>
          <w:noProof/>
          <w:webHidden/>
        </w:rPr>
        <w:fldChar w:fldCharType="separate"/>
      </w:r>
      <w:ins w:id="87" w:author="Ježek Bruno" w:date="2019-04-15T10:55:00Z">
        <w:r>
          <w:rPr>
            <w:noProof/>
            <w:webHidden/>
          </w:rPr>
          <w:t>38</w:t>
        </w:r>
        <w:r>
          <w:rPr>
            <w:noProof/>
            <w:webHidden/>
          </w:rPr>
          <w:fldChar w:fldCharType="end"/>
        </w:r>
        <w:r w:rsidRPr="00AC750C">
          <w:rPr>
            <w:rStyle w:val="Hyperlink"/>
            <w:noProof/>
          </w:rPr>
          <w:fldChar w:fldCharType="end"/>
        </w:r>
      </w:ins>
    </w:p>
    <w:p w14:paraId="2CF0FDA6" w14:textId="77777777" w:rsidR="000710FA" w:rsidRDefault="000710FA">
      <w:pPr>
        <w:pStyle w:val="TOC2"/>
        <w:tabs>
          <w:tab w:val="left" w:pos="880"/>
          <w:tab w:val="right" w:leader="dot" w:pos="8777"/>
        </w:tabs>
        <w:rPr>
          <w:ins w:id="88" w:author="Ježek Bruno" w:date="2019-04-15T10:55:00Z"/>
          <w:rFonts w:eastAsiaTheme="minorEastAsia"/>
          <w:noProof/>
          <w:lang w:eastAsia="cs-CZ"/>
        </w:rPr>
      </w:pPr>
      <w:ins w:id="89"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61"</w:instrText>
        </w:r>
        <w:r w:rsidRPr="00AC750C">
          <w:rPr>
            <w:rStyle w:val="Hyperlink"/>
            <w:noProof/>
          </w:rPr>
          <w:instrText xml:space="preserve"> </w:instrText>
        </w:r>
        <w:r w:rsidRPr="00AC750C">
          <w:rPr>
            <w:rStyle w:val="Hyperlink"/>
            <w:noProof/>
          </w:rPr>
          <w:fldChar w:fldCharType="separate"/>
        </w:r>
        <w:r w:rsidRPr="00AC750C">
          <w:rPr>
            <w:rStyle w:val="Hyperlink"/>
            <w:noProof/>
          </w:rPr>
          <w:t>7.1</w:t>
        </w:r>
        <w:r>
          <w:rPr>
            <w:rFonts w:eastAsiaTheme="minorEastAsia"/>
            <w:noProof/>
            <w:lang w:eastAsia="cs-CZ"/>
          </w:rPr>
          <w:tab/>
        </w:r>
        <w:r w:rsidRPr="00AC750C">
          <w:rPr>
            <w:rStyle w:val="Hyperlink"/>
            <w:noProof/>
          </w:rPr>
          <w:t>Jednotkové testování</w:t>
        </w:r>
        <w:r>
          <w:rPr>
            <w:noProof/>
            <w:webHidden/>
          </w:rPr>
          <w:tab/>
        </w:r>
        <w:r>
          <w:rPr>
            <w:noProof/>
            <w:webHidden/>
          </w:rPr>
          <w:fldChar w:fldCharType="begin"/>
        </w:r>
        <w:r>
          <w:rPr>
            <w:noProof/>
            <w:webHidden/>
          </w:rPr>
          <w:instrText xml:space="preserve"> PAGEREF _Toc6218161 \h </w:instrText>
        </w:r>
      </w:ins>
      <w:r>
        <w:rPr>
          <w:noProof/>
          <w:webHidden/>
        </w:rPr>
      </w:r>
      <w:r>
        <w:rPr>
          <w:noProof/>
          <w:webHidden/>
        </w:rPr>
        <w:fldChar w:fldCharType="separate"/>
      </w:r>
      <w:ins w:id="90" w:author="Ježek Bruno" w:date="2019-04-15T10:55:00Z">
        <w:r>
          <w:rPr>
            <w:noProof/>
            <w:webHidden/>
          </w:rPr>
          <w:t>38</w:t>
        </w:r>
        <w:r>
          <w:rPr>
            <w:noProof/>
            <w:webHidden/>
          </w:rPr>
          <w:fldChar w:fldCharType="end"/>
        </w:r>
        <w:r w:rsidRPr="00AC750C">
          <w:rPr>
            <w:rStyle w:val="Hyperlink"/>
            <w:noProof/>
          </w:rPr>
          <w:fldChar w:fldCharType="end"/>
        </w:r>
      </w:ins>
    </w:p>
    <w:p w14:paraId="343F9210" w14:textId="77777777" w:rsidR="000710FA" w:rsidRDefault="000710FA">
      <w:pPr>
        <w:pStyle w:val="TOC3"/>
        <w:tabs>
          <w:tab w:val="left" w:pos="1320"/>
          <w:tab w:val="right" w:leader="dot" w:pos="8777"/>
        </w:tabs>
        <w:rPr>
          <w:ins w:id="91" w:author="Ježek Bruno" w:date="2019-04-15T10:55:00Z"/>
          <w:rFonts w:eastAsiaTheme="minorEastAsia"/>
          <w:noProof/>
          <w:lang w:eastAsia="cs-CZ"/>
        </w:rPr>
      </w:pPr>
      <w:ins w:id="92"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62"</w:instrText>
        </w:r>
        <w:r w:rsidRPr="00AC750C">
          <w:rPr>
            <w:rStyle w:val="Hyperlink"/>
            <w:noProof/>
          </w:rPr>
          <w:instrText xml:space="preserve"> </w:instrText>
        </w:r>
        <w:r w:rsidRPr="00AC750C">
          <w:rPr>
            <w:rStyle w:val="Hyperlink"/>
            <w:noProof/>
          </w:rPr>
          <w:fldChar w:fldCharType="separate"/>
        </w:r>
        <w:r w:rsidRPr="00AC750C">
          <w:rPr>
            <w:rStyle w:val="Hyperlink"/>
            <w:noProof/>
            <w:lang w:bidi="x-none"/>
            <w14:scene3d>
              <w14:camera w14:prst="orthographicFront"/>
              <w14:lightRig w14:rig="threePt" w14:dir="t">
                <w14:rot w14:lat="0" w14:lon="0" w14:rev="0"/>
              </w14:lightRig>
            </w14:scene3d>
          </w:rPr>
          <w:t>7.1.1</w:t>
        </w:r>
        <w:r>
          <w:rPr>
            <w:rFonts w:eastAsiaTheme="minorEastAsia"/>
            <w:noProof/>
            <w:lang w:eastAsia="cs-CZ"/>
          </w:rPr>
          <w:tab/>
        </w:r>
        <w:r w:rsidRPr="00AC750C">
          <w:rPr>
            <w:rStyle w:val="Hyperlink"/>
            <w:noProof/>
          </w:rPr>
          <w:t>Test obsazeného souseda</w:t>
        </w:r>
        <w:r>
          <w:rPr>
            <w:noProof/>
            <w:webHidden/>
          </w:rPr>
          <w:tab/>
        </w:r>
        <w:r>
          <w:rPr>
            <w:noProof/>
            <w:webHidden/>
          </w:rPr>
          <w:fldChar w:fldCharType="begin"/>
        </w:r>
        <w:r>
          <w:rPr>
            <w:noProof/>
            <w:webHidden/>
          </w:rPr>
          <w:instrText xml:space="preserve"> PAGEREF _Toc6218162 \h </w:instrText>
        </w:r>
      </w:ins>
      <w:r>
        <w:rPr>
          <w:noProof/>
          <w:webHidden/>
        </w:rPr>
      </w:r>
      <w:r>
        <w:rPr>
          <w:noProof/>
          <w:webHidden/>
        </w:rPr>
        <w:fldChar w:fldCharType="separate"/>
      </w:r>
      <w:ins w:id="93" w:author="Ježek Bruno" w:date="2019-04-15T10:55:00Z">
        <w:r>
          <w:rPr>
            <w:noProof/>
            <w:webHidden/>
          </w:rPr>
          <w:t>39</w:t>
        </w:r>
        <w:r>
          <w:rPr>
            <w:noProof/>
            <w:webHidden/>
          </w:rPr>
          <w:fldChar w:fldCharType="end"/>
        </w:r>
        <w:r w:rsidRPr="00AC750C">
          <w:rPr>
            <w:rStyle w:val="Hyperlink"/>
            <w:noProof/>
          </w:rPr>
          <w:fldChar w:fldCharType="end"/>
        </w:r>
      </w:ins>
    </w:p>
    <w:p w14:paraId="05D3319A" w14:textId="77777777" w:rsidR="000710FA" w:rsidRDefault="000710FA">
      <w:pPr>
        <w:pStyle w:val="TOC3"/>
        <w:tabs>
          <w:tab w:val="left" w:pos="1320"/>
          <w:tab w:val="right" w:leader="dot" w:pos="8777"/>
        </w:tabs>
        <w:rPr>
          <w:ins w:id="94" w:author="Ježek Bruno" w:date="2019-04-15T10:55:00Z"/>
          <w:rFonts w:eastAsiaTheme="minorEastAsia"/>
          <w:noProof/>
          <w:lang w:eastAsia="cs-CZ"/>
        </w:rPr>
      </w:pPr>
      <w:ins w:id="95"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63"</w:instrText>
        </w:r>
        <w:r w:rsidRPr="00AC750C">
          <w:rPr>
            <w:rStyle w:val="Hyperlink"/>
            <w:noProof/>
          </w:rPr>
          <w:instrText xml:space="preserve"> </w:instrText>
        </w:r>
        <w:r w:rsidRPr="00AC750C">
          <w:rPr>
            <w:rStyle w:val="Hyperlink"/>
            <w:noProof/>
          </w:rPr>
          <w:fldChar w:fldCharType="separate"/>
        </w:r>
        <w:r w:rsidRPr="00AC750C">
          <w:rPr>
            <w:rStyle w:val="Hyperlink"/>
            <w:noProof/>
            <w:lang w:bidi="x-none"/>
            <w14:scene3d>
              <w14:camera w14:prst="orthographicFront"/>
              <w14:lightRig w14:rig="threePt" w14:dir="t">
                <w14:rot w14:lat="0" w14:lon="0" w14:rev="0"/>
              </w14:lightRig>
            </w14:scene3d>
          </w:rPr>
          <w:t>7.1.2</w:t>
        </w:r>
        <w:r>
          <w:rPr>
            <w:rFonts w:eastAsiaTheme="minorEastAsia"/>
            <w:noProof/>
            <w:lang w:eastAsia="cs-CZ"/>
          </w:rPr>
          <w:tab/>
        </w:r>
        <w:r w:rsidRPr="00AC750C">
          <w:rPr>
            <w:rStyle w:val="Hyperlink"/>
            <w:noProof/>
          </w:rPr>
          <w:t>Test volného souseda</w:t>
        </w:r>
        <w:r>
          <w:rPr>
            <w:noProof/>
            <w:webHidden/>
          </w:rPr>
          <w:tab/>
        </w:r>
        <w:r>
          <w:rPr>
            <w:noProof/>
            <w:webHidden/>
          </w:rPr>
          <w:fldChar w:fldCharType="begin"/>
        </w:r>
        <w:r>
          <w:rPr>
            <w:noProof/>
            <w:webHidden/>
          </w:rPr>
          <w:instrText xml:space="preserve"> PAGEREF _Toc6218163 \h </w:instrText>
        </w:r>
      </w:ins>
      <w:r>
        <w:rPr>
          <w:noProof/>
          <w:webHidden/>
        </w:rPr>
      </w:r>
      <w:r>
        <w:rPr>
          <w:noProof/>
          <w:webHidden/>
        </w:rPr>
        <w:fldChar w:fldCharType="separate"/>
      </w:r>
      <w:ins w:id="96" w:author="Ježek Bruno" w:date="2019-04-15T10:55:00Z">
        <w:r>
          <w:rPr>
            <w:noProof/>
            <w:webHidden/>
          </w:rPr>
          <w:t>39</w:t>
        </w:r>
        <w:r>
          <w:rPr>
            <w:noProof/>
            <w:webHidden/>
          </w:rPr>
          <w:fldChar w:fldCharType="end"/>
        </w:r>
        <w:r w:rsidRPr="00AC750C">
          <w:rPr>
            <w:rStyle w:val="Hyperlink"/>
            <w:noProof/>
          </w:rPr>
          <w:fldChar w:fldCharType="end"/>
        </w:r>
      </w:ins>
    </w:p>
    <w:p w14:paraId="1222A6DB" w14:textId="77777777" w:rsidR="000710FA" w:rsidRDefault="000710FA">
      <w:pPr>
        <w:pStyle w:val="TOC3"/>
        <w:tabs>
          <w:tab w:val="left" w:pos="1320"/>
          <w:tab w:val="right" w:leader="dot" w:pos="8777"/>
        </w:tabs>
        <w:rPr>
          <w:ins w:id="97" w:author="Ježek Bruno" w:date="2019-04-15T10:55:00Z"/>
          <w:rFonts w:eastAsiaTheme="minorEastAsia"/>
          <w:noProof/>
          <w:lang w:eastAsia="cs-CZ"/>
        </w:rPr>
      </w:pPr>
      <w:ins w:id="98"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64"</w:instrText>
        </w:r>
        <w:r w:rsidRPr="00AC750C">
          <w:rPr>
            <w:rStyle w:val="Hyperlink"/>
            <w:noProof/>
          </w:rPr>
          <w:instrText xml:space="preserve"> </w:instrText>
        </w:r>
        <w:r w:rsidRPr="00AC750C">
          <w:rPr>
            <w:rStyle w:val="Hyperlink"/>
            <w:noProof/>
          </w:rPr>
          <w:fldChar w:fldCharType="separate"/>
        </w:r>
        <w:r w:rsidRPr="00AC750C">
          <w:rPr>
            <w:rStyle w:val="Hyperlink"/>
            <w:noProof/>
            <w:lang w:bidi="x-none"/>
            <w14:scene3d>
              <w14:camera w14:prst="orthographicFront"/>
              <w14:lightRig w14:rig="threePt" w14:dir="t">
                <w14:rot w14:lat="0" w14:lon="0" w14:rev="0"/>
              </w14:lightRig>
            </w14:scene3d>
          </w:rPr>
          <w:t>7.1.3</w:t>
        </w:r>
        <w:r>
          <w:rPr>
            <w:rFonts w:eastAsiaTheme="minorEastAsia"/>
            <w:noProof/>
            <w:lang w:eastAsia="cs-CZ"/>
          </w:rPr>
          <w:tab/>
        </w:r>
        <w:r w:rsidRPr="00AC750C">
          <w:rPr>
            <w:rStyle w:val="Hyperlink"/>
            <w:noProof/>
          </w:rPr>
          <w:t>Opakovaný test sousednosti</w:t>
        </w:r>
        <w:r>
          <w:rPr>
            <w:noProof/>
            <w:webHidden/>
          </w:rPr>
          <w:tab/>
        </w:r>
        <w:r>
          <w:rPr>
            <w:noProof/>
            <w:webHidden/>
          </w:rPr>
          <w:fldChar w:fldCharType="begin"/>
        </w:r>
        <w:r>
          <w:rPr>
            <w:noProof/>
            <w:webHidden/>
          </w:rPr>
          <w:instrText xml:space="preserve"> PAGEREF _Toc6218164 \h </w:instrText>
        </w:r>
      </w:ins>
      <w:r>
        <w:rPr>
          <w:noProof/>
          <w:webHidden/>
        </w:rPr>
      </w:r>
      <w:r>
        <w:rPr>
          <w:noProof/>
          <w:webHidden/>
        </w:rPr>
        <w:fldChar w:fldCharType="separate"/>
      </w:r>
      <w:ins w:id="99" w:author="Ježek Bruno" w:date="2019-04-15T10:55:00Z">
        <w:r>
          <w:rPr>
            <w:noProof/>
            <w:webHidden/>
          </w:rPr>
          <w:t>40</w:t>
        </w:r>
        <w:r>
          <w:rPr>
            <w:noProof/>
            <w:webHidden/>
          </w:rPr>
          <w:fldChar w:fldCharType="end"/>
        </w:r>
        <w:r w:rsidRPr="00AC750C">
          <w:rPr>
            <w:rStyle w:val="Hyperlink"/>
            <w:noProof/>
          </w:rPr>
          <w:fldChar w:fldCharType="end"/>
        </w:r>
      </w:ins>
    </w:p>
    <w:p w14:paraId="5667E517" w14:textId="77777777" w:rsidR="000710FA" w:rsidRDefault="000710FA">
      <w:pPr>
        <w:pStyle w:val="TOC3"/>
        <w:tabs>
          <w:tab w:val="left" w:pos="1320"/>
          <w:tab w:val="right" w:leader="dot" w:pos="8777"/>
        </w:tabs>
        <w:rPr>
          <w:ins w:id="100" w:author="Ježek Bruno" w:date="2019-04-15T10:55:00Z"/>
          <w:rFonts w:eastAsiaTheme="minorEastAsia"/>
          <w:noProof/>
          <w:lang w:eastAsia="cs-CZ"/>
        </w:rPr>
      </w:pPr>
      <w:ins w:id="101"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65"</w:instrText>
        </w:r>
        <w:r w:rsidRPr="00AC750C">
          <w:rPr>
            <w:rStyle w:val="Hyperlink"/>
            <w:noProof/>
          </w:rPr>
          <w:instrText xml:space="preserve"> </w:instrText>
        </w:r>
        <w:r w:rsidRPr="00AC750C">
          <w:rPr>
            <w:rStyle w:val="Hyperlink"/>
            <w:noProof/>
          </w:rPr>
          <w:fldChar w:fldCharType="separate"/>
        </w:r>
        <w:r w:rsidRPr="00AC750C">
          <w:rPr>
            <w:rStyle w:val="Hyperlink"/>
            <w:noProof/>
            <w:lang w:val="en-US" w:bidi="x-none"/>
            <w14:scene3d>
              <w14:camera w14:prst="orthographicFront"/>
              <w14:lightRig w14:rig="threePt" w14:dir="t">
                <w14:rot w14:lat="0" w14:lon="0" w14:rev="0"/>
              </w14:lightRig>
            </w14:scene3d>
          </w:rPr>
          <w:t>7.1.4</w:t>
        </w:r>
        <w:r>
          <w:rPr>
            <w:rFonts w:eastAsiaTheme="minorEastAsia"/>
            <w:noProof/>
            <w:lang w:eastAsia="cs-CZ"/>
          </w:rPr>
          <w:tab/>
        </w:r>
        <w:r w:rsidRPr="00AC750C">
          <w:rPr>
            <w:rStyle w:val="Hyperlink"/>
            <w:noProof/>
          </w:rPr>
          <w:t>Testování blízkého souseda na objektu skříně</w:t>
        </w:r>
        <w:r>
          <w:rPr>
            <w:noProof/>
            <w:webHidden/>
          </w:rPr>
          <w:tab/>
        </w:r>
        <w:r>
          <w:rPr>
            <w:noProof/>
            <w:webHidden/>
          </w:rPr>
          <w:fldChar w:fldCharType="begin"/>
        </w:r>
        <w:r>
          <w:rPr>
            <w:noProof/>
            <w:webHidden/>
          </w:rPr>
          <w:instrText xml:space="preserve"> PAGEREF _Toc6218165 \h </w:instrText>
        </w:r>
      </w:ins>
      <w:r>
        <w:rPr>
          <w:noProof/>
          <w:webHidden/>
        </w:rPr>
      </w:r>
      <w:r>
        <w:rPr>
          <w:noProof/>
          <w:webHidden/>
        </w:rPr>
        <w:fldChar w:fldCharType="separate"/>
      </w:r>
      <w:ins w:id="102" w:author="Ježek Bruno" w:date="2019-04-15T10:55:00Z">
        <w:r>
          <w:rPr>
            <w:noProof/>
            <w:webHidden/>
          </w:rPr>
          <w:t>41</w:t>
        </w:r>
        <w:r>
          <w:rPr>
            <w:noProof/>
            <w:webHidden/>
          </w:rPr>
          <w:fldChar w:fldCharType="end"/>
        </w:r>
        <w:r w:rsidRPr="00AC750C">
          <w:rPr>
            <w:rStyle w:val="Hyperlink"/>
            <w:noProof/>
          </w:rPr>
          <w:fldChar w:fldCharType="end"/>
        </w:r>
      </w:ins>
    </w:p>
    <w:p w14:paraId="6ACC92C6" w14:textId="77777777" w:rsidR="000710FA" w:rsidRDefault="000710FA">
      <w:pPr>
        <w:pStyle w:val="TOC3"/>
        <w:tabs>
          <w:tab w:val="left" w:pos="1320"/>
          <w:tab w:val="right" w:leader="dot" w:pos="8777"/>
        </w:tabs>
        <w:rPr>
          <w:ins w:id="103" w:author="Ježek Bruno" w:date="2019-04-15T10:55:00Z"/>
          <w:rFonts w:eastAsiaTheme="minorEastAsia"/>
          <w:noProof/>
          <w:lang w:eastAsia="cs-CZ"/>
        </w:rPr>
      </w:pPr>
      <w:ins w:id="104" w:author="Ježek Bruno" w:date="2019-04-15T10:55:00Z">
        <w:r w:rsidRPr="00AC750C">
          <w:rPr>
            <w:rStyle w:val="Hyperlink"/>
            <w:noProof/>
          </w:rPr>
          <w:lastRenderedPageBreak/>
          <w:fldChar w:fldCharType="begin"/>
        </w:r>
        <w:r w:rsidRPr="00AC750C">
          <w:rPr>
            <w:rStyle w:val="Hyperlink"/>
            <w:noProof/>
          </w:rPr>
          <w:instrText xml:space="preserve"> </w:instrText>
        </w:r>
        <w:r>
          <w:rPr>
            <w:noProof/>
          </w:rPr>
          <w:instrText>HYPERLINK \l "_Toc6218166"</w:instrText>
        </w:r>
        <w:r w:rsidRPr="00AC750C">
          <w:rPr>
            <w:rStyle w:val="Hyperlink"/>
            <w:noProof/>
          </w:rPr>
          <w:instrText xml:space="preserve"> </w:instrText>
        </w:r>
        <w:r w:rsidRPr="00AC750C">
          <w:rPr>
            <w:rStyle w:val="Hyperlink"/>
            <w:noProof/>
          </w:rPr>
          <w:fldChar w:fldCharType="separate"/>
        </w:r>
        <w:r w:rsidRPr="00AC750C">
          <w:rPr>
            <w:rStyle w:val="Hyperlink"/>
            <w:noProof/>
            <w:lang w:val="en-US" w:bidi="x-none"/>
            <w14:scene3d>
              <w14:camera w14:prst="orthographicFront"/>
              <w14:lightRig w14:rig="threePt" w14:dir="t">
                <w14:rot w14:lat="0" w14:lon="0" w14:rev="0"/>
              </w14:lightRig>
            </w14:scene3d>
          </w:rPr>
          <w:t>7.1.5</w:t>
        </w:r>
        <w:r>
          <w:rPr>
            <w:rFonts w:eastAsiaTheme="minorEastAsia"/>
            <w:noProof/>
            <w:lang w:eastAsia="cs-CZ"/>
          </w:rPr>
          <w:tab/>
        </w:r>
        <w:r w:rsidRPr="00AC750C">
          <w:rPr>
            <w:rStyle w:val="Hyperlink"/>
            <w:noProof/>
          </w:rPr>
          <w:t>Testování prostorovosti</w:t>
        </w:r>
        <w:r>
          <w:rPr>
            <w:noProof/>
            <w:webHidden/>
          </w:rPr>
          <w:tab/>
        </w:r>
        <w:r>
          <w:rPr>
            <w:noProof/>
            <w:webHidden/>
          </w:rPr>
          <w:fldChar w:fldCharType="begin"/>
        </w:r>
        <w:r>
          <w:rPr>
            <w:noProof/>
            <w:webHidden/>
          </w:rPr>
          <w:instrText xml:space="preserve"> PAGEREF _Toc6218166 \h </w:instrText>
        </w:r>
      </w:ins>
      <w:r>
        <w:rPr>
          <w:noProof/>
          <w:webHidden/>
        </w:rPr>
      </w:r>
      <w:r>
        <w:rPr>
          <w:noProof/>
          <w:webHidden/>
        </w:rPr>
        <w:fldChar w:fldCharType="separate"/>
      </w:r>
      <w:ins w:id="105" w:author="Ježek Bruno" w:date="2019-04-15T10:55:00Z">
        <w:r>
          <w:rPr>
            <w:noProof/>
            <w:webHidden/>
          </w:rPr>
          <w:t>42</w:t>
        </w:r>
        <w:r>
          <w:rPr>
            <w:noProof/>
            <w:webHidden/>
          </w:rPr>
          <w:fldChar w:fldCharType="end"/>
        </w:r>
        <w:r w:rsidRPr="00AC750C">
          <w:rPr>
            <w:rStyle w:val="Hyperlink"/>
            <w:noProof/>
          </w:rPr>
          <w:fldChar w:fldCharType="end"/>
        </w:r>
      </w:ins>
    </w:p>
    <w:p w14:paraId="45279397" w14:textId="77777777" w:rsidR="000710FA" w:rsidRDefault="000710FA">
      <w:pPr>
        <w:pStyle w:val="TOC3"/>
        <w:tabs>
          <w:tab w:val="left" w:pos="1320"/>
          <w:tab w:val="right" w:leader="dot" w:pos="8777"/>
        </w:tabs>
        <w:rPr>
          <w:ins w:id="106" w:author="Ježek Bruno" w:date="2019-04-15T10:55:00Z"/>
          <w:rFonts w:eastAsiaTheme="minorEastAsia"/>
          <w:noProof/>
          <w:lang w:eastAsia="cs-CZ"/>
        </w:rPr>
      </w:pPr>
      <w:ins w:id="107"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67"</w:instrText>
        </w:r>
        <w:r w:rsidRPr="00AC750C">
          <w:rPr>
            <w:rStyle w:val="Hyperlink"/>
            <w:noProof/>
          </w:rPr>
          <w:instrText xml:space="preserve"> </w:instrText>
        </w:r>
        <w:r w:rsidRPr="00AC750C">
          <w:rPr>
            <w:rStyle w:val="Hyperlink"/>
            <w:noProof/>
          </w:rPr>
          <w:fldChar w:fldCharType="separate"/>
        </w:r>
        <w:r w:rsidRPr="00AC750C">
          <w:rPr>
            <w:rStyle w:val="Hyperlink"/>
            <w:noProof/>
            <w:lang w:val="en-US" w:bidi="x-none"/>
            <w14:scene3d>
              <w14:camera w14:prst="orthographicFront"/>
              <w14:lightRig w14:rig="threePt" w14:dir="t">
                <w14:rot w14:lat="0" w14:lon="0" w14:rev="0"/>
              </w14:lightRig>
            </w14:scene3d>
          </w:rPr>
          <w:t>7.1.6</w:t>
        </w:r>
        <w:r>
          <w:rPr>
            <w:rFonts w:eastAsiaTheme="minorEastAsia"/>
            <w:noProof/>
            <w:lang w:eastAsia="cs-CZ"/>
          </w:rPr>
          <w:tab/>
        </w:r>
        <w:r w:rsidRPr="00AC750C">
          <w:rPr>
            <w:rStyle w:val="Hyperlink"/>
            <w:noProof/>
          </w:rPr>
          <w:t>Testování zasazení objektu mezi jiné</w:t>
        </w:r>
        <w:r>
          <w:rPr>
            <w:noProof/>
            <w:webHidden/>
          </w:rPr>
          <w:tab/>
        </w:r>
        <w:r>
          <w:rPr>
            <w:noProof/>
            <w:webHidden/>
          </w:rPr>
          <w:fldChar w:fldCharType="begin"/>
        </w:r>
        <w:r>
          <w:rPr>
            <w:noProof/>
            <w:webHidden/>
          </w:rPr>
          <w:instrText xml:space="preserve"> PAGEREF _Toc6218167 \h </w:instrText>
        </w:r>
      </w:ins>
      <w:r>
        <w:rPr>
          <w:noProof/>
          <w:webHidden/>
        </w:rPr>
      </w:r>
      <w:r>
        <w:rPr>
          <w:noProof/>
          <w:webHidden/>
        </w:rPr>
        <w:fldChar w:fldCharType="separate"/>
      </w:r>
      <w:ins w:id="108" w:author="Ježek Bruno" w:date="2019-04-15T10:55:00Z">
        <w:r>
          <w:rPr>
            <w:noProof/>
            <w:webHidden/>
          </w:rPr>
          <w:t>43</w:t>
        </w:r>
        <w:r>
          <w:rPr>
            <w:noProof/>
            <w:webHidden/>
          </w:rPr>
          <w:fldChar w:fldCharType="end"/>
        </w:r>
        <w:r w:rsidRPr="00AC750C">
          <w:rPr>
            <w:rStyle w:val="Hyperlink"/>
            <w:noProof/>
          </w:rPr>
          <w:fldChar w:fldCharType="end"/>
        </w:r>
      </w:ins>
    </w:p>
    <w:p w14:paraId="1A55E3CC" w14:textId="77777777" w:rsidR="000710FA" w:rsidRDefault="000710FA">
      <w:pPr>
        <w:pStyle w:val="TOC2"/>
        <w:tabs>
          <w:tab w:val="left" w:pos="880"/>
          <w:tab w:val="right" w:leader="dot" w:pos="8777"/>
        </w:tabs>
        <w:rPr>
          <w:ins w:id="109" w:author="Ježek Bruno" w:date="2019-04-15T10:55:00Z"/>
          <w:rFonts w:eastAsiaTheme="minorEastAsia"/>
          <w:noProof/>
          <w:lang w:eastAsia="cs-CZ"/>
        </w:rPr>
      </w:pPr>
      <w:ins w:id="110"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68"</w:instrText>
        </w:r>
        <w:r w:rsidRPr="00AC750C">
          <w:rPr>
            <w:rStyle w:val="Hyperlink"/>
            <w:noProof/>
          </w:rPr>
          <w:instrText xml:space="preserve"> </w:instrText>
        </w:r>
        <w:r w:rsidRPr="00AC750C">
          <w:rPr>
            <w:rStyle w:val="Hyperlink"/>
            <w:noProof/>
          </w:rPr>
          <w:fldChar w:fldCharType="separate"/>
        </w:r>
        <w:r w:rsidRPr="00AC750C">
          <w:rPr>
            <w:rStyle w:val="Hyperlink"/>
            <w:noProof/>
          </w:rPr>
          <w:t>7.2</w:t>
        </w:r>
        <w:r>
          <w:rPr>
            <w:rFonts w:eastAsiaTheme="minorEastAsia"/>
            <w:noProof/>
            <w:lang w:eastAsia="cs-CZ"/>
          </w:rPr>
          <w:tab/>
        </w:r>
        <w:r w:rsidRPr="00AC750C">
          <w:rPr>
            <w:rStyle w:val="Hyperlink"/>
            <w:noProof/>
          </w:rPr>
          <w:t>Integrační testování</w:t>
        </w:r>
        <w:r>
          <w:rPr>
            <w:noProof/>
            <w:webHidden/>
          </w:rPr>
          <w:tab/>
        </w:r>
        <w:r>
          <w:rPr>
            <w:noProof/>
            <w:webHidden/>
          </w:rPr>
          <w:fldChar w:fldCharType="begin"/>
        </w:r>
        <w:r>
          <w:rPr>
            <w:noProof/>
            <w:webHidden/>
          </w:rPr>
          <w:instrText xml:space="preserve"> PAGEREF _Toc6218168 \h </w:instrText>
        </w:r>
      </w:ins>
      <w:r>
        <w:rPr>
          <w:noProof/>
          <w:webHidden/>
        </w:rPr>
      </w:r>
      <w:r>
        <w:rPr>
          <w:noProof/>
          <w:webHidden/>
        </w:rPr>
        <w:fldChar w:fldCharType="separate"/>
      </w:r>
      <w:ins w:id="111" w:author="Ježek Bruno" w:date="2019-04-15T10:55:00Z">
        <w:r>
          <w:rPr>
            <w:noProof/>
            <w:webHidden/>
          </w:rPr>
          <w:t>44</w:t>
        </w:r>
        <w:r>
          <w:rPr>
            <w:noProof/>
            <w:webHidden/>
          </w:rPr>
          <w:fldChar w:fldCharType="end"/>
        </w:r>
        <w:r w:rsidRPr="00AC750C">
          <w:rPr>
            <w:rStyle w:val="Hyperlink"/>
            <w:noProof/>
          </w:rPr>
          <w:fldChar w:fldCharType="end"/>
        </w:r>
      </w:ins>
    </w:p>
    <w:p w14:paraId="6C10B7B6" w14:textId="77777777" w:rsidR="000710FA" w:rsidRDefault="000710FA">
      <w:pPr>
        <w:pStyle w:val="TOC2"/>
        <w:tabs>
          <w:tab w:val="left" w:pos="880"/>
          <w:tab w:val="right" w:leader="dot" w:pos="8777"/>
        </w:tabs>
        <w:rPr>
          <w:ins w:id="112" w:author="Ježek Bruno" w:date="2019-04-15T10:55:00Z"/>
          <w:rFonts w:eastAsiaTheme="minorEastAsia"/>
          <w:noProof/>
          <w:lang w:eastAsia="cs-CZ"/>
        </w:rPr>
      </w:pPr>
      <w:ins w:id="113"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69"</w:instrText>
        </w:r>
        <w:r w:rsidRPr="00AC750C">
          <w:rPr>
            <w:rStyle w:val="Hyperlink"/>
            <w:noProof/>
          </w:rPr>
          <w:instrText xml:space="preserve"> </w:instrText>
        </w:r>
        <w:r w:rsidRPr="00AC750C">
          <w:rPr>
            <w:rStyle w:val="Hyperlink"/>
            <w:noProof/>
          </w:rPr>
          <w:fldChar w:fldCharType="separate"/>
        </w:r>
        <w:r w:rsidRPr="00AC750C">
          <w:rPr>
            <w:rStyle w:val="Hyperlink"/>
            <w:noProof/>
          </w:rPr>
          <w:t>7.3</w:t>
        </w:r>
        <w:r>
          <w:rPr>
            <w:rFonts w:eastAsiaTheme="minorEastAsia"/>
            <w:noProof/>
            <w:lang w:eastAsia="cs-CZ"/>
          </w:rPr>
          <w:tab/>
        </w:r>
        <w:r w:rsidRPr="00AC750C">
          <w:rPr>
            <w:rStyle w:val="Hyperlink"/>
            <w:noProof/>
          </w:rPr>
          <w:t>Vize a závěrečné hodnocení algoritmu</w:t>
        </w:r>
        <w:r>
          <w:rPr>
            <w:noProof/>
            <w:webHidden/>
          </w:rPr>
          <w:tab/>
        </w:r>
        <w:r>
          <w:rPr>
            <w:noProof/>
            <w:webHidden/>
          </w:rPr>
          <w:fldChar w:fldCharType="begin"/>
        </w:r>
        <w:r>
          <w:rPr>
            <w:noProof/>
            <w:webHidden/>
          </w:rPr>
          <w:instrText xml:space="preserve"> PAGEREF _Toc6218169 \h </w:instrText>
        </w:r>
      </w:ins>
      <w:r>
        <w:rPr>
          <w:noProof/>
          <w:webHidden/>
        </w:rPr>
      </w:r>
      <w:r>
        <w:rPr>
          <w:noProof/>
          <w:webHidden/>
        </w:rPr>
        <w:fldChar w:fldCharType="separate"/>
      </w:r>
      <w:ins w:id="114" w:author="Ježek Bruno" w:date="2019-04-15T10:55:00Z">
        <w:r>
          <w:rPr>
            <w:noProof/>
            <w:webHidden/>
          </w:rPr>
          <w:t>46</w:t>
        </w:r>
        <w:r>
          <w:rPr>
            <w:noProof/>
            <w:webHidden/>
          </w:rPr>
          <w:fldChar w:fldCharType="end"/>
        </w:r>
        <w:r w:rsidRPr="00AC750C">
          <w:rPr>
            <w:rStyle w:val="Hyperlink"/>
            <w:noProof/>
          </w:rPr>
          <w:fldChar w:fldCharType="end"/>
        </w:r>
      </w:ins>
    </w:p>
    <w:p w14:paraId="5864C092" w14:textId="77777777" w:rsidR="000710FA" w:rsidRDefault="000710FA">
      <w:pPr>
        <w:pStyle w:val="TOC1"/>
        <w:tabs>
          <w:tab w:val="left" w:pos="440"/>
          <w:tab w:val="right" w:leader="dot" w:pos="8777"/>
        </w:tabs>
        <w:rPr>
          <w:ins w:id="115" w:author="Ježek Bruno" w:date="2019-04-15T10:55:00Z"/>
          <w:rFonts w:eastAsiaTheme="minorEastAsia"/>
          <w:noProof/>
          <w:lang w:eastAsia="cs-CZ"/>
        </w:rPr>
      </w:pPr>
      <w:ins w:id="116"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70"</w:instrText>
        </w:r>
        <w:r w:rsidRPr="00AC750C">
          <w:rPr>
            <w:rStyle w:val="Hyperlink"/>
            <w:noProof/>
          </w:rPr>
          <w:instrText xml:space="preserve"> </w:instrText>
        </w:r>
        <w:r w:rsidRPr="00AC750C">
          <w:rPr>
            <w:rStyle w:val="Hyperlink"/>
            <w:noProof/>
          </w:rPr>
          <w:fldChar w:fldCharType="separate"/>
        </w:r>
        <w:r w:rsidRPr="00AC750C">
          <w:rPr>
            <w:rStyle w:val="Hyperlink"/>
            <w:noProof/>
          </w:rPr>
          <w:t>8</w:t>
        </w:r>
        <w:r>
          <w:rPr>
            <w:rFonts w:eastAsiaTheme="minorEastAsia"/>
            <w:noProof/>
            <w:lang w:eastAsia="cs-CZ"/>
          </w:rPr>
          <w:tab/>
        </w:r>
        <w:r w:rsidRPr="00AC750C">
          <w:rPr>
            <w:rStyle w:val="Hyperlink"/>
            <w:noProof/>
          </w:rPr>
          <w:t>Závěr</w:t>
        </w:r>
        <w:r>
          <w:rPr>
            <w:noProof/>
            <w:webHidden/>
          </w:rPr>
          <w:tab/>
        </w:r>
        <w:r>
          <w:rPr>
            <w:noProof/>
            <w:webHidden/>
          </w:rPr>
          <w:fldChar w:fldCharType="begin"/>
        </w:r>
        <w:r>
          <w:rPr>
            <w:noProof/>
            <w:webHidden/>
          </w:rPr>
          <w:instrText xml:space="preserve"> PAGEREF _Toc6218170 \h </w:instrText>
        </w:r>
      </w:ins>
      <w:r>
        <w:rPr>
          <w:noProof/>
          <w:webHidden/>
        </w:rPr>
      </w:r>
      <w:r>
        <w:rPr>
          <w:noProof/>
          <w:webHidden/>
        </w:rPr>
        <w:fldChar w:fldCharType="separate"/>
      </w:r>
      <w:ins w:id="117" w:author="Ježek Bruno" w:date="2019-04-15T10:55:00Z">
        <w:r>
          <w:rPr>
            <w:noProof/>
            <w:webHidden/>
          </w:rPr>
          <w:t>48</w:t>
        </w:r>
        <w:r>
          <w:rPr>
            <w:noProof/>
            <w:webHidden/>
          </w:rPr>
          <w:fldChar w:fldCharType="end"/>
        </w:r>
        <w:r w:rsidRPr="00AC750C">
          <w:rPr>
            <w:rStyle w:val="Hyperlink"/>
            <w:noProof/>
          </w:rPr>
          <w:fldChar w:fldCharType="end"/>
        </w:r>
      </w:ins>
    </w:p>
    <w:p w14:paraId="2C3C79D5" w14:textId="77777777" w:rsidR="000710FA" w:rsidRDefault="000710FA">
      <w:pPr>
        <w:pStyle w:val="TOC1"/>
        <w:tabs>
          <w:tab w:val="right" w:leader="dot" w:pos="8777"/>
        </w:tabs>
        <w:rPr>
          <w:ins w:id="118" w:author="Ježek Bruno" w:date="2019-04-15T10:55:00Z"/>
          <w:rFonts w:eastAsiaTheme="minorEastAsia"/>
          <w:noProof/>
          <w:lang w:eastAsia="cs-CZ"/>
        </w:rPr>
      </w:pPr>
      <w:ins w:id="119"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71"</w:instrText>
        </w:r>
        <w:r w:rsidRPr="00AC750C">
          <w:rPr>
            <w:rStyle w:val="Hyperlink"/>
            <w:noProof/>
          </w:rPr>
          <w:instrText xml:space="preserve"> </w:instrText>
        </w:r>
        <w:r w:rsidRPr="00AC750C">
          <w:rPr>
            <w:rStyle w:val="Hyperlink"/>
            <w:noProof/>
          </w:rPr>
          <w:fldChar w:fldCharType="separate"/>
        </w:r>
        <w:r w:rsidRPr="00AC750C">
          <w:rPr>
            <w:rStyle w:val="Hyperlink"/>
            <w:noProof/>
          </w:rPr>
          <w:t>Seznam použité literatury</w:t>
        </w:r>
        <w:r>
          <w:rPr>
            <w:noProof/>
            <w:webHidden/>
          </w:rPr>
          <w:tab/>
        </w:r>
        <w:r>
          <w:rPr>
            <w:noProof/>
            <w:webHidden/>
          </w:rPr>
          <w:fldChar w:fldCharType="begin"/>
        </w:r>
        <w:r>
          <w:rPr>
            <w:noProof/>
            <w:webHidden/>
          </w:rPr>
          <w:instrText xml:space="preserve"> PAGEREF _Toc6218171 \h </w:instrText>
        </w:r>
      </w:ins>
      <w:r>
        <w:rPr>
          <w:noProof/>
          <w:webHidden/>
        </w:rPr>
      </w:r>
      <w:r>
        <w:rPr>
          <w:noProof/>
          <w:webHidden/>
        </w:rPr>
        <w:fldChar w:fldCharType="separate"/>
      </w:r>
      <w:ins w:id="120" w:author="Ježek Bruno" w:date="2019-04-15T10:55:00Z">
        <w:r>
          <w:rPr>
            <w:noProof/>
            <w:webHidden/>
          </w:rPr>
          <w:t>49</w:t>
        </w:r>
        <w:r>
          <w:rPr>
            <w:noProof/>
            <w:webHidden/>
          </w:rPr>
          <w:fldChar w:fldCharType="end"/>
        </w:r>
        <w:r w:rsidRPr="00AC750C">
          <w:rPr>
            <w:rStyle w:val="Hyperlink"/>
            <w:noProof/>
          </w:rPr>
          <w:fldChar w:fldCharType="end"/>
        </w:r>
      </w:ins>
    </w:p>
    <w:p w14:paraId="271A9D39" w14:textId="77777777" w:rsidR="000710FA" w:rsidRDefault="000710FA">
      <w:pPr>
        <w:pStyle w:val="TOC1"/>
        <w:tabs>
          <w:tab w:val="right" w:leader="dot" w:pos="8777"/>
        </w:tabs>
        <w:rPr>
          <w:ins w:id="121" w:author="Ježek Bruno" w:date="2019-04-15T10:55:00Z"/>
          <w:rFonts w:eastAsiaTheme="minorEastAsia"/>
          <w:noProof/>
          <w:lang w:eastAsia="cs-CZ"/>
        </w:rPr>
      </w:pPr>
      <w:ins w:id="122"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72"</w:instrText>
        </w:r>
        <w:r w:rsidRPr="00AC750C">
          <w:rPr>
            <w:rStyle w:val="Hyperlink"/>
            <w:noProof/>
          </w:rPr>
          <w:instrText xml:space="preserve"> </w:instrText>
        </w:r>
        <w:r w:rsidRPr="00AC750C">
          <w:rPr>
            <w:rStyle w:val="Hyperlink"/>
            <w:noProof/>
          </w:rPr>
          <w:fldChar w:fldCharType="separate"/>
        </w:r>
        <w:r w:rsidRPr="00AC750C">
          <w:rPr>
            <w:rStyle w:val="Hyperlink"/>
            <w:noProof/>
          </w:rPr>
          <w:t>Přílohy</w:t>
        </w:r>
        <w:r>
          <w:rPr>
            <w:noProof/>
            <w:webHidden/>
          </w:rPr>
          <w:tab/>
        </w:r>
        <w:r>
          <w:rPr>
            <w:noProof/>
            <w:webHidden/>
          </w:rPr>
          <w:fldChar w:fldCharType="begin"/>
        </w:r>
        <w:r>
          <w:rPr>
            <w:noProof/>
            <w:webHidden/>
          </w:rPr>
          <w:instrText xml:space="preserve"> PAGEREF _Toc6218172 \h </w:instrText>
        </w:r>
      </w:ins>
      <w:r>
        <w:rPr>
          <w:noProof/>
          <w:webHidden/>
        </w:rPr>
      </w:r>
      <w:r>
        <w:rPr>
          <w:noProof/>
          <w:webHidden/>
        </w:rPr>
        <w:fldChar w:fldCharType="separate"/>
      </w:r>
      <w:ins w:id="123" w:author="Ježek Bruno" w:date="2019-04-15T10:55:00Z">
        <w:r>
          <w:rPr>
            <w:noProof/>
            <w:webHidden/>
          </w:rPr>
          <w:t>53</w:t>
        </w:r>
        <w:r>
          <w:rPr>
            <w:noProof/>
            <w:webHidden/>
          </w:rPr>
          <w:fldChar w:fldCharType="end"/>
        </w:r>
        <w:r w:rsidRPr="00AC750C">
          <w:rPr>
            <w:rStyle w:val="Hyperlink"/>
            <w:noProof/>
          </w:rPr>
          <w:fldChar w:fldCharType="end"/>
        </w:r>
      </w:ins>
    </w:p>
    <w:p w14:paraId="430E5A11" w14:textId="77777777" w:rsidR="000710FA" w:rsidRDefault="000710FA">
      <w:pPr>
        <w:pStyle w:val="TOC2"/>
        <w:tabs>
          <w:tab w:val="right" w:leader="dot" w:pos="8777"/>
        </w:tabs>
        <w:rPr>
          <w:ins w:id="124" w:author="Ježek Bruno" w:date="2019-04-15T10:55:00Z"/>
          <w:rFonts w:eastAsiaTheme="minorEastAsia"/>
          <w:noProof/>
          <w:lang w:eastAsia="cs-CZ"/>
        </w:rPr>
      </w:pPr>
      <w:ins w:id="125" w:author="Ježek Bruno" w:date="2019-04-15T10:55:00Z">
        <w:r w:rsidRPr="00AC750C">
          <w:rPr>
            <w:rStyle w:val="Hyperlink"/>
            <w:noProof/>
          </w:rPr>
          <w:fldChar w:fldCharType="begin"/>
        </w:r>
        <w:r w:rsidRPr="00AC750C">
          <w:rPr>
            <w:rStyle w:val="Hyperlink"/>
            <w:noProof/>
          </w:rPr>
          <w:instrText xml:space="preserve"> </w:instrText>
        </w:r>
        <w:r>
          <w:rPr>
            <w:noProof/>
          </w:rPr>
          <w:instrText>HYPERLINK \l "_Toc6218173"</w:instrText>
        </w:r>
        <w:r w:rsidRPr="00AC750C">
          <w:rPr>
            <w:rStyle w:val="Hyperlink"/>
            <w:noProof/>
          </w:rPr>
          <w:instrText xml:space="preserve"> </w:instrText>
        </w:r>
        <w:r w:rsidRPr="00AC750C">
          <w:rPr>
            <w:rStyle w:val="Hyperlink"/>
            <w:noProof/>
          </w:rPr>
          <w:fldChar w:fldCharType="separate"/>
        </w:r>
        <w:r w:rsidRPr="00AC750C">
          <w:rPr>
            <w:rStyle w:val="Hyperlink"/>
            <w:noProof/>
          </w:rPr>
          <w:t>Vizualizace vstupní datové sady</w:t>
        </w:r>
        <w:r>
          <w:rPr>
            <w:noProof/>
            <w:webHidden/>
          </w:rPr>
          <w:tab/>
        </w:r>
        <w:r>
          <w:rPr>
            <w:noProof/>
            <w:webHidden/>
          </w:rPr>
          <w:fldChar w:fldCharType="begin"/>
        </w:r>
        <w:r>
          <w:rPr>
            <w:noProof/>
            <w:webHidden/>
          </w:rPr>
          <w:instrText xml:space="preserve"> PAGEREF _Toc6218173 \h </w:instrText>
        </w:r>
      </w:ins>
      <w:r>
        <w:rPr>
          <w:noProof/>
          <w:webHidden/>
        </w:rPr>
      </w:r>
      <w:r>
        <w:rPr>
          <w:noProof/>
          <w:webHidden/>
        </w:rPr>
        <w:fldChar w:fldCharType="separate"/>
      </w:r>
      <w:ins w:id="126" w:author="Ježek Bruno" w:date="2019-04-15T10:55:00Z">
        <w:r>
          <w:rPr>
            <w:noProof/>
            <w:webHidden/>
          </w:rPr>
          <w:t>53</w:t>
        </w:r>
        <w:r>
          <w:rPr>
            <w:noProof/>
            <w:webHidden/>
          </w:rPr>
          <w:fldChar w:fldCharType="end"/>
        </w:r>
        <w:r w:rsidRPr="00AC750C">
          <w:rPr>
            <w:rStyle w:val="Hyperlink"/>
            <w:noProof/>
          </w:rPr>
          <w:fldChar w:fldCharType="end"/>
        </w:r>
      </w:ins>
    </w:p>
    <w:p w14:paraId="2637258A" w14:textId="66C51215" w:rsidR="00673F79" w:rsidDel="000710FA" w:rsidRDefault="00673F79">
      <w:pPr>
        <w:pStyle w:val="TOC2"/>
        <w:tabs>
          <w:tab w:val="left" w:pos="880"/>
          <w:tab w:val="right" w:leader="dot" w:pos="8777"/>
        </w:tabs>
        <w:rPr>
          <w:del w:id="127" w:author="Ježek Bruno" w:date="2019-04-15T10:51:00Z"/>
          <w:rFonts w:eastAsiaTheme="minorEastAsia"/>
          <w:noProof/>
          <w:lang w:eastAsia="cs-CZ"/>
        </w:rPr>
      </w:pPr>
      <w:del w:id="128" w:author="Ježek Bruno" w:date="2019-04-15T10:51:00Z">
        <w:r w:rsidRPr="000710FA" w:rsidDel="000710FA">
          <w:rPr>
            <w:rStyle w:val="Hyperlink"/>
            <w:noProof/>
            <w:lang w:bidi="he-IL"/>
          </w:rPr>
          <w:delText>2.1</w:delText>
        </w:r>
        <w:r w:rsidDel="000710FA">
          <w:rPr>
            <w:rFonts w:eastAsiaTheme="minorEastAsia"/>
            <w:noProof/>
            <w:lang w:eastAsia="cs-CZ"/>
          </w:rPr>
          <w:tab/>
        </w:r>
        <w:r w:rsidRPr="000710FA" w:rsidDel="000710FA">
          <w:rPr>
            <w:rStyle w:val="Hyperlink"/>
            <w:noProof/>
          </w:rPr>
          <w:delText>Rozli</w:delText>
        </w:r>
        <w:r w:rsidRPr="000710FA" w:rsidDel="000710FA">
          <w:rPr>
            <w:rStyle w:val="Hyperlink"/>
            <w:noProof/>
            <w:lang w:bidi="he-IL"/>
          </w:rPr>
          <w:delText>šení diskriminativních a generativních modelů</w:delText>
        </w:r>
        <w:r w:rsidDel="000710FA">
          <w:rPr>
            <w:noProof/>
            <w:webHidden/>
          </w:rPr>
          <w:tab/>
          <w:delText>4</w:delText>
        </w:r>
      </w:del>
    </w:p>
    <w:p w14:paraId="2CA7D5FB" w14:textId="6566C7C7" w:rsidR="00673F79" w:rsidDel="000710FA" w:rsidRDefault="00673F79">
      <w:pPr>
        <w:pStyle w:val="TOC2"/>
        <w:tabs>
          <w:tab w:val="left" w:pos="880"/>
          <w:tab w:val="right" w:leader="dot" w:pos="8777"/>
        </w:tabs>
        <w:rPr>
          <w:del w:id="129" w:author="Ježek Bruno" w:date="2019-04-15T10:51:00Z"/>
          <w:rFonts w:eastAsiaTheme="minorEastAsia"/>
          <w:noProof/>
          <w:lang w:eastAsia="cs-CZ"/>
        </w:rPr>
      </w:pPr>
      <w:del w:id="130" w:author="Ježek Bruno" w:date="2019-04-15T10:51:00Z">
        <w:r w:rsidRPr="000710FA" w:rsidDel="000710FA">
          <w:rPr>
            <w:rStyle w:val="Hyperlink"/>
            <w:noProof/>
          </w:rPr>
          <w:delText>2.2</w:delText>
        </w:r>
        <w:r w:rsidDel="000710FA">
          <w:rPr>
            <w:rFonts w:eastAsiaTheme="minorEastAsia"/>
            <w:noProof/>
            <w:lang w:eastAsia="cs-CZ"/>
          </w:rPr>
          <w:tab/>
        </w:r>
        <w:r w:rsidRPr="000710FA" w:rsidDel="000710FA">
          <w:rPr>
            <w:rStyle w:val="Hyperlink"/>
            <w:noProof/>
          </w:rPr>
          <w:delText>Metody strojového učení s omezením na neuronové sítě</w:delText>
        </w:r>
        <w:r w:rsidDel="000710FA">
          <w:rPr>
            <w:noProof/>
            <w:webHidden/>
          </w:rPr>
          <w:tab/>
          <w:delText>5</w:delText>
        </w:r>
      </w:del>
    </w:p>
    <w:p w14:paraId="3DC8D686" w14:textId="786BB7B9" w:rsidR="00673F79" w:rsidDel="000710FA" w:rsidRDefault="00673F79">
      <w:pPr>
        <w:pStyle w:val="TOC3"/>
        <w:tabs>
          <w:tab w:val="left" w:pos="1320"/>
          <w:tab w:val="right" w:leader="dot" w:pos="8777"/>
        </w:tabs>
        <w:rPr>
          <w:del w:id="131" w:author="Ježek Bruno" w:date="2019-04-15T10:51:00Z"/>
          <w:rFonts w:eastAsiaTheme="minorEastAsia"/>
          <w:noProof/>
          <w:lang w:eastAsia="cs-CZ"/>
        </w:rPr>
      </w:pPr>
      <w:del w:id="132" w:author="Ježek Bruno" w:date="2019-04-15T10:51:00Z">
        <w:r w:rsidRPr="000710FA" w:rsidDel="000710FA">
          <w:rPr>
            <w:rStyle w:val="Hyperlink"/>
            <w:noProof/>
            <w:lang w:bidi="x-none"/>
            <w14:scene3d>
              <w14:camera w14:prst="orthographicFront"/>
              <w14:lightRig w14:rig="threePt" w14:dir="t">
                <w14:rot w14:lat="0" w14:lon="0" w14:rev="0"/>
              </w14:lightRig>
            </w14:scene3d>
          </w:rPr>
          <w:delText>2.2.1</w:delText>
        </w:r>
        <w:r w:rsidDel="000710FA">
          <w:rPr>
            <w:rFonts w:eastAsiaTheme="minorEastAsia"/>
            <w:noProof/>
            <w:lang w:eastAsia="cs-CZ"/>
          </w:rPr>
          <w:tab/>
        </w:r>
        <w:r w:rsidRPr="000710FA" w:rsidDel="000710FA">
          <w:rPr>
            <w:rStyle w:val="Hyperlink"/>
            <w:noProof/>
          </w:rPr>
          <w:delText>Hluboké dopředné neuronové sítě</w:delText>
        </w:r>
        <w:r w:rsidDel="000710FA">
          <w:rPr>
            <w:noProof/>
            <w:webHidden/>
          </w:rPr>
          <w:tab/>
          <w:delText>5</w:delText>
        </w:r>
      </w:del>
    </w:p>
    <w:p w14:paraId="5CDAB270" w14:textId="502F2C7F" w:rsidR="00673F79" w:rsidDel="000710FA" w:rsidRDefault="00673F79">
      <w:pPr>
        <w:pStyle w:val="TOC3"/>
        <w:tabs>
          <w:tab w:val="left" w:pos="1320"/>
          <w:tab w:val="right" w:leader="dot" w:pos="8777"/>
        </w:tabs>
        <w:rPr>
          <w:del w:id="133" w:author="Ježek Bruno" w:date="2019-04-15T10:51:00Z"/>
          <w:rFonts w:eastAsiaTheme="minorEastAsia"/>
          <w:noProof/>
          <w:lang w:eastAsia="cs-CZ"/>
        </w:rPr>
      </w:pPr>
      <w:del w:id="134" w:author="Ježek Bruno" w:date="2019-04-15T10:51:00Z">
        <w:r w:rsidRPr="000710FA" w:rsidDel="000710FA">
          <w:rPr>
            <w:rStyle w:val="Hyperlink"/>
            <w:noProof/>
            <w:lang w:bidi="x-none"/>
            <w14:scene3d>
              <w14:camera w14:prst="orthographicFront"/>
              <w14:lightRig w14:rig="threePt" w14:dir="t">
                <w14:rot w14:lat="0" w14:lon="0" w14:rev="0"/>
              </w14:lightRig>
            </w14:scene3d>
          </w:rPr>
          <w:delText>2.2.2</w:delText>
        </w:r>
        <w:r w:rsidDel="000710FA">
          <w:rPr>
            <w:rFonts w:eastAsiaTheme="minorEastAsia"/>
            <w:noProof/>
            <w:lang w:eastAsia="cs-CZ"/>
          </w:rPr>
          <w:tab/>
        </w:r>
        <w:r w:rsidRPr="000710FA" w:rsidDel="000710FA">
          <w:rPr>
            <w:rStyle w:val="Hyperlink"/>
            <w:noProof/>
          </w:rPr>
          <w:delText>Učení neuronových sítí</w:delText>
        </w:r>
        <w:r w:rsidDel="000710FA">
          <w:rPr>
            <w:noProof/>
            <w:webHidden/>
          </w:rPr>
          <w:tab/>
          <w:delText>8</w:delText>
        </w:r>
      </w:del>
    </w:p>
    <w:p w14:paraId="4CFC51C5" w14:textId="35B8F56B" w:rsidR="00673F79" w:rsidDel="000710FA" w:rsidRDefault="00673F79">
      <w:pPr>
        <w:pStyle w:val="TOC3"/>
        <w:tabs>
          <w:tab w:val="left" w:pos="1320"/>
          <w:tab w:val="right" w:leader="dot" w:pos="8777"/>
        </w:tabs>
        <w:rPr>
          <w:del w:id="135" w:author="Ježek Bruno" w:date="2019-04-15T10:51:00Z"/>
          <w:rFonts w:eastAsiaTheme="minorEastAsia"/>
          <w:noProof/>
          <w:lang w:eastAsia="cs-CZ"/>
        </w:rPr>
      </w:pPr>
      <w:del w:id="136" w:author="Ježek Bruno" w:date="2019-04-15T10:51:00Z">
        <w:r w:rsidRPr="000710FA" w:rsidDel="000710FA">
          <w:rPr>
            <w:rStyle w:val="Hyperlink"/>
            <w:noProof/>
            <w:lang w:bidi="x-none"/>
            <w14:scene3d>
              <w14:camera w14:prst="orthographicFront"/>
              <w14:lightRig w14:rig="threePt" w14:dir="t">
                <w14:rot w14:lat="0" w14:lon="0" w14:rev="0"/>
              </w14:lightRig>
            </w14:scene3d>
          </w:rPr>
          <w:delText>2.2.3</w:delText>
        </w:r>
        <w:r w:rsidDel="000710FA">
          <w:rPr>
            <w:rFonts w:eastAsiaTheme="minorEastAsia"/>
            <w:noProof/>
            <w:lang w:eastAsia="cs-CZ"/>
          </w:rPr>
          <w:tab/>
        </w:r>
        <w:r w:rsidRPr="000710FA" w:rsidDel="000710FA">
          <w:rPr>
            <w:rStyle w:val="Hyperlink"/>
            <w:noProof/>
          </w:rPr>
          <w:delText>Konvoluční neuronové sítě</w:delText>
        </w:r>
        <w:r w:rsidDel="000710FA">
          <w:rPr>
            <w:noProof/>
            <w:webHidden/>
          </w:rPr>
          <w:tab/>
          <w:delText>9</w:delText>
        </w:r>
      </w:del>
    </w:p>
    <w:p w14:paraId="06D9DFAA" w14:textId="772A462B" w:rsidR="00673F79" w:rsidDel="000710FA" w:rsidRDefault="00673F79">
      <w:pPr>
        <w:pStyle w:val="TOC3"/>
        <w:tabs>
          <w:tab w:val="left" w:pos="1320"/>
          <w:tab w:val="right" w:leader="dot" w:pos="8777"/>
        </w:tabs>
        <w:rPr>
          <w:del w:id="137" w:author="Ježek Bruno" w:date="2019-04-15T10:51:00Z"/>
          <w:rFonts w:eastAsiaTheme="minorEastAsia"/>
          <w:noProof/>
          <w:lang w:eastAsia="cs-CZ"/>
        </w:rPr>
      </w:pPr>
      <w:del w:id="138" w:author="Ježek Bruno" w:date="2019-04-15T10:51:00Z">
        <w:r w:rsidRPr="000710FA" w:rsidDel="000710FA">
          <w:rPr>
            <w:rStyle w:val="Hyperlink"/>
            <w:noProof/>
            <w:lang w:bidi="x-none"/>
            <w14:scene3d>
              <w14:camera w14:prst="orthographicFront"/>
              <w14:lightRig w14:rig="threePt" w14:dir="t">
                <w14:rot w14:lat="0" w14:lon="0" w14:rev="0"/>
              </w14:lightRig>
            </w14:scene3d>
          </w:rPr>
          <w:delText>2.2.4</w:delText>
        </w:r>
        <w:r w:rsidDel="000710FA">
          <w:rPr>
            <w:rFonts w:eastAsiaTheme="minorEastAsia"/>
            <w:noProof/>
            <w:lang w:eastAsia="cs-CZ"/>
          </w:rPr>
          <w:tab/>
        </w:r>
        <w:r w:rsidRPr="000710FA" w:rsidDel="000710FA">
          <w:rPr>
            <w:rStyle w:val="Hyperlink"/>
            <w:noProof/>
          </w:rPr>
          <w:delText>Generative adversarial neural networks</w:delText>
        </w:r>
        <w:r w:rsidDel="000710FA">
          <w:rPr>
            <w:noProof/>
            <w:webHidden/>
          </w:rPr>
          <w:tab/>
          <w:delText>12</w:delText>
        </w:r>
      </w:del>
    </w:p>
    <w:p w14:paraId="6F664237" w14:textId="242EC598" w:rsidR="00673F79" w:rsidDel="000710FA" w:rsidRDefault="00673F79">
      <w:pPr>
        <w:pStyle w:val="TOC2"/>
        <w:tabs>
          <w:tab w:val="left" w:pos="880"/>
          <w:tab w:val="right" w:leader="dot" w:pos="8777"/>
        </w:tabs>
        <w:rPr>
          <w:del w:id="139" w:author="Ježek Bruno" w:date="2019-04-15T10:51:00Z"/>
          <w:rFonts w:eastAsiaTheme="minorEastAsia"/>
          <w:noProof/>
          <w:lang w:eastAsia="cs-CZ"/>
        </w:rPr>
      </w:pPr>
      <w:del w:id="140" w:author="Ježek Bruno" w:date="2019-04-15T10:51:00Z">
        <w:r w:rsidRPr="000710FA" w:rsidDel="000710FA">
          <w:rPr>
            <w:rStyle w:val="Hyperlink"/>
            <w:noProof/>
          </w:rPr>
          <w:delText>3.1</w:delText>
        </w:r>
        <w:r w:rsidDel="000710FA">
          <w:rPr>
            <w:rFonts w:eastAsiaTheme="minorEastAsia"/>
            <w:noProof/>
            <w:lang w:eastAsia="cs-CZ"/>
          </w:rPr>
          <w:tab/>
        </w:r>
        <w:r w:rsidRPr="000710FA" w:rsidDel="000710FA">
          <w:rPr>
            <w:rStyle w:val="Hyperlink"/>
            <w:noProof/>
          </w:rPr>
          <w:delText>Klasifikace PCG algoritmů</w:delText>
        </w:r>
        <w:r w:rsidDel="000710FA">
          <w:rPr>
            <w:noProof/>
            <w:webHidden/>
          </w:rPr>
          <w:tab/>
          <w:delText>14</w:delText>
        </w:r>
      </w:del>
    </w:p>
    <w:p w14:paraId="4107206E" w14:textId="5FB9C6C8" w:rsidR="00673F79" w:rsidDel="000710FA" w:rsidRDefault="00673F79">
      <w:pPr>
        <w:pStyle w:val="TOC2"/>
        <w:tabs>
          <w:tab w:val="left" w:pos="880"/>
          <w:tab w:val="right" w:leader="dot" w:pos="8777"/>
        </w:tabs>
        <w:rPr>
          <w:del w:id="141" w:author="Ježek Bruno" w:date="2019-04-15T10:51:00Z"/>
          <w:rFonts w:eastAsiaTheme="minorEastAsia"/>
          <w:noProof/>
          <w:lang w:eastAsia="cs-CZ"/>
        </w:rPr>
      </w:pPr>
      <w:del w:id="142" w:author="Ježek Bruno" w:date="2019-04-15T10:51:00Z">
        <w:r w:rsidRPr="000710FA" w:rsidDel="000710FA">
          <w:rPr>
            <w:rStyle w:val="Hyperlink"/>
            <w:noProof/>
          </w:rPr>
          <w:delText>3.2</w:delText>
        </w:r>
        <w:r w:rsidDel="000710FA">
          <w:rPr>
            <w:rFonts w:eastAsiaTheme="minorEastAsia"/>
            <w:noProof/>
            <w:lang w:eastAsia="cs-CZ"/>
          </w:rPr>
          <w:tab/>
        </w:r>
        <w:r w:rsidRPr="000710FA" w:rsidDel="000710FA">
          <w:rPr>
            <w:rStyle w:val="Hyperlink"/>
            <w:noProof/>
          </w:rPr>
          <w:delText>Tradiční metody procedurálního generování</w:delText>
        </w:r>
        <w:r w:rsidDel="000710FA">
          <w:rPr>
            <w:noProof/>
            <w:webHidden/>
          </w:rPr>
          <w:tab/>
          <w:delText>14</w:delText>
        </w:r>
      </w:del>
    </w:p>
    <w:p w14:paraId="4973FDE4" w14:textId="2865F293" w:rsidR="00673F79" w:rsidDel="000710FA" w:rsidRDefault="00673F79">
      <w:pPr>
        <w:pStyle w:val="TOC2"/>
        <w:tabs>
          <w:tab w:val="left" w:pos="880"/>
          <w:tab w:val="right" w:leader="dot" w:pos="8777"/>
        </w:tabs>
        <w:rPr>
          <w:del w:id="143" w:author="Ježek Bruno" w:date="2019-04-15T10:51:00Z"/>
          <w:rFonts w:eastAsiaTheme="minorEastAsia"/>
          <w:noProof/>
          <w:lang w:eastAsia="cs-CZ"/>
        </w:rPr>
      </w:pPr>
      <w:del w:id="144" w:author="Ježek Bruno" w:date="2019-04-15T10:51:00Z">
        <w:r w:rsidRPr="000710FA" w:rsidDel="000710FA">
          <w:rPr>
            <w:rStyle w:val="Hyperlink"/>
            <w:noProof/>
          </w:rPr>
          <w:delText>3.3</w:delText>
        </w:r>
        <w:r w:rsidDel="000710FA">
          <w:rPr>
            <w:rFonts w:eastAsiaTheme="minorEastAsia"/>
            <w:noProof/>
            <w:lang w:eastAsia="cs-CZ"/>
          </w:rPr>
          <w:tab/>
        </w:r>
        <w:r w:rsidRPr="000710FA" w:rsidDel="000710FA">
          <w:rPr>
            <w:rStyle w:val="Hyperlink"/>
            <w:noProof/>
          </w:rPr>
          <w:delText>Motivace, účel a vize používání PCG</w:delText>
        </w:r>
        <w:r w:rsidDel="000710FA">
          <w:rPr>
            <w:noProof/>
            <w:webHidden/>
          </w:rPr>
          <w:tab/>
          <w:delText>15</w:delText>
        </w:r>
      </w:del>
    </w:p>
    <w:p w14:paraId="01DFFD2E" w14:textId="669DFD36" w:rsidR="00673F79" w:rsidDel="000710FA" w:rsidRDefault="00673F79">
      <w:pPr>
        <w:pStyle w:val="TOC2"/>
        <w:tabs>
          <w:tab w:val="left" w:pos="880"/>
          <w:tab w:val="right" w:leader="dot" w:pos="8777"/>
        </w:tabs>
        <w:rPr>
          <w:del w:id="145" w:author="Ježek Bruno" w:date="2019-04-15T10:51:00Z"/>
          <w:rFonts w:eastAsiaTheme="minorEastAsia"/>
          <w:noProof/>
          <w:lang w:eastAsia="cs-CZ"/>
        </w:rPr>
      </w:pPr>
      <w:del w:id="146" w:author="Ježek Bruno" w:date="2019-04-15T10:51:00Z">
        <w:r w:rsidRPr="000710FA" w:rsidDel="000710FA">
          <w:rPr>
            <w:rStyle w:val="Hyperlink"/>
            <w:noProof/>
          </w:rPr>
          <w:delText>4.1</w:delText>
        </w:r>
        <w:r w:rsidDel="000710FA">
          <w:rPr>
            <w:rFonts w:eastAsiaTheme="minorEastAsia"/>
            <w:noProof/>
            <w:lang w:eastAsia="cs-CZ"/>
          </w:rPr>
          <w:tab/>
        </w:r>
        <w:r w:rsidRPr="000710FA" w:rsidDel="000710FA">
          <w:rPr>
            <w:rStyle w:val="Hyperlink"/>
            <w:noProof/>
          </w:rPr>
          <w:delText>Současné experimenty PCGML</w:delText>
        </w:r>
        <w:r w:rsidDel="000710FA">
          <w:rPr>
            <w:noProof/>
            <w:webHidden/>
          </w:rPr>
          <w:tab/>
          <w:delText>19</w:delText>
        </w:r>
      </w:del>
    </w:p>
    <w:p w14:paraId="09009007" w14:textId="64E0E496" w:rsidR="00673F79" w:rsidDel="000710FA" w:rsidRDefault="00673F79">
      <w:pPr>
        <w:pStyle w:val="TOC2"/>
        <w:tabs>
          <w:tab w:val="left" w:pos="880"/>
          <w:tab w:val="right" w:leader="dot" w:pos="8777"/>
        </w:tabs>
        <w:rPr>
          <w:del w:id="147" w:author="Ježek Bruno" w:date="2019-04-15T10:51:00Z"/>
          <w:rFonts w:eastAsiaTheme="minorEastAsia"/>
          <w:noProof/>
          <w:lang w:eastAsia="cs-CZ"/>
        </w:rPr>
      </w:pPr>
      <w:del w:id="148" w:author="Ježek Bruno" w:date="2019-04-15T10:51:00Z">
        <w:r w:rsidRPr="000710FA" w:rsidDel="000710FA">
          <w:rPr>
            <w:rStyle w:val="Hyperlink"/>
            <w:noProof/>
          </w:rPr>
          <w:delText>5.1</w:delText>
        </w:r>
        <w:r w:rsidDel="000710FA">
          <w:rPr>
            <w:rFonts w:eastAsiaTheme="minorEastAsia"/>
            <w:noProof/>
            <w:lang w:eastAsia="cs-CZ"/>
          </w:rPr>
          <w:tab/>
        </w:r>
        <w:r w:rsidRPr="000710FA" w:rsidDel="000710FA">
          <w:rPr>
            <w:rStyle w:val="Hyperlink"/>
            <w:noProof/>
          </w:rPr>
          <w:delText>Python</w:delText>
        </w:r>
        <w:r w:rsidDel="000710FA">
          <w:rPr>
            <w:noProof/>
            <w:webHidden/>
          </w:rPr>
          <w:tab/>
          <w:delText>23</w:delText>
        </w:r>
      </w:del>
    </w:p>
    <w:p w14:paraId="75A20681" w14:textId="76DAA141" w:rsidR="00673F79" w:rsidDel="000710FA" w:rsidRDefault="00673F79">
      <w:pPr>
        <w:pStyle w:val="TOC2"/>
        <w:tabs>
          <w:tab w:val="left" w:pos="880"/>
          <w:tab w:val="right" w:leader="dot" w:pos="8777"/>
        </w:tabs>
        <w:rPr>
          <w:del w:id="149" w:author="Ježek Bruno" w:date="2019-04-15T10:51:00Z"/>
          <w:rFonts w:eastAsiaTheme="minorEastAsia"/>
          <w:noProof/>
          <w:lang w:eastAsia="cs-CZ"/>
        </w:rPr>
      </w:pPr>
      <w:del w:id="150" w:author="Ježek Bruno" w:date="2019-04-15T10:51:00Z">
        <w:r w:rsidRPr="000710FA" w:rsidDel="000710FA">
          <w:rPr>
            <w:rStyle w:val="Hyperlink"/>
            <w:noProof/>
          </w:rPr>
          <w:delText>5.2</w:delText>
        </w:r>
        <w:r w:rsidDel="000710FA">
          <w:rPr>
            <w:rFonts w:eastAsiaTheme="minorEastAsia"/>
            <w:noProof/>
            <w:lang w:eastAsia="cs-CZ"/>
          </w:rPr>
          <w:tab/>
        </w:r>
        <w:r w:rsidRPr="000710FA" w:rsidDel="000710FA">
          <w:rPr>
            <w:rStyle w:val="Hyperlink"/>
            <w:noProof/>
          </w:rPr>
          <w:delText>NumPy</w:delText>
        </w:r>
        <w:r w:rsidDel="000710FA">
          <w:rPr>
            <w:noProof/>
            <w:webHidden/>
          </w:rPr>
          <w:tab/>
          <w:delText>23</w:delText>
        </w:r>
      </w:del>
    </w:p>
    <w:p w14:paraId="63E068E8" w14:textId="389026A8" w:rsidR="00673F79" w:rsidDel="000710FA" w:rsidRDefault="00673F79">
      <w:pPr>
        <w:pStyle w:val="TOC2"/>
        <w:tabs>
          <w:tab w:val="left" w:pos="880"/>
          <w:tab w:val="right" w:leader="dot" w:pos="8777"/>
        </w:tabs>
        <w:rPr>
          <w:del w:id="151" w:author="Ježek Bruno" w:date="2019-04-15T10:51:00Z"/>
          <w:rFonts w:eastAsiaTheme="minorEastAsia"/>
          <w:noProof/>
          <w:lang w:eastAsia="cs-CZ"/>
        </w:rPr>
      </w:pPr>
      <w:del w:id="152" w:author="Ježek Bruno" w:date="2019-04-15T10:51:00Z">
        <w:r w:rsidRPr="000710FA" w:rsidDel="000710FA">
          <w:rPr>
            <w:rStyle w:val="Hyperlink"/>
            <w:noProof/>
          </w:rPr>
          <w:delText>5.3</w:delText>
        </w:r>
        <w:r w:rsidDel="000710FA">
          <w:rPr>
            <w:rFonts w:eastAsiaTheme="minorEastAsia"/>
            <w:noProof/>
            <w:lang w:eastAsia="cs-CZ"/>
          </w:rPr>
          <w:tab/>
        </w:r>
        <w:r w:rsidRPr="000710FA" w:rsidDel="000710FA">
          <w:rPr>
            <w:rStyle w:val="Hyperlink"/>
            <w:noProof/>
          </w:rPr>
          <w:delText>TensorFlow</w:delText>
        </w:r>
        <w:r w:rsidDel="000710FA">
          <w:rPr>
            <w:noProof/>
            <w:webHidden/>
          </w:rPr>
          <w:tab/>
          <w:delText>24</w:delText>
        </w:r>
      </w:del>
    </w:p>
    <w:p w14:paraId="3325661F" w14:textId="64AFB517" w:rsidR="00673F79" w:rsidDel="000710FA" w:rsidRDefault="00673F79">
      <w:pPr>
        <w:pStyle w:val="TOC2"/>
        <w:tabs>
          <w:tab w:val="left" w:pos="880"/>
          <w:tab w:val="right" w:leader="dot" w:pos="8777"/>
        </w:tabs>
        <w:rPr>
          <w:del w:id="153" w:author="Ježek Bruno" w:date="2019-04-15T10:51:00Z"/>
          <w:rFonts w:eastAsiaTheme="minorEastAsia"/>
          <w:noProof/>
          <w:lang w:eastAsia="cs-CZ"/>
        </w:rPr>
      </w:pPr>
      <w:del w:id="154" w:author="Ježek Bruno" w:date="2019-04-15T10:51:00Z">
        <w:r w:rsidRPr="000710FA" w:rsidDel="000710FA">
          <w:rPr>
            <w:rStyle w:val="Hyperlink"/>
            <w:noProof/>
          </w:rPr>
          <w:delText>5.4</w:delText>
        </w:r>
        <w:r w:rsidDel="000710FA">
          <w:rPr>
            <w:rFonts w:eastAsiaTheme="minorEastAsia"/>
            <w:noProof/>
            <w:lang w:eastAsia="cs-CZ"/>
          </w:rPr>
          <w:tab/>
        </w:r>
        <w:r w:rsidRPr="000710FA" w:rsidDel="000710FA">
          <w:rPr>
            <w:rStyle w:val="Hyperlink"/>
            <w:noProof/>
          </w:rPr>
          <w:delText>Keras</w:delText>
        </w:r>
        <w:r w:rsidDel="000710FA">
          <w:rPr>
            <w:noProof/>
            <w:webHidden/>
          </w:rPr>
          <w:tab/>
          <w:delText>25</w:delText>
        </w:r>
      </w:del>
    </w:p>
    <w:p w14:paraId="3CCB84EF" w14:textId="5CB5F303" w:rsidR="00673F79" w:rsidDel="000710FA" w:rsidRDefault="00673F79">
      <w:pPr>
        <w:pStyle w:val="TOC2"/>
        <w:tabs>
          <w:tab w:val="left" w:pos="880"/>
          <w:tab w:val="right" w:leader="dot" w:pos="8777"/>
        </w:tabs>
        <w:rPr>
          <w:del w:id="155" w:author="Ježek Bruno" w:date="2019-04-15T10:51:00Z"/>
          <w:rFonts w:eastAsiaTheme="minorEastAsia"/>
          <w:noProof/>
          <w:lang w:eastAsia="cs-CZ"/>
        </w:rPr>
      </w:pPr>
      <w:del w:id="156" w:author="Ježek Bruno" w:date="2019-04-15T10:51:00Z">
        <w:r w:rsidRPr="000710FA" w:rsidDel="000710FA">
          <w:rPr>
            <w:rStyle w:val="Hyperlink"/>
            <w:noProof/>
          </w:rPr>
          <w:delText>6.1</w:delText>
        </w:r>
        <w:r w:rsidDel="000710FA">
          <w:rPr>
            <w:rFonts w:eastAsiaTheme="minorEastAsia"/>
            <w:noProof/>
            <w:lang w:eastAsia="cs-CZ"/>
          </w:rPr>
          <w:tab/>
        </w:r>
        <w:r w:rsidRPr="000710FA" w:rsidDel="000710FA">
          <w:rPr>
            <w:rStyle w:val="Hyperlink"/>
            <w:noProof/>
          </w:rPr>
          <w:delText>Reprezentace scény</w:delText>
        </w:r>
        <w:r w:rsidDel="000710FA">
          <w:rPr>
            <w:noProof/>
            <w:webHidden/>
          </w:rPr>
          <w:tab/>
          <w:delText>26</w:delText>
        </w:r>
      </w:del>
    </w:p>
    <w:p w14:paraId="66B79E36" w14:textId="63F8B2D7" w:rsidR="00673F79" w:rsidDel="000710FA" w:rsidRDefault="00673F79">
      <w:pPr>
        <w:pStyle w:val="TOC2"/>
        <w:tabs>
          <w:tab w:val="left" w:pos="880"/>
          <w:tab w:val="right" w:leader="dot" w:pos="8777"/>
        </w:tabs>
        <w:rPr>
          <w:del w:id="157" w:author="Ježek Bruno" w:date="2019-04-15T10:51:00Z"/>
          <w:rFonts w:eastAsiaTheme="minorEastAsia"/>
          <w:noProof/>
          <w:lang w:eastAsia="cs-CZ"/>
        </w:rPr>
      </w:pPr>
      <w:del w:id="158" w:author="Ježek Bruno" w:date="2019-04-15T10:51:00Z">
        <w:r w:rsidRPr="000710FA" w:rsidDel="000710FA">
          <w:rPr>
            <w:rStyle w:val="Hyperlink"/>
            <w:noProof/>
          </w:rPr>
          <w:delText>6.2</w:delText>
        </w:r>
        <w:r w:rsidDel="000710FA">
          <w:rPr>
            <w:rFonts w:eastAsiaTheme="minorEastAsia"/>
            <w:noProof/>
            <w:lang w:eastAsia="cs-CZ"/>
          </w:rPr>
          <w:tab/>
        </w:r>
        <w:r w:rsidRPr="000710FA" w:rsidDel="000710FA">
          <w:rPr>
            <w:rStyle w:val="Hyperlink"/>
            <w:noProof/>
          </w:rPr>
          <w:delText>Popis algoritmu a modelové situace</w:delText>
        </w:r>
        <w:r w:rsidDel="000710FA">
          <w:rPr>
            <w:noProof/>
            <w:webHidden/>
          </w:rPr>
          <w:tab/>
          <w:delText>27</w:delText>
        </w:r>
      </w:del>
    </w:p>
    <w:p w14:paraId="2D3D7235" w14:textId="39656B09" w:rsidR="00673F79" w:rsidDel="000710FA" w:rsidRDefault="00673F79">
      <w:pPr>
        <w:pStyle w:val="TOC3"/>
        <w:tabs>
          <w:tab w:val="left" w:pos="1320"/>
          <w:tab w:val="right" w:leader="dot" w:pos="8777"/>
        </w:tabs>
        <w:rPr>
          <w:del w:id="159" w:author="Ježek Bruno" w:date="2019-04-15T10:51:00Z"/>
          <w:rFonts w:eastAsiaTheme="minorEastAsia"/>
          <w:noProof/>
          <w:lang w:eastAsia="cs-CZ"/>
        </w:rPr>
      </w:pPr>
      <w:del w:id="160" w:author="Ježek Bruno" w:date="2019-04-15T10:51:00Z">
        <w:r w:rsidRPr="000710FA" w:rsidDel="000710FA">
          <w:rPr>
            <w:rStyle w:val="Hyperlink"/>
            <w:noProof/>
            <w:lang w:bidi="x-none"/>
            <w14:scene3d>
              <w14:camera w14:prst="orthographicFront"/>
              <w14:lightRig w14:rig="threePt" w14:dir="t">
                <w14:rot w14:lat="0" w14:lon="0" w14:rev="0"/>
              </w14:lightRig>
            </w14:scene3d>
          </w:rPr>
          <w:delText>6.2.1</w:delText>
        </w:r>
        <w:r w:rsidDel="000710FA">
          <w:rPr>
            <w:rFonts w:eastAsiaTheme="minorEastAsia"/>
            <w:noProof/>
            <w:lang w:eastAsia="cs-CZ"/>
          </w:rPr>
          <w:tab/>
        </w:r>
        <w:r w:rsidRPr="000710FA" w:rsidDel="000710FA">
          <w:rPr>
            <w:rStyle w:val="Hyperlink"/>
            <w:noProof/>
          </w:rPr>
          <w:delText>Charakteristika vstupních dat</w:delText>
        </w:r>
        <w:r w:rsidDel="000710FA">
          <w:rPr>
            <w:noProof/>
            <w:webHidden/>
          </w:rPr>
          <w:tab/>
          <w:delText>27</w:delText>
        </w:r>
      </w:del>
    </w:p>
    <w:p w14:paraId="29532702" w14:textId="2D2028DC" w:rsidR="00673F79" w:rsidDel="000710FA" w:rsidRDefault="00673F79">
      <w:pPr>
        <w:pStyle w:val="TOC3"/>
        <w:tabs>
          <w:tab w:val="left" w:pos="1320"/>
          <w:tab w:val="right" w:leader="dot" w:pos="8777"/>
        </w:tabs>
        <w:rPr>
          <w:del w:id="161" w:author="Ježek Bruno" w:date="2019-04-15T10:51:00Z"/>
          <w:rFonts w:eastAsiaTheme="minorEastAsia"/>
          <w:noProof/>
          <w:lang w:eastAsia="cs-CZ"/>
        </w:rPr>
      </w:pPr>
      <w:del w:id="162" w:author="Ježek Bruno" w:date="2019-04-15T10:51:00Z">
        <w:r w:rsidRPr="000710FA" w:rsidDel="000710FA">
          <w:rPr>
            <w:rStyle w:val="Hyperlink"/>
            <w:noProof/>
            <w:lang w:bidi="x-none"/>
            <w14:scene3d>
              <w14:camera w14:prst="orthographicFront"/>
              <w14:lightRig w14:rig="threePt" w14:dir="t">
                <w14:rot w14:lat="0" w14:lon="0" w14:rev="0"/>
              </w14:lightRig>
            </w14:scene3d>
          </w:rPr>
          <w:delText>6.2.2</w:delText>
        </w:r>
        <w:r w:rsidDel="000710FA">
          <w:rPr>
            <w:rFonts w:eastAsiaTheme="minorEastAsia"/>
            <w:noProof/>
            <w:lang w:eastAsia="cs-CZ"/>
          </w:rPr>
          <w:tab/>
        </w:r>
        <w:r w:rsidRPr="000710FA" w:rsidDel="000710FA">
          <w:rPr>
            <w:rStyle w:val="Hyperlink"/>
            <w:noProof/>
          </w:rPr>
          <w:delText>Vektorizace dat</w:delText>
        </w:r>
        <w:r w:rsidDel="000710FA">
          <w:rPr>
            <w:noProof/>
            <w:webHidden/>
          </w:rPr>
          <w:tab/>
          <w:delText>29</w:delText>
        </w:r>
      </w:del>
    </w:p>
    <w:p w14:paraId="760C43B3" w14:textId="428723D5" w:rsidR="00673F79" w:rsidDel="000710FA" w:rsidRDefault="00673F79">
      <w:pPr>
        <w:pStyle w:val="TOC3"/>
        <w:tabs>
          <w:tab w:val="left" w:pos="1320"/>
          <w:tab w:val="right" w:leader="dot" w:pos="8777"/>
        </w:tabs>
        <w:rPr>
          <w:del w:id="163" w:author="Ježek Bruno" w:date="2019-04-15T10:51:00Z"/>
          <w:rFonts w:eastAsiaTheme="minorEastAsia"/>
          <w:noProof/>
          <w:lang w:eastAsia="cs-CZ"/>
        </w:rPr>
      </w:pPr>
      <w:del w:id="164" w:author="Ježek Bruno" w:date="2019-04-15T10:51:00Z">
        <w:r w:rsidRPr="000710FA" w:rsidDel="000710FA">
          <w:rPr>
            <w:rStyle w:val="Hyperlink"/>
            <w:noProof/>
            <w:lang w:bidi="x-none"/>
            <w14:scene3d>
              <w14:camera w14:prst="orthographicFront"/>
              <w14:lightRig w14:rig="threePt" w14:dir="t">
                <w14:rot w14:lat="0" w14:lon="0" w14:rev="0"/>
              </w14:lightRig>
            </w14:scene3d>
          </w:rPr>
          <w:delText>6.2.3</w:delText>
        </w:r>
        <w:r w:rsidDel="000710FA">
          <w:rPr>
            <w:rFonts w:eastAsiaTheme="minorEastAsia"/>
            <w:noProof/>
            <w:lang w:eastAsia="cs-CZ"/>
          </w:rPr>
          <w:tab/>
        </w:r>
        <w:r w:rsidRPr="000710FA" w:rsidDel="000710FA">
          <w:rPr>
            <w:rStyle w:val="Hyperlink"/>
            <w:noProof/>
          </w:rPr>
          <w:delText>Natrénování modelů</w:delText>
        </w:r>
        <w:r w:rsidDel="000710FA">
          <w:rPr>
            <w:noProof/>
            <w:webHidden/>
          </w:rPr>
          <w:tab/>
          <w:delText>32</w:delText>
        </w:r>
      </w:del>
    </w:p>
    <w:p w14:paraId="4F8E3146" w14:textId="318DD1B8" w:rsidR="00673F79" w:rsidDel="000710FA" w:rsidRDefault="00673F79">
      <w:pPr>
        <w:pStyle w:val="TOC3"/>
        <w:tabs>
          <w:tab w:val="left" w:pos="1320"/>
          <w:tab w:val="right" w:leader="dot" w:pos="8777"/>
        </w:tabs>
        <w:rPr>
          <w:del w:id="165" w:author="Ježek Bruno" w:date="2019-04-15T10:51:00Z"/>
          <w:rFonts w:eastAsiaTheme="minorEastAsia"/>
          <w:noProof/>
          <w:lang w:eastAsia="cs-CZ"/>
        </w:rPr>
      </w:pPr>
      <w:del w:id="166" w:author="Ježek Bruno" w:date="2019-04-15T10:51:00Z">
        <w:r w:rsidRPr="000710FA" w:rsidDel="000710FA">
          <w:rPr>
            <w:rStyle w:val="Hyperlink"/>
            <w:noProof/>
            <w:lang w:bidi="x-none"/>
            <w14:scene3d>
              <w14:camera w14:prst="orthographicFront"/>
              <w14:lightRig w14:rig="threePt" w14:dir="t">
                <w14:rot w14:lat="0" w14:lon="0" w14:rev="0"/>
              </w14:lightRig>
            </w14:scene3d>
          </w:rPr>
          <w:delText>6.2.4</w:delText>
        </w:r>
        <w:r w:rsidDel="000710FA">
          <w:rPr>
            <w:rFonts w:eastAsiaTheme="minorEastAsia"/>
            <w:noProof/>
            <w:lang w:eastAsia="cs-CZ"/>
          </w:rPr>
          <w:tab/>
        </w:r>
        <w:r w:rsidRPr="000710FA" w:rsidDel="000710FA">
          <w:rPr>
            <w:rStyle w:val="Hyperlink"/>
            <w:noProof/>
          </w:rPr>
          <w:delText>Generování scén</w:delText>
        </w:r>
        <w:r w:rsidDel="000710FA">
          <w:rPr>
            <w:noProof/>
            <w:webHidden/>
          </w:rPr>
          <w:tab/>
          <w:delText>34</w:delText>
        </w:r>
      </w:del>
    </w:p>
    <w:p w14:paraId="1D051F07" w14:textId="68211AD9" w:rsidR="00673F79" w:rsidDel="000710FA" w:rsidRDefault="00673F79">
      <w:pPr>
        <w:pStyle w:val="TOC3"/>
        <w:tabs>
          <w:tab w:val="left" w:pos="1320"/>
          <w:tab w:val="right" w:leader="dot" w:pos="8777"/>
        </w:tabs>
        <w:rPr>
          <w:del w:id="167" w:author="Ježek Bruno" w:date="2019-04-15T10:51:00Z"/>
          <w:rFonts w:eastAsiaTheme="minorEastAsia"/>
          <w:noProof/>
          <w:lang w:eastAsia="cs-CZ"/>
        </w:rPr>
      </w:pPr>
      <w:del w:id="168" w:author="Ježek Bruno" w:date="2019-04-15T10:51:00Z">
        <w:r w:rsidRPr="000710FA" w:rsidDel="000710FA">
          <w:rPr>
            <w:rStyle w:val="Hyperlink"/>
            <w:noProof/>
            <w:lang w:bidi="x-none"/>
            <w14:scene3d>
              <w14:camera w14:prst="orthographicFront"/>
              <w14:lightRig w14:rig="threePt" w14:dir="t">
                <w14:rot w14:lat="0" w14:lon="0" w14:rev="0"/>
              </w14:lightRig>
            </w14:scene3d>
          </w:rPr>
          <w:delText>6.2.5</w:delText>
        </w:r>
        <w:r w:rsidDel="000710FA">
          <w:rPr>
            <w:rFonts w:eastAsiaTheme="minorEastAsia"/>
            <w:noProof/>
            <w:lang w:eastAsia="cs-CZ"/>
          </w:rPr>
          <w:tab/>
        </w:r>
        <w:r w:rsidRPr="000710FA" w:rsidDel="000710FA">
          <w:rPr>
            <w:rStyle w:val="Hyperlink"/>
            <w:noProof/>
          </w:rPr>
          <w:delText>Parametrizace algoritmu</w:delText>
        </w:r>
        <w:r w:rsidDel="000710FA">
          <w:rPr>
            <w:noProof/>
            <w:webHidden/>
          </w:rPr>
          <w:tab/>
          <w:delText>37</w:delText>
        </w:r>
      </w:del>
    </w:p>
    <w:p w14:paraId="688405CA" w14:textId="5807CF69" w:rsidR="00673F79" w:rsidDel="000710FA" w:rsidRDefault="00673F79">
      <w:pPr>
        <w:pStyle w:val="TOC2"/>
        <w:tabs>
          <w:tab w:val="left" w:pos="880"/>
          <w:tab w:val="right" w:leader="dot" w:pos="8777"/>
        </w:tabs>
        <w:rPr>
          <w:del w:id="169" w:author="Ježek Bruno" w:date="2019-04-15T10:51:00Z"/>
          <w:rFonts w:eastAsiaTheme="minorEastAsia"/>
          <w:noProof/>
          <w:lang w:eastAsia="cs-CZ"/>
        </w:rPr>
      </w:pPr>
      <w:del w:id="170" w:author="Ježek Bruno" w:date="2019-04-15T10:51:00Z">
        <w:r w:rsidRPr="000710FA" w:rsidDel="000710FA">
          <w:rPr>
            <w:rStyle w:val="Hyperlink"/>
            <w:noProof/>
          </w:rPr>
          <w:delText>7.1</w:delText>
        </w:r>
        <w:r w:rsidDel="000710FA">
          <w:rPr>
            <w:rFonts w:eastAsiaTheme="minorEastAsia"/>
            <w:noProof/>
            <w:lang w:eastAsia="cs-CZ"/>
          </w:rPr>
          <w:tab/>
        </w:r>
        <w:r w:rsidRPr="000710FA" w:rsidDel="000710FA">
          <w:rPr>
            <w:rStyle w:val="Hyperlink"/>
            <w:noProof/>
          </w:rPr>
          <w:delText>Jednotkové testování</w:delText>
        </w:r>
        <w:r w:rsidDel="000710FA">
          <w:rPr>
            <w:noProof/>
            <w:webHidden/>
          </w:rPr>
          <w:tab/>
          <w:delText>38</w:delText>
        </w:r>
      </w:del>
    </w:p>
    <w:p w14:paraId="2BDF03B4" w14:textId="4B795EBE" w:rsidR="00673F79" w:rsidDel="000710FA" w:rsidRDefault="00673F79">
      <w:pPr>
        <w:pStyle w:val="TOC3"/>
        <w:tabs>
          <w:tab w:val="left" w:pos="1320"/>
          <w:tab w:val="right" w:leader="dot" w:pos="8777"/>
        </w:tabs>
        <w:rPr>
          <w:del w:id="171" w:author="Ježek Bruno" w:date="2019-04-15T10:51:00Z"/>
          <w:rFonts w:eastAsiaTheme="minorEastAsia"/>
          <w:noProof/>
          <w:lang w:eastAsia="cs-CZ"/>
        </w:rPr>
      </w:pPr>
      <w:del w:id="172" w:author="Ježek Bruno" w:date="2019-04-15T10:51:00Z">
        <w:r w:rsidRPr="000710FA" w:rsidDel="000710FA">
          <w:rPr>
            <w:rStyle w:val="Hyperlink"/>
            <w:noProof/>
            <w:lang w:bidi="x-none"/>
            <w14:scene3d>
              <w14:camera w14:prst="orthographicFront"/>
              <w14:lightRig w14:rig="threePt" w14:dir="t">
                <w14:rot w14:lat="0" w14:lon="0" w14:rev="0"/>
              </w14:lightRig>
            </w14:scene3d>
          </w:rPr>
          <w:delText>7.1.1</w:delText>
        </w:r>
        <w:r w:rsidDel="000710FA">
          <w:rPr>
            <w:rFonts w:eastAsiaTheme="minorEastAsia"/>
            <w:noProof/>
            <w:lang w:eastAsia="cs-CZ"/>
          </w:rPr>
          <w:tab/>
        </w:r>
        <w:r w:rsidRPr="000710FA" w:rsidDel="000710FA">
          <w:rPr>
            <w:rStyle w:val="Hyperlink"/>
            <w:noProof/>
          </w:rPr>
          <w:delText>Test obsazeného souseda</w:delText>
        </w:r>
        <w:r w:rsidDel="000710FA">
          <w:rPr>
            <w:noProof/>
            <w:webHidden/>
          </w:rPr>
          <w:tab/>
          <w:delText>39</w:delText>
        </w:r>
      </w:del>
    </w:p>
    <w:p w14:paraId="259DEAC2" w14:textId="75101AF7" w:rsidR="00673F79" w:rsidDel="000710FA" w:rsidRDefault="00673F79">
      <w:pPr>
        <w:pStyle w:val="TOC3"/>
        <w:tabs>
          <w:tab w:val="left" w:pos="1320"/>
          <w:tab w:val="right" w:leader="dot" w:pos="8777"/>
        </w:tabs>
        <w:rPr>
          <w:del w:id="173" w:author="Ježek Bruno" w:date="2019-04-15T10:51:00Z"/>
          <w:rFonts w:eastAsiaTheme="minorEastAsia"/>
          <w:noProof/>
          <w:lang w:eastAsia="cs-CZ"/>
        </w:rPr>
      </w:pPr>
      <w:del w:id="174" w:author="Ježek Bruno" w:date="2019-04-15T10:51:00Z">
        <w:r w:rsidRPr="000710FA" w:rsidDel="000710FA">
          <w:rPr>
            <w:rStyle w:val="Hyperlink"/>
            <w:noProof/>
            <w:lang w:bidi="x-none"/>
            <w14:scene3d>
              <w14:camera w14:prst="orthographicFront"/>
              <w14:lightRig w14:rig="threePt" w14:dir="t">
                <w14:rot w14:lat="0" w14:lon="0" w14:rev="0"/>
              </w14:lightRig>
            </w14:scene3d>
          </w:rPr>
          <w:delText>7.1.2</w:delText>
        </w:r>
        <w:r w:rsidDel="000710FA">
          <w:rPr>
            <w:rFonts w:eastAsiaTheme="minorEastAsia"/>
            <w:noProof/>
            <w:lang w:eastAsia="cs-CZ"/>
          </w:rPr>
          <w:tab/>
        </w:r>
        <w:r w:rsidRPr="000710FA" w:rsidDel="000710FA">
          <w:rPr>
            <w:rStyle w:val="Hyperlink"/>
            <w:noProof/>
          </w:rPr>
          <w:delText>Test volného souseda</w:delText>
        </w:r>
        <w:r w:rsidDel="000710FA">
          <w:rPr>
            <w:noProof/>
            <w:webHidden/>
          </w:rPr>
          <w:tab/>
          <w:delText>39</w:delText>
        </w:r>
      </w:del>
    </w:p>
    <w:p w14:paraId="3643CA33" w14:textId="1456DF2B" w:rsidR="00673F79" w:rsidDel="000710FA" w:rsidRDefault="00673F79">
      <w:pPr>
        <w:pStyle w:val="TOC3"/>
        <w:tabs>
          <w:tab w:val="left" w:pos="1320"/>
          <w:tab w:val="right" w:leader="dot" w:pos="8777"/>
        </w:tabs>
        <w:rPr>
          <w:del w:id="175" w:author="Ježek Bruno" w:date="2019-04-15T10:51:00Z"/>
          <w:rFonts w:eastAsiaTheme="minorEastAsia"/>
          <w:noProof/>
          <w:lang w:eastAsia="cs-CZ"/>
        </w:rPr>
      </w:pPr>
      <w:del w:id="176" w:author="Ježek Bruno" w:date="2019-04-15T10:51:00Z">
        <w:r w:rsidRPr="000710FA" w:rsidDel="000710FA">
          <w:rPr>
            <w:rStyle w:val="Hyperlink"/>
            <w:noProof/>
            <w:lang w:bidi="x-none"/>
            <w14:scene3d>
              <w14:camera w14:prst="orthographicFront"/>
              <w14:lightRig w14:rig="threePt" w14:dir="t">
                <w14:rot w14:lat="0" w14:lon="0" w14:rev="0"/>
              </w14:lightRig>
            </w14:scene3d>
          </w:rPr>
          <w:delText>7.1.3</w:delText>
        </w:r>
        <w:r w:rsidDel="000710FA">
          <w:rPr>
            <w:rFonts w:eastAsiaTheme="minorEastAsia"/>
            <w:noProof/>
            <w:lang w:eastAsia="cs-CZ"/>
          </w:rPr>
          <w:tab/>
        </w:r>
        <w:r w:rsidRPr="000710FA" w:rsidDel="000710FA">
          <w:rPr>
            <w:rStyle w:val="Hyperlink"/>
            <w:noProof/>
          </w:rPr>
          <w:delText>Opakovaný test sousendosti</w:delText>
        </w:r>
        <w:r w:rsidDel="000710FA">
          <w:rPr>
            <w:noProof/>
            <w:webHidden/>
          </w:rPr>
          <w:tab/>
          <w:delText>40</w:delText>
        </w:r>
      </w:del>
    </w:p>
    <w:p w14:paraId="61B0E96E" w14:textId="756F8CC3" w:rsidR="00673F79" w:rsidDel="000710FA" w:rsidRDefault="00673F79">
      <w:pPr>
        <w:pStyle w:val="TOC3"/>
        <w:tabs>
          <w:tab w:val="left" w:pos="1320"/>
          <w:tab w:val="right" w:leader="dot" w:pos="8777"/>
        </w:tabs>
        <w:rPr>
          <w:del w:id="177" w:author="Ježek Bruno" w:date="2019-04-15T10:51:00Z"/>
          <w:rFonts w:eastAsiaTheme="minorEastAsia"/>
          <w:noProof/>
          <w:lang w:eastAsia="cs-CZ"/>
        </w:rPr>
      </w:pPr>
      <w:del w:id="178" w:author="Ježek Bruno" w:date="2019-04-15T10:51:00Z">
        <w:r w:rsidRPr="000710FA" w:rsidDel="000710FA">
          <w:rPr>
            <w:rStyle w:val="Hyperlink"/>
            <w:noProof/>
            <w:lang w:val="en-US" w:bidi="x-none"/>
            <w14:scene3d>
              <w14:camera w14:prst="orthographicFront"/>
              <w14:lightRig w14:rig="threePt" w14:dir="t">
                <w14:rot w14:lat="0" w14:lon="0" w14:rev="0"/>
              </w14:lightRig>
            </w14:scene3d>
          </w:rPr>
          <w:delText>7.1.4</w:delText>
        </w:r>
        <w:r w:rsidDel="000710FA">
          <w:rPr>
            <w:rFonts w:eastAsiaTheme="minorEastAsia"/>
            <w:noProof/>
            <w:lang w:eastAsia="cs-CZ"/>
          </w:rPr>
          <w:tab/>
        </w:r>
        <w:r w:rsidRPr="000710FA" w:rsidDel="000710FA">
          <w:rPr>
            <w:rStyle w:val="Hyperlink"/>
            <w:noProof/>
          </w:rPr>
          <w:delText>Testování blízkého souseda na objektu skříně</w:delText>
        </w:r>
        <w:r w:rsidDel="000710FA">
          <w:rPr>
            <w:noProof/>
            <w:webHidden/>
          </w:rPr>
          <w:tab/>
          <w:delText>41</w:delText>
        </w:r>
      </w:del>
    </w:p>
    <w:p w14:paraId="5AF8182C" w14:textId="5C8B4BC7" w:rsidR="00673F79" w:rsidDel="000710FA" w:rsidRDefault="00673F79">
      <w:pPr>
        <w:pStyle w:val="TOC3"/>
        <w:tabs>
          <w:tab w:val="left" w:pos="1320"/>
          <w:tab w:val="right" w:leader="dot" w:pos="8777"/>
        </w:tabs>
        <w:rPr>
          <w:del w:id="179" w:author="Ježek Bruno" w:date="2019-04-15T10:51:00Z"/>
          <w:rFonts w:eastAsiaTheme="minorEastAsia"/>
          <w:noProof/>
          <w:lang w:eastAsia="cs-CZ"/>
        </w:rPr>
      </w:pPr>
      <w:del w:id="180" w:author="Ježek Bruno" w:date="2019-04-15T10:51:00Z">
        <w:r w:rsidRPr="000710FA" w:rsidDel="000710FA">
          <w:rPr>
            <w:rStyle w:val="Hyperlink"/>
            <w:noProof/>
            <w:lang w:val="en-US" w:bidi="x-none"/>
            <w14:scene3d>
              <w14:camera w14:prst="orthographicFront"/>
              <w14:lightRig w14:rig="threePt" w14:dir="t">
                <w14:rot w14:lat="0" w14:lon="0" w14:rev="0"/>
              </w14:lightRig>
            </w14:scene3d>
          </w:rPr>
          <w:delText>7.1.5</w:delText>
        </w:r>
        <w:r w:rsidDel="000710FA">
          <w:rPr>
            <w:rFonts w:eastAsiaTheme="minorEastAsia"/>
            <w:noProof/>
            <w:lang w:eastAsia="cs-CZ"/>
          </w:rPr>
          <w:tab/>
        </w:r>
        <w:r w:rsidRPr="000710FA" w:rsidDel="000710FA">
          <w:rPr>
            <w:rStyle w:val="Hyperlink"/>
            <w:noProof/>
          </w:rPr>
          <w:delText>Testování prostorovosti</w:delText>
        </w:r>
        <w:r w:rsidDel="000710FA">
          <w:rPr>
            <w:noProof/>
            <w:webHidden/>
          </w:rPr>
          <w:tab/>
          <w:delText>42</w:delText>
        </w:r>
      </w:del>
    </w:p>
    <w:p w14:paraId="7AC42972" w14:textId="3C7B5EA0" w:rsidR="00673F79" w:rsidDel="000710FA" w:rsidRDefault="00673F79">
      <w:pPr>
        <w:pStyle w:val="TOC3"/>
        <w:tabs>
          <w:tab w:val="left" w:pos="1320"/>
          <w:tab w:val="right" w:leader="dot" w:pos="8777"/>
        </w:tabs>
        <w:rPr>
          <w:del w:id="181" w:author="Ježek Bruno" w:date="2019-04-15T10:51:00Z"/>
          <w:rFonts w:eastAsiaTheme="minorEastAsia"/>
          <w:noProof/>
          <w:lang w:eastAsia="cs-CZ"/>
        </w:rPr>
      </w:pPr>
      <w:del w:id="182" w:author="Ježek Bruno" w:date="2019-04-15T10:51:00Z">
        <w:r w:rsidRPr="000710FA" w:rsidDel="000710FA">
          <w:rPr>
            <w:rStyle w:val="Hyperlink"/>
            <w:noProof/>
            <w:lang w:val="en-US" w:bidi="x-none"/>
            <w14:scene3d>
              <w14:camera w14:prst="orthographicFront"/>
              <w14:lightRig w14:rig="threePt" w14:dir="t">
                <w14:rot w14:lat="0" w14:lon="0" w14:rev="0"/>
              </w14:lightRig>
            </w14:scene3d>
          </w:rPr>
          <w:delText>7.1.6</w:delText>
        </w:r>
        <w:r w:rsidDel="000710FA">
          <w:rPr>
            <w:rFonts w:eastAsiaTheme="minorEastAsia"/>
            <w:noProof/>
            <w:lang w:eastAsia="cs-CZ"/>
          </w:rPr>
          <w:tab/>
        </w:r>
        <w:r w:rsidRPr="000710FA" w:rsidDel="000710FA">
          <w:rPr>
            <w:rStyle w:val="Hyperlink"/>
            <w:noProof/>
          </w:rPr>
          <w:delText>Testování zasazení objektu mezi jiné</w:delText>
        </w:r>
        <w:r w:rsidDel="000710FA">
          <w:rPr>
            <w:noProof/>
            <w:webHidden/>
          </w:rPr>
          <w:tab/>
          <w:delText>43</w:delText>
        </w:r>
      </w:del>
    </w:p>
    <w:p w14:paraId="5276F5F8" w14:textId="67933CBC" w:rsidR="00673F79" w:rsidDel="000710FA" w:rsidRDefault="00673F79">
      <w:pPr>
        <w:pStyle w:val="TOC2"/>
        <w:tabs>
          <w:tab w:val="left" w:pos="880"/>
          <w:tab w:val="right" w:leader="dot" w:pos="8777"/>
        </w:tabs>
        <w:rPr>
          <w:del w:id="183" w:author="Ježek Bruno" w:date="2019-04-15T10:51:00Z"/>
          <w:rFonts w:eastAsiaTheme="minorEastAsia"/>
          <w:noProof/>
          <w:lang w:eastAsia="cs-CZ"/>
        </w:rPr>
      </w:pPr>
      <w:del w:id="184" w:author="Ježek Bruno" w:date="2019-04-15T10:51:00Z">
        <w:r w:rsidRPr="000710FA" w:rsidDel="000710FA">
          <w:rPr>
            <w:rStyle w:val="Hyperlink"/>
            <w:noProof/>
          </w:rPr>
          <w:lastRenderedPageBreak/>
          <w:delText>7.2</w:delText>
        </w:r>
        <w:r w:rsidDel="000710FA">
          <w:rPr>
            <w:rFonts w:eastAsiaTheme="minorEastAsia"/>
            <w:noProof/>
            <w:lang w:eastAsia="cs-CZ"/>
          </w:rPr>
          <w:tab/>
        </w:r>
        <w:r w:rsidRPr="000710FA" w:rsidDel="000710FA">
          <w:rPr>
            <w:rStyle w:val="Hyperlink"/>
            <w:noProof/>
          </w:rPr>
          <w:delText>Integrační testování</w:delText>
        </w:r>
        <w:r w:rsidDel="000710FA">
          <w:rPr>
            <w:noProof/>
            <w:webHidden/>
          </w:rPr>
          <w:tab/>
          <w:delText>44</w:delText>
        </w:r>
      </w:del>
    </w:p>
    <w:p w14:paraId="38C7192A" w14:textId="544048C1" w:rsidR="00673F79" w:rsidDel="000710FA" w:rsidRDefault="00673F79">
      <w:pPr>
        <w:pStyle w:val="TOC2"/>
        <w:tabs>
          <w:tab w:val="left" w:pos="880"/>
          <w:tab w:val="right" w:leader="dot" w:pos="8777"/>
        </w:tabs>
        <w:rPr>
          <w:del w:id="185" w:author="Ježek Bruno" w:date="2019-04-15T10:51:00Z"/>
          <w:rFonts w:eastAsiaTheme="minorEastAsia"/>
          <w:noProof/>
          <w:lang w:eastAsia="cs-CZ"/>
        </w:rPr>
      </w:pPr>
      <w:del w:id="186" w:author="Ježek Bruno" w:date="2019-04-15T10:51:00Z">
        <w:r w:rsidRPr="000710FA" w:rsidDel="000710FA">
          <w:rPr>
            <w:rStyle w:val="Hyperlink"/>
            <w:noProof/>
          </w:rPr>
          <w:delText>7.3</w:delText>
        </w:r>
        <w:r w:rsidDel="000710FA">
          <w:rPr>
            <w:rFonts w:eastAsiaTheme="minorEastAsia"/>
            <w:noProof/>
            <w:lang w:eastAsia="cs-CZ"/>
          </w:rPr>
          <w:tab/>
        </w:r>
        <w:r w:rsidRPr="000710FA" w:rsidDel="000710FA">
          <w:rPr>
            <w:rStyle w:val="Hyperlink"/>
            <w:noProof/>
          </w:rPr>
          <w:delText>Vize a závěrečné hodnocení algoritmu</w:delText>
        </w:r>
        <w:r w:rsidDel="000710FA">
          <w:rPr>
            <w:noProof/>
            <w:webHidden/>
          </w:rPr>
          <w:tab/>
          <w:delText>46</w:delText>
        </w:r>
      </w:del>
    </w:p>
    <w:p w14:paraId="491D3394" w14:textId="01508B8A" w:rsidR="00673F79" w:rsidDel="000710FA" w:rsidRDefault="00673F79">
      <w:pPr>
        <w:pStyle w:val="TOC2"/>
        <w:tabs>
          <w:tab w:val="left" w:pos="880"/>
          <w:tab w:val="right" w:leader="dot" w:pos="8777"/>
        </w:tabs>
        <w:rPr>
          <w:del w:id="187" w:author="Ježek Bruno" w:date="2019-04-15T10:51:00Z"/>
          <w:rFonts w:eastAsiaTheme="minorEastAsia"/>
          <w:noProof/>
          <w:lang w:eastAsia="cs-CZ"/>
        </w:rPr>
      </w:pPr>
      <w:del w:id="188" w:author="Ježek Bruno" w:date="2019-04-15T10:51:00Z">
        <w:r w:rsidRPr="000710FA" w:rsidDel="000710FA">
          <w:rPr>
            <w:rStyle w:val="Hyperlink"/>
            <w:noProof/>
          </w:rPr>
          <w:delText>10.1</w:delText>
        </w:r>
        <w:r w:rsidDel="000710FA">
          <w:rPr>
            <w:rFonts w:eastAsiaTheme="minorEastAsia"/>
            <w:noProof/>
            <w:lang w:eastAsia="cs-CZ"/>
          </w:rPr>
          <w:tab/>
        </w:r>
        <w:r w:rsidRPr="000710FA" w:rsidDel="000710FA">
          <w:rPr>
            <w:rStyle w:val="Hyperlink"/>
            <w:noProof/>
          </w:rPr>
          <w:delText>Vizualizace vstupní datové sady</w:delText>
        </w:r>
        <w:r w:rsidDel="000710FA">
          <w:rPr>
            <w:noProof/>
            <w:webHidden/>
          </w:rPr>
          <w:tab/>
          <w:delText>53</w:delText>
        </w:r>
      </w:del>
    </w:p>
    <w:p w14:paraId="6EC61488" w14:textId="17800B1D" w:rsidR="00A444A9" w:rsidRDefault="009A0142" w:rsidP="00CD7A20">
      <w:pPr>
        <w:pStyle w:val="Standartnitext"/>
        <w:sectPr w:rsidR="00A444A9" w:rsidSect="001A0463">
          <w:footerReference w:type="default" r:id="rId10"/>
          <w:pgSz w:w="11906" w:h="16838"/>
          <w:pgMar w:top="1418" w:right="1418" w:bottom="1418" w:left="1701" w:header="709" w:footer="709" w:gutter="0"/>
          <w:pgNumType w:start="1"/>
          <w:cols w:space="708"/>
          <w:titlePg/>
          <w:docGrid w:linePitch="360"/>
        </w:sectPr>
      </w:pPr>
      <w:r>
        <w:fldChar w:fldCharType="end"/>
      </w:r>
    </w:p>
    <w:p w14:paraId="7B457185" w14:textId="41E54525" w:rsidR="00155E3A" w:rsidRDefault="00155E3A" w:rsidP="00155E3A">
      <w:pPr>
        <w:pStyle w:val="Headingwithoutnumber"/>
      </w:pPr>
      <w:r>
        <w:lastRenderedPageBreak/>
        <w:t>Seznam zkratek a použitých symbolů</w:t>
      </w:r>
    </w:p>
    <w:p w14:paraId="139A86FE" w14:textId="03ADC70E" w:rsidR="00155E3A" w:rsidRDefault="00155E3A" w:rsidP="00155E3A">
      <w:pPr>
        <w:pStyle w:val="Standartnitextbezodsazeni"/>
      </w:pPr>
      <w:r>
        <w:t>PCG</w:t>
      </w:r>
      <w:r>
        <w:tab/>
      </w:r>
      <w:r>
        <w:tab/>
        <w:t>Procedurální generování obsahu</w:t>
      </w:r>
    </w:p>
    <w:p w14:paraId="3CBA1863" w14:textId="684C3EB7" w:rsidR="00155E3A" w:rsidRDefault="00155E3A" w:rsidP="00155E3A">
      <w:pPr>
        <w:pStyle w:val="Standartnitextbezodsazeni"/>
      </w:pPr>
      <w:r>
        <w:t>PCGML</w:t>
      </w:r>
      <w:r>
        <w:tab/>
        <w:t>Procedurální generování obsahu s pomocí strojového učení</w:t>
      </w:r>
    </w:p>
    <w:p w14:paraId="500EE652" w14:textId="2664C1E1" w:rsidR="00155E3A" w:rsidRDefault="00155E3A" w:rsidP="00155E3A">
      <w:pPr>
        <w:pStyle w:val="Standartnitextbezodsazeni"/>
      </w:pPr>
      <w:r>
        <w:t>GAN</w:t>
      </w:r>
      <w:r>
        <w:tab/>
      </w:r>
      <w:r>
        <w:tab/>
        <w:t>General adversarial neural networ</w:t>
      </w:r>
      <w:r w:rsidR="007830E9">
        <w:t>ks</w:t>
      </w:r>
    </w:p>
    <w:p w14:paraId="1F475500" w14:textId="52CA2AE5" w:rsidR="00155E3A" w:rsidRDefault="00155E3A" w:rsidP="00155E3A">
      <w:pPr>
        <w:pStyle w:val="Standartnitextbezodsazeni"/>
      </w:pPr>
      <w:r>
        <w:t>CNN</w:t>
      </w:r>
      <w:r>
        <w:tab/>
      </w:r>
      <w:r>
        <w:tab/>
        <w:t>Konvoluční neuronové sítě</w:t>
      </w:r>
    </w:p>
    <w:p w14:paraId="30DC8097" w14:textId="26E5475C" w:rsidR="007830E9" w:rsidRDefault="007830E9" w:rsidP="00155E3A">
      <w:pPr>
        <w:pStyle w:val="Standartnitextbezodsazeni"/>
      </w:pPr>
      <w:r>
        <w:t>NN</w:t>
      </w:r>
      <w:r>
        <w:tab/>
      </w:r>
      <w:r>
        <w:tab/>
        <w:t>Neuronová síť</w:t>
      </w:r>
    </w:p>
    <w:p w14:paraId="40E931DC" w14:textId="74C82BE8" w:rsidR="00155E3A" w:rsidRDefault="00155E3A" w:rsidP="00155E3A">
      <w:pPr>
        <w:pStyle w:val="Standartnitextbezodsazeni"/>
      </w:pPr>
      <w:r>
        <w:t>RNN</w:t>
      </w:r>
      <w:r>
        <w:tab/>
      </w:r>
      <w:r>
        <w:tab/>
        <w:t>Rekurentní ne</w:t>
      </w:r>
      <w:r w:rsidR="009D5C4C">
        <w:t>ur</w:t>
      </w:r>
      <w:r>
        <w:t>onové sítě</w:t>
      </w:r>
    </w:p>
    <w:p w14:paraId="691D77DC" w14:textId="545E3ED3" w:rsidR="00155E3A" w:rsidRDefault="00155E3A" w:rsidP="00155E3A">
      <w:pPr>
        <w:pStyle w:val="Standartnitextbezodsazeni"/>
      </w:pPr>
      <w:r>
        <w:t>EDPCG</w:t>
      </w:r>
      <w:r>
        <w:tab/>
        <w:t>Procedurální generování obsahu na základě uživatelského chování</w:t>
      </w:r>
    </w:p>
    <w:p w14:paraId="3E9CF979" w14:textId="1774C59B" w:rsidR="002150BA" w:rsidRPr="002150BA" w:rsidRDefault="002150BA" w:rsidP="00155E3A">
      <w:pPr>
        <w:pStyle w:val="Standartnitextbezodsazeni"/>
        <w:rPr>
          <w:lang w:val="en-US"/>
        </w:rPr>
      </w:pPr>
      <w:r>
        <w:t>VS</w:t>
      </w:r>
      <w:r>
        <w:tab/>
      </w:r>
      <w:r>
        <w:tab/>
        <w:t>Význam scény</w:t>
      </w:r>
    </w:p>
    <w:p w14:paraId="1D51B2E6" w14:textId="77777777" w:rsidR="00155E3A" w:rsidRDefault="00155E3A" w:rsidP="00232EDF">
      <w:pPr>
        <w:pStyle w:val="Standartnitextbezodsazeni"/>
      </w:pPr>
    </w:p>
    <w:p w14:paraId="65FE3311" w14:textId="77777777" w:rsidR="009A0142" w:rsidRDefault="009A0142" w:rsidP="009A0142">
      <w:pPr>
        <w:pStyle w:val="Standartnitextbezodsazeni"/>
        <w:sectPr w:rsidR="009A0142" w:rsidSect="00A444A9">
          <w:pgSz w:w="11906" w:h="16838"/>
          <w:pgMar w:top="1418" w:right="1418" w:bottom="1418" w:left="1701" w:header="709" w:footer="709" w:gutter="0"/>
          <w:pgNumType w:start="1"/>
          <w:cols w:space="708"/>
          <w:docGrid w:linePitch="360"/>
        </w:sectPr>
      </w:pPr>
    </w:p>
    <w:p w14:paraId="12B999B6" w14:textId="6189B72F" w:rsidR="007270B7" w:rsidRDefault="007270B7" w:rsidP="00232EDF">
      <w:pPr>
        <w:pStyle w:val="Heading1"/>
        <w:pageBreakBefore w:val="0"/>
        <w:ind w:left="431" w:hanging="431"/>
      </w:pPr>
      <w:bookmarkStart w:id="189" w:name="_Toc6218133"/>
      <w:r w:rsidRPr="009A0142">
        <w:lastRenderedPageBreak/>
        <w:t>Úvod</w:t>
      </w:r>
      <w:bookmarkEnd w:id="189"/>
    </w:p>
    <w:p w14:paraId="7F6E6778" w14:textId="1427C5EE" w:rsidR="006D61AF" w:rsidRDefault="00504230" w:rsidP="003248FB">
      <w:pPr>
        <w:pStyle w:val="Standartnitext"/>
      </w:pPr>
      <w:r w:rsidRPr="003248FB">
        <w:t>Strojové</w:t>
      </w:r>
      <w:r>
        <w:t xml:space="preserve"> učení a počítačová grafika jsou oblasti, které v</w:t>
      </w:r>
      <w:r w:rsidR="00763A4F">
        <w:t> posledních dvou dekádách</w:t>
      </w:r>
      <w:r>
        <w:t xml:space="preserve"> zaznamenávají</w:t>
      </w:r>
      <w:r w:rsidR="005E42DE">
        <w:t xml:space="preserve"> </w:t>
      </w:r>
      <w:r>
        <w:t>rapidní</w:t>
      </w:r>
      <w:r w:rsidR="005E42DE">
        <w:t xml:space="preserve"> vývoj</w:t>
      </w:r>
      <w:r w:rsidR="00763A4F">
        <w:t>.</w:t>
      </w:r>
      <w:r w:rsidR="0003444E">
        <w:t xml:space="preserve"> </w:t>
      </w:r>
      <w:r w:rsidR="009A0142">
        <w:t>V oblasti</w:t>
      </w:r>
      <w:r w:rsidR="0003444E">
        <w:t xml:space="preserve"> strojového učení lze identifikovat tři příčiny tohoto progresu. </w:t>
      </w:r>
      <w:r w:rsidR="00366624">
        <w:t>Architektury a metody strojového učení se rozvíje</w:t>
      </w:r>
      <w:r w:rsidR="00F640B4">
        <w:t>ly</w:t>
      </w:r>
      <w:r w:rsidR="00366624">
        <w:t xml:space="preserve"> už od druhé poloviny 20. století, nicméně teprve dostatečný hardwarový výkon posledních let umožnil tyto metody naplno využít, a to i v praxi. Kromě toho byly vymyšleny i nové sofistikované modely. Hardwarový výkon </w:t>
      </w:r>
      <w:r w:rsidR="00470006">
        <w:t>doplňuje</w:t>
      </w:r>
      <w:r w:rsidR="00366624">
        <w:t xml:space="preserve"> </w:t>
      </w:r>
      <w:r w:rsidR="00470006">
        <w:t>software</w:t>
      </w:r>
      <w:r w:rsidR="00366624">
        <w:t xml:space="preserve"> na bázi vyšších programovacích jazyků, který umožňuje relativně jednoduše im</w:t>
      </w:r>
      <w:r w:rsidR="00780F0C">
        <w:t xml:space="preserve">plementovat i složité </w:t>
      </w:r>
      <w:r w:rsidR="00780F0C" w:rsidRPr="00F640B4">
        <w:t>architekt</w:t>
      </w:r>
      <w:r w:rsidR="00366624" w:rsidRPr="00F640B4">
        <w:t>u</w:t>
      </w:r>
      <w:r w:rsidR="00780F0C" w:rsidRPr="00F640B4">
        <w:t>r</w:t>
      </w:r>
      <w:r w:rsidR="00366624" w:rsidRPr="00F640B4">
        <w:t>y.</w:t>
      </w:r>
      <w:r w:rsidR="00366624">
        <w:t xml:space="preserve"> Během vývoje oboru byly rovněž vytvořeny datové sady, které jsou s výhodou využívány při </w:t>
      </w:r>
      <w:r w:rsidR="0003444E">
        <w:t>trénování</w:t>
      </w:r>
      <w:r w:rsidR="00366624">
        <w:t xml:space="preserve"> a testování</w:t>
      </w:r>
      <w:r w:rsidR="0003444E">
        <w:t xml:space="preserve">. </w:t>
      </w:r>
      <w:r w:rsidR="000E48FF">
        <w:fldChar w:fldCharType="begin"/>
      </w:r>
      <w:r w:rsidR="006E3E31">
        <w:instrText xml:space="preserve"> ADDIN ZOTERO_ITEM CSL_CITATION {"citationID":"s0QIsD0L","properties":{"formattedCitation":"(Abadi et al. 2016)","plainCitation":"(Abadi et al. 2016)","noteIndex":0},"citationItems":[{"id":916,"uris":["http://zotero.org/users/local/IbRhotwj/items/VDVA2D3E"],"uri":["http://zotero.org/users/local/IbRhotwj/items/VDVA2D3E"],"itemData":{"id":916,"type":"paper-conference","title":"TensorFlow: A system for large-scale machine learning","container-title":"Proceedings of the 12th USENIX Symposium on Operating Systems Design and Implementation","publisher":"USENIX Association","publisher-place":"Savannah,","page":"21","volume":"16","source":"Zotero","event-place":"Savannah,","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URL":"https://www.usenix.org/system/files/conference/osdi16/osdi16-abadi.pdf","ISBN":"978-1-931971-33-1","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rsidR="000E48FF">
        <w:fldChar w:fldCharType="separate"/>
      </w:r>
      <w:r w:rsidR="006E3E31" w:rsidRPr="006E3E31">
        <w:t>(Abadi et al. 2016)</w:t>
      </w:r>
      <w:r w:rsidR="000E48FF">
        <w:fldChar w:fldCharType="end"/>
      </w:r>
      <w:r w:rsidR="00E17003">
        <w:t xml:space="preserve">. </w:t>
      </w:r>
    </w:p>
    <w:p w14:paraId="4E5BA637" w14:textId="57582FD4" w:rsidR="003248FB" w:rsidRDefault="009A0142" w:rsidP="003248FB">
      <w:pPr>
        <w:pStyle w:val="Standartnitext"/>
      </w:pPr>
      <w:r>
        <w:t xml:space="preserve">Podobně i počítačová grafika těží z vývoje nových grafických </w:t>
      </w:r>
      <w:r w:rsidRPr="00F640B4">
        <w:t>subsystému a</w:t>
      </w:r>
      <w:r>
        <w:t xml:space="preserve"> především z rostoucího zájmu o vizuální prezentaci a interakci ve všech oblastech nasazení počítačových technologií. </w:t>
      </w:r>
      <w:r w:rsidR="00E17003">
        <w:t xml:space="preserve">Mezi </w:t>
      </w:r>
      <w:r w:rsidR="005E42DE">
        <w:t>obory</w:t>
      </w:r>
      <w:r w:rsidR="00E17003">
        <w:t xml:space="preserve"> strojového učení a počítačové grafiky</w:t>
      </w:r>
      <w:r w:rsidR="005E42DE">
        <w:t xml:space="preserve"> existuje</w:t>
      </w:r>
      <w:r w:rsidR="00763A4F">
        <w:t xml:space="preserve"> podstatný průnik. Jedná se například o techniky počítačového vidění</w:t>
      </w:r>
      <w:r w:rsidR="002F2A38">
        <w:t xml:space="preserve"> </w:t>
      </w:r>
      <w:r w:rsidR="006D61AF">
        <w:t>či</w:t>
      </w:r>
      <w:r w:rsidR="00604460">
        <w:t xml:space="preserve"> </w:t>
      </w:r>
      <w:r w:rsidR="005D200B">
        <w:t>zpracov</w:t>
      </w:r>
      <w:r w:rsidR="005D200B">
        <w:rPr>
          <w:lang w:bidi="he-IL"/>
        </w:rPr>
        <w:t>ání obrazu.</w:t>
      </w:r>
      <w:r w:rsidR="00216C16">
        <w:t xml:space="preserve"> </w:t>
      </w:r>
      <w:r w:rsidR="005E42DE">
        <w:t>J</w:t>
      </w:r>
      <w:r w:rsidR="00216C16">
        <w:t>ádrem teoretické části textu je představení tohoto</w:t>
      </w:r>
      <w:r w:rsidR="005E42DE">
        <w:t xml:space="preserve"> průniku</w:t>
      </w:r>
      <w:r w:rsidR="00216C16">
        <w:t xml:space="preserve"> </w:t>
      </w:r>
      <w:r w:rsidR="00216C16" w:rsidRPr="00F640B4">
        <w:t>a</w:t>
      </w:r>
      <w:r w:rsidR="00216C16">
        <w:t xml:space="preserve"> specifické podoblasti</w:t>
      </w:r>
      <w:r w:rsidR="005E42DE">
        <w:t xml:space="preserve">, jíž lze označit jako „Generování grafického obsahu </w:t>
      </w:r>
      <w:r w:rsidR="009D5C4C">
        <w:t>s</w:t>
      </w:r>
      <w:r w:rsidR="005E42DE">
        <w:t xml:space="preserve"> pomocí metod strojového učení“ - </w:t>
      </w:r>
      <w:r w:rsidR="005B452A">
        <w:t>v</w:t>
      </w:r>
      <w:r w:rsidR="00962513">
        <w:t xml:space="preserve"> zahraniční</w:t>
      </w:r>
      <w:r w:rsidR="005B452A">
        <w:t> literatu</w:t>
      </w:r>
      <w:r w:rsidR="005B452A">
        <w:rPr>
          <w:lang w:bidi="he-IL"/>
        </w:rPr>
        <w:t>ře</w:t>
      </w:r>
      <w:r w:rsidR="00962513">
        <w:rPr>
          <w:lang w:bidi="he-IL"/>
        </w:rPr>
        <w:t xml:space="preserve"> se jedná o pojem „Procedural content generation </w:t>
      </w:r>
      <w:r w:rsidR="006D61AF">
        <w:rPr>
          <w:lang w:bidi="he-IL"/>
        </w:rPr>
        <w:t>via</w:t>
      </w:r>
      <w:r w:rsidR="00962513">
        <w:rPr>
          <w:lang w:bidi="he-IL"/>
        </w:rPr>
        <w:t xml:space="preserve"> machine learning“,</w:t>
      </w:r>
      <w:r w:rsidR="006D61AF">
        <w:rPr>
          <w:lang w:bidi="he-IL"/>
        </w:rPr>
        <w:t xml:space="preserve"> </w:t>
      </w:r>
      <w:r w:rsidR="007830E9">
        <w:rPr>
          <w:lang w:bidi="he-IL"/>
        </w:rPr>
        <w:t>známý pod zkratkou</w:t>
      </w:r>
      <w:r w:rsidR="00B226CD">
        <w:t xml:space="preserve"> PCGML.</w:t>
      </w:r>
    </w:p>
    <w:p w14:paraId="04B2A712" w14:textId="3B4F3DC9" w:rsidR="00604460" w:rsidRDefault="00CE4100" w:rsidP="003248FB">
      <w:pPr>
        <w:pStyle w:val="Standartnitext"/>
      </w:pPr>
      <w:r>
        <w:t>B</w:t>
      </w:r>
      <w:r w:rsidR="00604460">
        <w:t xml:space="preserve">akalářské práce </w:t>
      </w:r>
      <w:r>
        <w:t>je členěna</w:t>
      </w:r>
      <w:r w:rsidR="00604460">
        <w:t xml:space="preserve"> následovně</w:t>
      </w:r>
      <w:r w:rsidR="009D5C4C">
        <w:t>:</w:t>
      </w:r>
      <w:r w:rsidR="00604460">
        <w:t xml:space="preserve"> </w:t>
      </w:r>
      <w:r w:rsidR="00AB0C35">
        <w:t>V první části textu</w:t>
      </w:r>
      <w:r w:rsidR="00F640B4">
        <w:t xml:space="preserve"> je</w:t>
      </w:r>
      <w:r w:rsidR="00604460">
        <w:t xml:space="preserve"> v obecných rysech představena oblast strojového učení s explikací metod, které jsou využívány v praktické části.</w:t>
      </w:r>
      <w:r w:rsidR="00216C16">
        <w:t xml:space="preserve"> Výčet aplikací založených na těchto metodách (zejména na neuronových sítích) je pak striktně omezen na </w:t>
      </w:r>
      <w:r w:rsidR="002F2A38">
        <w:t>oblast</w:t>
      </w:r>
      <w:r w:rsidR="00216C16">
        <w:t xml:space="preserve"> </w:t>
      </w:r>
      <w:r w:rsidR="002F2A38">
        <w:t>počítačové grafiky</w:t>
      </w:r>
      <w:r w:rsidR="00B226CD">
        <w:t>.</w:t>
      </w:r>
      <w:r w:rsidR="00AB0C35">
        <w:t xml:space="preserve"> </w:t>
      </w:r>
      <w:r>
        <w:t>Dále je v kapitolách tři a čtyři vytvořen</w:t>
      </w:r>
      <w:r w:rsidR="006D61AF">
        <w:t>a</w:t>
      </w:r>
      <w:r>
        <w:t xml:space="preserve"> stručn</w:t>
      </w:r>
      <w:r w:rsidR="006D61AF">
        <w:t>á rešerše</w:t>
      </w:r>
      <w:r w:rsidR="00604460">
        <w:t xml:space="preserve"> postupů a metod, které jsou používány či diskutovány v souvislosti s procedurálním generováním grafického obsahu.</w:t>
      </w:r>
      <w:r w:rsidR="00216C16">
        <w:t xml:space="preserve"> Nejprve je tato oblast představena obecně a poté je text zaměřen na </w:t>
      </w:r>
      <w:r w:rsidR="00470006">
        <w:t>aplikace vybraných technik</w:t>
      </w:r>
      <w:r w:rsidR="00216C16">
        <w:t xml:space="preserve"> </w:t>
      </w:r>
      <w:r w:rsidR="00470006">
        <w:t>PCGML</w:t>
      </w:r>
      <w:r w:rsidR="00B226CD">
        <w:t>.</w:t>
      </w:r>
    </w:p>
    <w:p w14:paraId="00EB012D" w14:textId="5962BE9B" w:rsidR="00BB6FC3" w:rsidRDefault="007830E9" w:rsidP="003248FB">
      <w:pPr>
        <w:pStyle w:val="Standartnitext"/>
      </w:pPr>
      <w:r>
        <w:t xml:space="preserve">Implementačním </w:t>
      </w:r>
      <w:r w:rsidR="00AB0C35">
        <w:t xml:space="preserve">otázkám se věnuje </w:t>
      </w:r>
      <w:r w:rsidR="00AB0C35" w:rsidRPr="007830E9">
        <w:t>p</w:t>
      </w:r>
      <w:r w:rsidR="00CE4100" w:rsidRPr="007830E9">
        <w:t>átá</w:t>
      </w:r>
      <w:r w:rsidR="00CE4100">
        <w:t xml:space="preserve"> kapitola</w:t>
      </w:r>
      <w:r w:rsidR="00AB0C35">
        <w:t xml:space="preserve">, </w:t>
      </w:r>
      <w:r w:rsidR="00CE4100">
        <w:t>popisuj</w:t>
      </w:r>
      <w:r w:rsidR="00AB0C35">
        <w:t>ící</w:t>
      </w:r>
      <w:r w:rsidR="007738F0">
        <w:t xml:space="preserve"> </w:t>
      </w:r>
      <w:r w:rsidR="00CE4100">
        <w:t>typické</w:t>
      </w:r>
      <w:r w:rsidR="007738F0">
        <w:t xml:space="preserve"> technologie a prostředí, </w:t>
      </w:r>
      <w:r w:rsidR="00CE4100">
        <w:t>které</w:t>
      </w:r>
      <w:r w:rsidR="007738F0">
        <w:t xml:space="preserve"> jsou vhodné pro implementaci metod strojového učení</w:t>
      </w:r>
      <w:r w:rsidR="00470006">
        <w:t>.</w:t>
      </w:r>
      <w:r w:rsidR="007738F0">
        <w:t xml:space="preserve"> </w:t>
      </w:r>
      <w:r w:rsidR="00470006">
        <w:t>Tyto technologie</w:t>
      </w:r>
      <w:r w:rsidR="00AB0C35">
        <w:t xml:space="preserve"> </w:t>
      </w:r>
      <w:r w:rsidR="007738F0">
        <w:t>jsou</w:t>
      </w:r>
      <w:r w:rsidR="00470006">
        <w:t xml:space="preserve"> pak</w:t>
      </w:r>
      <w:r w:rsidR="007738F0">
        <w:t xml:space="preserve"> </w:t>
      </w:r>
      <w:r w:rsidR="00470006">
        <w:t>využity</w:t>
      </w:r>
      <w:r w:rsidR="007738F0">
        <w:t xml:space="preserve"> v pr</w:t>
      </w:r>
      <w:r w:rsidR="00B226CD">
        <w:t>aktické části bakalářské práce</w:t>
      </w:r>
      <w:r w:rsidR="00470006">
        <w:t xml:space="preserve">, kde </w:t>
      </w:r>
      <w:r w:rsidR="007738F0">
        <w:t xml:space="preserve">je </w:t>
      </w:r>
      <w:r w:rsidR="00470006">
        <w:t xml:space="preserve">v šesté kapitole </w:t>
      </w:r>
      <w:r>
        <w:t>prezentován</w:t>
      </w:r>
      <w:r w:rsidR="007738F0">
        <w:t xml:space="preserve"> návrh a implementace metody, která za využití architektur </w:t>
      </w:r>
      <w:r w:rsidR="00470006">
        <w:lastRenderedPageBreak/>
        <w:t>dopředných</w:t>
      </w:r>
      <w:r w:rsidR="006D61AF">
        <w:t xml:space="preserve"> </w:t>
      </w:r>
      <w:r w:rsidR="007738F0">
        <w:t xml:space="preserve">neuronových sítí </w:t>
      </w:r>
      <w:r w:rsidR="006D61AF">
        <w:t>predikuje</w:t>
      </w:r>
      <w:r w:rsidR="007738F0">
        <w:t xml:space="preserve"> distribuc</w:t>
      </w:r>
      <w:r>
        <w:t>i</w:t>
      </w:r>
      <w:r w:rsidR="007738F0">
        <w:t xml:space="preserve"> objektů v</w:t>
      </w:r>
      <w:r w:rsidR="00AB0C35">
        <w:t> </w:t>
      </w:r>
      <w:r w:rsidR="007738F0">
        <w:t xml:space="preserve">dvojrozměrné scéně na základě naučených dat. </w:t>
      </w:r>
      <w:r w:rsidR="00AB0C35">
        <w:t xml:space="preserve">Softwarová implementace navržené </w:t>
      </w:r>
      <w:r w:rsidR="007738F0">
        <w:t>metod</w:t>
      </w:r>
      <w:r w:rsidR="00AB0C35">
        <w:t>y</w:t>
      </w:r>
      <w:r w:rsidR="007738F0">
        <w:t xml:space="preserve"> je otestována</w:t>
      </w:r>
      <w:r>
        <w:t xml:space="preserve"> v kapitole sedm</w:t>
      </w:r>
      <w:r w:rsidR="007738F0">
        <w:t xml:space="preserve"> a vyplynulé vý</w:t>
      </w:r>
      <w:r w:rsidR="00232EDF">
        <w:t>sledky jsou zhodnoceny v</w:t>
      </w:r>
      <w:r w:rsidR="00470006">
        <w:t> </w:t>
      </w:r>
      <w:r w:rsidR="00232EDF">
        <w:t>závěru</w:t>
      </w:r>
      <w:r w:rsidR="00470006">
        <w:t>, kde</w:t>
      </w:r>
      <w:r w:rsidR="00BB6FC3">
        <w:t xml:space="preserve"> jsou shrnuty </w:t>
      </w:r>
      <w:r w:rsidR="00470006" w:rsidRPr="00F640B4">
        <w:t>i</w:t>
      </w:r>
      <w:r w:rsidR="00470006">
        <w:t xml:space="preserve"> </w:t>
      </w:r>
      <w:r w:rsidR="00BB6FC3">
        <w:t xml:space="preserve">poznatky z teoretické části práce a </w:t>
      </w:r>
      <w:r w:rsidR="00470006">
        <w:t>j</w:t>
      </w:r>
      <w:r w:rsidR="00BB6FC3">
        <w:t>sou nastíněny možná rozšířen</w:t>
      </w:r>
      <w:r w:rsidR="00F640B4">
        <w:t>í</w:t>
      </w:r>
      <w:r w:rsidR="00BB6FC3">
        <w:t xml:space="preserve"> zkoumané oblasti.</w:t>
      </w:r>
    </w:p>
    <w:p w14:paraId="39C99D6C" w14:textId="69F4E9AB" w:rsidR="00191F46" w:rsidRPr="00191F46" w:rsidRDefault="00191F46" w:rsidP="00CD7A20">
      <w:pPr>
        <w:pStyle w:val="Heading1"/>
      </w:pPr>
      <w:bookmarkStart w:id="190" w:name="_Toc6218134"/>
      <w:r w:rsidRPr="00191F46">
        <w:lastRenderedPageBreak/>
        <w:t>Strojové učení</w:t>
      </w:r>
      <w:r w:rsidR="00B226CD">
        <w:t xml:space="preserve"> v </w:t>
      </w:r>
      <w:r w:rsidR="00D64732">
        <w:t>obecných rysech</w:t>
      </w:r>
      <w:bookmarkEnd w:id="190"/>
    </w:p>
    <w:p w14:paraId="36E2936C" w14:textId="199B381D" w:rsidR="003248FB" w:rsidRDefault="00B226CD" w:rsidP="00683C01">
      <w:pPr>
        <w:pStyle w:val="Standartnitext"/>
      </w:pPr>
      <w:r>
        <w:t xml:space="preserve">Z </w:t>
      </w:r>
      <w:r w:rsidR="00191F46" w:rsidRPr="00191F46">
        <w:t>formálních definic strojového učení je vybráno tradiční znění Toma Mitchella, který definuje strojové učení nás</w:t>
      </w:r>
      <w:r w:rsidR="00763A4F">
        <w:t>l</w:t>
      </w:r>
      <w:r w:rsidR="00191F46" w:rsidRPr="00191F46">
        <w:t xml:space="preserve">edujícím způsobem. </w:t>
      </w:r>
      <w:r w:rsidR="00191F46" w:rsidRPr="00962513">
        <w:rPr>
          <w:rStyle w:val="citacekurzvou"/>
        </w:rPr>
        <w:t>„Stroj (počítačový program) se učí plnit třídu zadání T ze zkušenost</w:t>
      </w:r>
      <w:r w:rsidR="00780F0C" w:rsidRPr="00F640B4">
        <w:rPr>
          <w:rStyle w:val="citacekurzvou"/>
        </w:rPr>
        <w:t>i</w:t>
      </w:r>
      <w:r w:rsidR="00191F46" w:rsidRPr="00962513">
        <w:rPr>
          <w:rStyle w:val="citacekurzvou"/>
        </w:rPr>
        <w:t xml:space="preserve"> E a s úspěšností P v tom případě, když se úspěšnost plně</w:t>
      </w:r>
      <w:r w:rsidRPr="00962513">
        <w:rPr>
          <w:rStyle w:val="citacekurzvou"/>
        </w:rPr>
        <w:t xml:space="preserve">ní zadaných úkolů T zlepšuje s </w:t>
      </w:r>
      <w:r w:rsidR="00191F46" w:rsidRPr="00962513">
        <w:rPr>
          <w:rStyle w:val="citacekurzvou"/>
        </w:rPr>
        <w:t>využitím znalostí nabytých ze zkušenosti E.“</w:t>
      </w:r>
      <w:r w:rsidR="0061418B">
        <w:rPr>
          <w:rStyle w:val="citacekurzvou"/>
        </w:rPr>
        <w:t xml:space="preserve"> </w:t>
      </w:r>
      <w:r w:rsidR="0061418B">
        <w:rPr>
          <w:rStyle w:val="citacekurzvou"/>
        </w:rPr>
        <w:fldChar w:fldCharType="begin"/>
      </w:r>
      <w:r w:rsidR="0061418B">
        <w:rPr>
          <w:rStyle w:val="citacekurzvou"/>
        </w:rPr>
        <w:instrText xml:space="preserve"> ADDIN ZOTERO_ITEM CSL_CITATION {"citationID":"9YQOfl2O","properties":{"formattedCitation":"(Mitchell 1997)","plainCitation":"(Mitchell 1997)","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61418B">
        <w:rPr>
          <w:rStyle w:val="citacekurzvou"/>
        </w:rPr>
        <w:fldChar w:fldCharType="separate"/>
      </w:r>
      <w:r w:rsidR="0061418B" w:rsidRPr="0061418B">
        <w:t>(Mitchell 1997)</w:t>
      </w:r>
      <w:r w:rsidR="0061418B">
        <w:rPr>
          <w:rStyle w:val="citacekurzvou"/>
        </w:rPr>
        <w:fldChar w:fldCharType="end"/>
      </w:r>
      <w:r w:rsidR="00191F46" w:rsidRPr="00191F46">
        <w:t xml:space="preserve">. </w:t>
      </w:r>
      <w:r w:rsidR="00683C01">
        <w:t xml:space="preserve">K </w:t>
      </w:r>
      <w:r w:rsidR="00EC2DCC">
        <w:t>základním praktickým úlohám</w:t>
      </w:r>
      <w:r w:rsidR="005815BF">
        <w:t>,</w:t>
      </w:r>
      <w:r w:rsidR="00EC2DCC">
        <w:t xml:space="preserve"> </w:t>
      </w:r>
      <w:r w:rsidR="006D61AF">
        <w:t>pro</w:t>
      </w:r>
      <w:r w:rsidR="00EC2DCC">
        <w:t xml:space="preserve"> něž jsou algoritmy strojového učení </w:t>
      </w:r>
      <w:r w:rsidR="006D61AF">
        <w:t>používány</w:t>
      </w:r>
      <w:r w:rsidR="00075D5A">
        <w:t xml:space="preserve"> patří klasifikace, predikce</w:t>
      </w:r>
      <w:r w:rsidR="00EC2DCC">
        <w:t>,</w:t>
      </w:r>
      <w:r w:rsidR="003248FB">
        <w:t xml:space="preserve"> expertní systémy,</w:t>
      </w:r>
      <w:r w:rsidR="00EC2DCC">
        <w:t xml:space="preserve"> popřípadě kontrola agenta</w:t>
      </w:r>
      <w:r w:rsidR="005815BF">
        <w:t xml:space="preserve"> autonomního systému</w:t>
      </w:r>
      <w:r w:rsidR="00EC2DCC">
        <w:t>.</w:t>
      </w:r>
    </w:p>
    <w:p w14:paraId="7384F9B0" w14:textId="7368B6D2" w:rsidR="003248FB" w:rsidRDefault="000F66F6" w:rsidP="00577EFD">
      <w:pPr>
        <w:pStyle w:val="Standartnitext"/>
      </w:pPr>
      <w:r>
        <w:t>Algoritmy strojového učení se</w:t>
      </w:r>
      <w:r w:rsidR="00577EFD">
        <w:t xml:space="preserve"> podle způsobu učení</w:t>
      </w:r>
      <w:r>
        <w:t xml:space="preserve"> dělí na dvě skupiny. Za prvé je to skupina </w:t>
      </w:r>
      <w:r w:rsidR="00577EFD">
        <w:t>tzv. „učení s učitelem“</w:t>
      </w:r>
      <w:r w:rsidR="000A3F68">
        <w:t xml:space="preserve"> angl. „supervised“</w:t>
      </w:r>
      <w:r w:rsidR="00577EFD">
        <w:t>. C</w:t>
      </w:r>
      <w:r w:rsidR="00075D5A">
        <w:t xml:space="preserve">ílem algoritmů </w:t>
      </w:r>
      <w:r w:rsidR="00577EFD">
        <w:t>této skupiny je</w:t>
      </w:r>
      <w:r w:rsidR="00075D5A">
        <w:t xml:space="preserve"> aproximace neznámé komplexní funkce</w:t>
      </w:r>
      <w:r w:rsidR="00CE67CC">
        <w:t xml:space="preserve"> </w:t>
      </w:r>
      <m:oMath>
        <m:r>
          <w:rPr>
            <w:rFonts w:ascii="Cambria Math" w:hAnsi="Cambria Math"/>
          </w:rPr>
          <m:t>y = f*(x)</m:t>
        </m:r>
      </m:oMath>
      <w:r w:rsidR="00075D5A">
        <w:t xml:space="preserve"> </w:t>
      </w:r>
      <w:r w:rsidR="000F37C0">
        <w:fldChar w:fldCharType="begin"/>
      </w:r>
      <w:r w:rsidR="000F37C0">
        <w:instrText xml:space="preserve"> ADDIN ZOTERO_ITEM CSL_CITATION {"citationID":"LCM7oSU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0F37C0">
        <w:fldChar w:fldCharType="separate"/>
      </w:r>
      <w:r w:rsidR="007911EC" w:rsidRPr="007911EC">
        <w:t>(Goodfellow et al. 2016)</w:t>
      </w:r>
      <w:r w:rsidR="000F37C0">
        <w:fldChar w:fldCharType="end"/>
      </w:r>
      <w:r w:rsidR="000F37C0">
        <w:t xml:space="preserve">. </w:t>
      </w:r>
      <w:r w:rsidR="00577EFD">
        <w:t>S</w:t>
      </w:r>
      <w:r w:rsidR="00652D69">
        <w:t> </w:t>
      </w:r>
      <w:r w:rsidR="00075D5A">
        <w:t>menší</w:t>
      </w:r>
      <w:r w:rsidR="00652D69">
        <w:t xml:space="preserve"> nebo větší</w:t>
      </w:r>
      <w:r w:rsidR="00075D5A">
        <w:t xml:space="preserve"> úspěšností</w:t>
      </w:r>
      <w:r w:rsidR="00780F0C">
        <w:t xml:space="preserve"> se tato a</w:t>
      </w:r>
      <w:r w:rsidR="00780F0C" w:rsidRPr="00F640B4">
        <w:t>p</w:t>
      </w:r>
      <w:r w:rsidR="00577EFD" w:rsidRPr="00F640B4">
        <w:t>roxi</w:t>
      </w:r>
      <w:r w:rsidR="00577EFD">
        <w:t>mace děje</w:t>
      </w:r>
      <w:r w:rsidR="00075D5A">
        <w:t xml:space="preserve"> za pomocí předkládání vstupních a výstupních vektorů hledané funkce. Celý aparát </w:t>
      </w:r>
      <w:r w:rsidR="00577EFD">
        <w:t>takového</w:t>
      </w:r>
      <w:r w:rsidR="00075D5A">
        <w:t xml:space="preserve"> optim</w:t>
      </w:r>
      <w:r w:rsidR="00AB0C35">
        <w:t>ali</w:t>
      </w:r>
      <w:r w:rsidR="00075D5A">
        <w:t>začního procesu je často parametrizovatelný</w:t>
      </w:r>
      <w:r w:rsidR="005B452A">
        <w:t xml:space="preserve"> takzvanými hyperparametry, přičemž </w:t>
      </w:r>
      <w:r w:rsidR="00075D5A">
        <w:t xml:space="preserve">celková úspěšnost nalezení příslušné funkce je na těchto parametrech závislá </w:t>
      </w:r>
      <w:r w:rsidR="00075D5A">
        <w:fldChar w:fldCharType="begin"/>
      </w:r>
      <w:r w:rsidR="00075D5A">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rsidR="00075D5A">
        <w:fldChar w:fldCharType="separate"/>
      </w:r>
      <w:r w:rsidR="007911EC" w:rsidRPr="007911EC">
        <w:t>(Jordan a Mitchell 2015)</w:t>
      </w:r>
      <w:r w:rsidR="00075D5A">
        <w:fldChar w:fldCharType="end"/>
      </w:r>
      <w:r w:rsidR="00B226CD">
        <w:t>.</w:t>
      </w:r>
      <w:r w:rsidR="00577EFD">
        <w:t xml:space="preserve"> Druhou skupinou jsou algoritmy, které se takzvaně „učí bez učitele“ </w:t>
      </w:r>
      <w:r w:rsidR="000A3F68">
        <w:t>angl. „unsupervised“. Ghahramani charakterizuje tento druh učení jako algoritmické hledání souvislostí v</w:t>
      </w:r>
      <w:r w:rsidR="00C92091">
        <w:t xml:space="preserve"> datech, která mají velice složitá rozdělení </w:t>
      </w:r>
      <w:r w:rsidR="000A3F68">
        <w:fldChar w:fldCharType="begin"/>
      </w:r>
      <w:r w:rsidR="000A3F68">
        <w:instrText xml:space="preserve"> ADDIN ZOTERO_ITEM CSL_CITATION {"citationID":"IZD5OTLe","properties":{"formattedCitation":"(Ghahramani 2004)","plainCitation":"(Ghahramani 2004)","noteIndex":0},"citationItems":[{"id":982,"uris":["http://zotero.org/users/local/IbRhotwj/items/3X5ZUHBZ"],"uri":["http://zotero.org/users/local/IbRhotwj/items/3X5ZUHBZ"],"itemData":{"id":982,"type":"post-weblog","title":"Unsupervised Learning","container-title":"GATSBY COMPUTATIONAL NEUROSCIENCE UNIT","URL":"http://mlg.eng.cam.ac.uk/zoubin/papers/ul.pdf","author":[{"family":"Ghahramani","given":"Zoubin"}],"issued":{"date-parts":[["2004"]]},"accessed":{"date-parts":[["2019",4,2]]}}}],"schema":"https://github.com/citation-style-language/schema/raw/master/csl-citation.json"} </w:instrText>
      </w:r>
      <w:r w:rsidR="000A3F68">
        <w:fldChar w:fldCharType="separate"/>
      </w:r>
      <w:r w:rsidR="000A3F68" w:rsidRPr="000A3F68">
        <w:t>(Ghahramani 2004)</w:t>
      </w:r>
      <w:r w:rsidR="000A3F68">
        <w:fldChar w:fldCharType="end"/>
      </w:r>
      <w:r w:rsidR="00C92091">
        <w:t>.</w:t>
      </w:r>
    </w:p>
    <w:p w14:paraId="49AE31BB" w14:textId="2450583F" w:rsidR="00763A4F" w:rsidRDefault="00D64732" w:rsidP="00504230">
      <w:pPr>
        <w:pStyle w:val="Standartnitext"/>
        <w:rPr>
          <w:lang w:bidi="he-IL"/>
        </w:rPr>
      </w:pPr>
      <w:r>
        <w:rPr>
          <w:lang w:bidi="he-IL"/>
        </w:rPr>
        <w:t>Jednoduché funkce lze v zásadě aproximovat i jinými čistě programově-algoritmickými metodami, to je nicméně často neefektivní</w:t>
      </w:r>
      <w:r w:rsidR="009D5C4C">
        <w:rPr>
          <w:lang w:bidi="he-IL"/>
        </w:rPr>
        <w:t>,</w:t>
      </w:r>
      <w:r>
        <w:rPr>
          <w:lang w:bidi="he-IL"/>
        </w:rPr>
        <w:t xml:space="preserve"> popřípadě u</w:t>
      </w:r>
      <w:r w:rsidR="00AB0C35">
        <w:rPr>
          <w:lang w:bidi="he-IL"/>
        </w:rPr>
        <w:t> </w:t>
      </w:r>
      <w:r>
        <w:rPr>
          <w:lang w:bidi="he-IL"/>
        </w:rPr>
        <w:t xml:space="preserve">komplexnějších funkcí vyloženě nereálné. </w:t>
      </w:r>
      <w:r w:rsidR="005815BF">
        <w:rPr>
          <w:lang w:bidi="he-IL"/>
        </w:rPr>
        <w:t xml:space="preserve">Následuje výčet hlavních argumentů pro upřednostňování algoritmů strojového učení, namísto implementace </w:t>
      </w:r>
      <w:r w:rsidR="00FD3A97">
        <w:rPr>
          <w:lang w:bidi="he-IL"/>
        </w:rPr>
        <w:t>jiného</w:t>
      </w:r>
      <w:r w:rsidR="00652D69">
        <w:rPr>
          <w:lang w:bidi="he-IL"/>
        </w:rPr>
        <w:t xml:space="preserve"> procedurálně či obecně</w:t>
      </w:r>
      <w:r w:rsidR="00763A4F">
        <w:rPr>
          <w:lang w:bidi="he-IL"/>
        </w:rPr>
        <w:t xml:space="preserve"> programově laděného</w:t>
      </w:r>
      <w:r w:rsidR="00683C01">
        <w:rPr>
          <w:lang w:bidi="he-IL"/>
        </w:rPr>
        <w:t xml:space="preserve"> systému.</w:t>
      </w:r>
    </w:p>
    <w:p w14:paraId="0BF82626" w14:textId="38C13C7D" w:rsidR="00763A4F" w:rsidRDefault="005815BF" w:rsidP="00763A4F">
      <w:pPr>
        <w:pStyle w:val="Standartnitext"/>
        <w:ind w:firstLine="708"/>
        <w:rPr>
          <w:lang w:bidi="he-IL"/>
        </w:rPr>
      </w:pPr>
      <w:r>
        <w:rPr>
          <w:lang w:bidi="he-IL"/>
        </w:rPr>
        <w:t xml:space="preserve">Mitchellem definovaná zkušenost </w:t>
      </w:r>
      <w:r w:rsidRPr="00962513">
        <w:rPr>
          <w:rStyle w:val="citacekurzvou"/>
        </w:rPr>
        <w:t>E</w:t>
      </w:r>
      <w:r>
        <w:rPr>
          <w:i/>
          <w:iCs/>
          <w:lang w:bidi="he-IL"/>
        </w:rPr>
        <w:t xml:space="preserve"> </w:t>
      </w:r>
      <w:r w:rsidR="00683C01">
        <w:rPr>
          <w:lang w:bidi="he-IL"/>
        </w:rPr>
        <w:t>je v</w:t>
      </w:r>
      <w:r w:rsidR="00AB0C35">
        <w:rPr>
          <w:lang w:bidi="he-IL"/>
        </w:rPr>
        <w:t> </w:t>
      </w:r>
      <w:r>
        <w:rPr>
          <w:lang w:bidi="he-IL"/>
        </w:rPr>
        <w:t xml:space="preserve">oblasti strojového učení reprezentována daty. </w:t>
      </w:r>
      <w:r w:rsidR="00FA2FB4">
        <w:rPr>
          <w:lang w:bidi="he-IL"/>
        </w:rPr>
        <w:t>Pro trénovací sadu je důležité</w:t>
      </w:r>
      <w:r w:rsidR="00D64732">
        <w:rPr>
          <w:lang w:bidi="he-IL"/>
        </w:rPr>
        <w:t xml:space="preserve"> to,</w:t>
      </w:r>
      <w:r w:rsidR="00FA2FB4">
        <w:rPr>
          <w:lang w:bidi="he-IL"/>
        </w:rPr>
        <w:t xml:space="preserve"> jaké formy nabývá</w:t>
      </w:r>
      <w:r w:rsidR="00D64732">
        <w:rPr>
          <w:lang w:bidi="he-IL"/>
        </w:rPr>
        <w:t xml:space="preserve"> a</w:t>
      </w:r>
      <w:r w:rsidR="00683C01">
        <w:rPr>
          <w:lang w:bidi="he-IL"/>
        </w:rPr>
        <w:t xml:space="preserve"> v </w:t>
      </w:r>
      <w:r w:rsidR="00FA2FB4">
        <w:rPr>
          <w:lang w:bidi="he-IL"/>
        </w:rPr>
        <w:t>jakém pořadí vstupu</w:t>
      </w:r>
      <w:r w:rsidR="00D64732">
        <w:rPr>
          <w:lang w:bidi="he-IL"/>
        </w:rPr>
        <w:t>jí jednotlivá data do algoritmu.</w:t>
      </w:r>
      <w:r w:rsidR="00FA2FB4">
        <w:rPr>
          <w:lang w:bidi="he-IL"/>
        </w:rPr>
        <w:t xml:space="preserve"> </w:t>
      </w:r>
      <w:r w:rsidR="00D64732">
        <w:rPr>
          <w:lang w:bidi="he-IL"/>
        </w:rPr>
        <w:t>Především je pak podstatné</w:t>
      </w:r>
      <w:r w:rsidR="00683C01">
        <w:rPr>
          <w:lang w:bidi="he-IL"/>
        </w:rPr>
        <w:t xml:space="preserve"> </w:t>
      </w:r>
      <w:r w:rsidR="00FA2FB4" w:rsidRPr="00962513">
        <w:rPr>
          <w:rStyle w:val="citacekurzvou"/>
        </w:rPr>
        <w:t>„…jak dobře</w:t>
      </w:r>
      <w:r w:rsidR="00D64732" w:rsidRPr="00962513">
        <w:rPr>
          <w:rStyle w:val="citacekurzvou"/>
        </w:rPr>
        <w:t xml:space="preserve"> data reprezentují</w:t>
      </w:r>
      <w:r w:rsidR="00FA2FB4" w:rsidRPr="00962513">
        <w:rPr>
          <w:rStyle w:val="citacekurzvou"/>
        </w:rPr>
        <w:t xml:space="preserve"> distribuci příkladů, přes které musí být výsledný systém evaluován úspěšností P.“</w:t>
      </w:r>
      <w:r w:rsidR="0061418B">
        <w:rPr>
          <w:rStyle w:val="citacekurzvou"/>
        </w:rPr>
        <w:t xml:space="preserve"> </w:t>
      </w:r>
      <w:r w:rsidR="0061418B">
        <w:rPr>
          <w:rStyle w:val="citacekurzvou"/>
        </w:rPr>
        <w:fldChar w:fldCharType="begin"/>
      </w:r>
      <w:r w:rsidR="0061418B">
        <w:rPr>
          <w:rStyle w:val="citacekurzvou"/>
        </w:rPr>
        <w:instrText xml:space="preserve"> ADDIN ZOTERO_ITEM CSL_CITATION {"citationID":"84r79Slk","properties":{"formattedCitation":"(Mitchell 1997)","plainCitation":"(Mitchell 1997)","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61418B">
        <w:rPr>
          <w:rStyle w:val="citacekurzvou"/>
        </w:rPr>
        <w:fldChar w:fldCharType="separate"/>
      </w:r>
      <w:r w:rsidR="0061418B" w:rsidRPr="0061418B">
        <w:t>(Mitchell 1997)</w:t>
      </w:r>
      <w:r w:rsidR="0061418B">
        <w:rPr>
          <w:rStyle w:val="citacekurzvou"/>
        </w:rPr>
        <w:fldChar w:fldCharType="end"/>
      </w:r>
      <w:r w:rsidR="000F37C0">
        <w:rPr>
          <w:lang w:bidi="he-IL"/>
        </w:rPr>
        <w:t>.</w:t>
      </w:r>
      <w:r w:rsidR="00683C01">
        <w:rPr>
          <w:lang w:bidi="he-IL"/>
        </w:rPr>
        <w:t xml:space="preserve"> V </w:t>
      </w:r>
      <w:r w:rsidR="00FA2FB4">
        <w:rPr>
          <w:lang w:bidi="he-IL"/>
        </w:rPr>
        <w:t xml:space="preserve">takto definované trénovací sadě, lze pak </w:t>
      </w:r>
      <w:r w:rsidR="009D5C4C">
        <w:rPr>
          <w:lang w:bidi="he-IL"/>
        </w:rPr>
        <w:t>s</w:t>
      </w:r>
      <w:r w:rsidR="00FA2FB4">
        <w:rPr>
          <w:lang w:bidi="he-IL"/>
        </w:rPr>
        <w:t xml:space="preserve"> pomocí vhodných algoritmů strojového učení hledat obecné vztahy a korelace, které by tradiční analýze zůstaly skryté</w:t>
      </w:r>
      <w:r w:rsidR="009D5C4C">
        <w:rPr>
          <w:lang w:bidi="he-IL"/>
        </w:rPr>
        <w:t>.</w:t>
      </w:r>
      <w:r w:rsidR="000F37C0">
        <w:rPr>
          <w:lang w:bidi="he-IL"/>
        </w:rPr>
        <w:t xml:space="preserve"> </w:t>
      </w:r>
      <w:r w:rsidR="009D5C4C">
        <w:rPr>
          <w:lang w:bidi="he-IL"/>
        </w:rPr>
        <w:t>T</w:t>
      </w:r>
      <w:r w:rsidR="000F37C0">
        <w:rPr>
          <w:lang w:bidi="he-IL"/>
        </w:rPr>
        <w:t>o znamená, že by se</w:t>
      </w:r>
      <w:r w:rsidR="00A00427">
        <w:rPr>
          <w:lang w:bidi="he-IL"/>
        </w:rPr>
        <w:t xml:space="preserve"> jen těžko hledala přiměřená algoritmizovatelná logika</w:t>
      </w:r>
      <w:r w:rsidR="00FA2FB4">
        <w:rPr>
          <w:lang w:bidi="he-IL"/>
        </w:rPr>
        <w:t>.</w:t>
      </w:r>
      <w:r w:rsidR="00652D69">
        <w:rPr>
          <w:lang w:bidi="he-IL"/>
        </w:rPr>
        <w:t xml:space="preserve"> Tak zní první argument.</w:t>
      </w:r>
      <w:r w:rsidR="00683C01">
        <w:rPr>
          <w:lang w:bidi="he-IL"/>
        </w:rPr>
        <w:t xml:space="preserve"> Vzhledem k </w:t>
      </w:r>
      <w:r w:rsidR="00FA2FB4">
        <w:rPr>
          <w:lang w:bidi="he-IL"/>
        </w:rPr>
        <w:t xml:space="preserve">záměru této práce lze </w:t>
      </w:r>
      <w:r w:rsidR="00FA2FB4">
        <w:rPr>
          <w:lang w:bidi="he-IL"/>
        </w:rPr>
        <w:lastRenderedPageBreak/>
        <w:t>dodat, že tyto</w:t>
      </w:r>
      <w:r w:rsidR="00D64732">
        <w:rPr>
          <w:lang w:bidi="he-IL"/>
        </w:rPr>
        <w:t xml:space="preserve"> skryté</w:t>
      </w:r>
      <w:r w:rsidR="00FA2FB4">
        <w:rPr>
          <w:lang w:bidi="he-IL"/>
        </w:rPr>
        <w:t xml:space="preserve"> 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683C01">
        <w:rPr>
          <w:lang w:bidi="he-IL"/>
        </w:rPr>
        <w:t xml:space="preserve"> trénovací sady.</w:t>
      </w:r>
    </w:p>
    <w:p w14:paraId="1436F2C4" w14:textId="0DC1BF0B" w:rsidR="00F619E4" w:rsidRPr="00F619E4" w:rsidRDefault="00D64732" w:rsidP="00652D69">
      <w:pPr>
        <w:pStyle w:val="Standartnitext"/>
        <w:ind w:firstLine="708"/>
      </w:pPr>
      <w:r>
        <w:rPr>
          <w:lang w:bidi="he-IL"/>
        </w:rPr>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Nil</w:t>
      </w:r>
      <w:r w:rsidR="00FA2FB4">
        <w:rPr>
          <w:lang w:bidi="he-IL"/>
        </w:rPr>
        <w:t>s</w:t>
      </w:r>
      <w:r w:rsidR="00FB1A31">
        <w:rPr>
          <w:lang w:bidi="he-IL"/>
        </w:rPr>
        <w:t>s</w:t>
      </w:r>
      <w:r w:rsidR="00FA2FB4">
        <w:rPr>
          <w:lang w:bidi="he-IL"/>
        </w:rPr>
        <w:t xml:space="preserve">ona </w:t>
      </w:r>
      <w:r w:rsidR="00FB1A31">
        <w:rPr>
          <w:lang w:bidi="he-IL"/>
        </w:rPr>
        <w:t xml:space="preserve">enormní velikost datové sady, která znemožňuje syntézu do tradičního programu. </w:t>
      </w:r>
      <w:r w:rsidR="00075D5A">
        <w:rPr>
          <w:lang w:bidi="he-IL"/>
        </w:rPr>
        <w:t>Dalším</w:t>
      </w:r>
      <w:r w:rsidR="00763A4F">
        <w:rPr>
          <w:lang w:bidi="he-IL"/>
        </w:rPr>
        <w:t xml:space="preserve"> argumentem je</w:t>
      </w:r>
      <w:r w:rsidR="00FB1A31">
        <w:rPr>
          <w:lang w:bidi="he-IL"/>
        </w:rPr>
        <w:t xml:space="preserve"> dynamická proměnlivost dat, na k</w:t>
      </w:r>
      <w:r w:rsidR="00683C01">
        <w:rPr>
          <w:lang w:bidi="he-IL"/>
        </w:rPr>
        <w:t xml:space="preserve">terou musí být systém schopný v </w:t>
      </w:r>
      <w:r w:rsidR="00FB1A31">
        <w:rPr>
          <w:lang w:bidi="he-IL"/>
        </w:rPr>
        <w:t>ideálním případě reagovat. A konečně jsou některé úlohy definovatelné pouze pomo</w:t>
      </w:r>
      <w:r>
        <w:rPr>
          <w:lang w:bidi="he-IL"/>
        </w:rPr>
        <w:t>cí předkládání četných příkladů</w:t>
      </w:r>
      <w:r w:rsidR="00FB1A31">
        <w:rPr>
          <w:lang w:bidi="he-IL"/>
        </w:rPr>
        <w:t xml:space="preserve"> (Nilsson 1998)</w:t>
      </w:r>
      <w:r w:rsidR="00F619E4">
        <w:t>.</w:t>
      </w:r>
      <w:r w:rsidR="00AC776C">
        <w:t xml:space="preserve"> Většinu </w:t>
      </w:r>
      <w:r w:rsidR="00683C01">
        <w:t>z</w:t>
      </w:r>
      <w:r w:rsidR="00186380">
        <w:t> </w:t>
      </w:r>
      <w:r w:rsidR="00AC776C">
        <w:t xml:space="preserve">těchto jedinečných náležitostí lze demonstrovat na současném projektu </w:t>
      </w:r>
      <w:r w:rsidR="0040279A">
        <w:t>Alter</w:t>
      </w:r>
      <w:r w:rsidR="00AC776C">
        <w:t>ego, který mapuje neuromuskulární signály</w:t>
      </w:r>
      <w:r w:rsidR="0040279A">
        <w:t xml:space="preserve"> kolem úst</w:t>
      </w:r>
      <w:r w:rsidR="00AC776C">
        <w:t xml:space="preserve"> </w:t>
      </w:r>
      <w:r w:rsidR="0040279A">
        <w:t xml:space="preserve">na omezený slovník pojmů s úspěšností 92% </w:t>
      </w:r>
      <w:r w:rsidR="0040279A">
        <w:fldChar w:fldCharType="begin"/>
      </w:r>
      <w:r w:rsidR="0040279A">
        <w:instrText xml:space="preserve"> ADDIN ZOTERO_ITEM CSL_CITATION {"citationID":"39QFUD5L","properties":{"formattedCitation":"(Kapur et al. 2018)","plainCitation":"(Kapur et al. 2018)","noteIndex":0},"citationItems":[{"id":893,"uris":["http://zotero.org/users/local/IbRhotwj/items/SINF4KLT"],"uri":["http://zotero.org/users/local/IbRhotwj/items/SINF4KLT"],"itemData":{"id":893,"type":"paper-conference","title":"AlterEgo: A Personalized Wearable Silent Speech Interface","container-title":"23rd International Conference on Intelligent User Interfaces","collection-title":"IUI '18","publisher":"ACM","publisher-place":"New York, NY, USA","page":"43–53","source":"ACM Digital Library","event-place":"New York, NY, USA","abstract":"We present a wearable interface that allows a user to silently converse with a computing device without any voice or any discernible movements - thereby enabling the user to communicate with devices, AI assistants, applications or other people in a silent, concealed and seamless manner. A user's intention to speak and internal speech is characterized by neuromuscular signals in internal speech articulators that are captured by the AlterEgo system to reconstruct this speech. We use this to facilitate a natural language user interface, where users can silently communicate in natural language and receive aural output (e.g - bone conduction headphones), thereby enabling a discreet, bi-directional interface with a computing device, and providing a seamless form of intelligence augmentation. The paper describes the architecture, design, implementation and operation of the entire system. We demonstrate robustness of the system through user studies and report 92% median word accuracy levels.","URL":"http://doi.acm.org/10.1145/3172944.3172977","DOI":"10.1145/3172944.3172977","ISBN":"978-1-4503-4945-1","note":"event-place: Tokyo, Japan","shortTitle":"AlterEgo","author":[{"family":"Kapur","given":"Arnav"},{"family":"Kapur","given":"Shreyas"},{"family":"Maes","given":"Pattie"}],"issued":{"date-parts":[["2018"]]},"accessed":{"date-parts":[["2019",3,8]]}}}],"schema":"https://github.com/citation-style-language/schema/raw/master/csl-citation.json"} </w:instrText>
      </w:r>
      <w:r w:rsidR="0040279A">
        <w:fldChar w:fldCharType="separate"/>
      </w:r>
      <w:r w:rsidR="007911EC" w:rsidRPr="007911EC">
        <w:t>(Kapur et al. 2018)</w:t>
      </w:r>
      <w:r w:rsidR="0040279A">
        <w:fldChar w:fldCharType="end"/>
      </w:r>
      <w:r w:rsidR="0040279A">
        <w:t xml:space="preserve">. Lze si jen stěží představit, že by tato funkce byla nalezena </w:t>
      </w:r>
      <w:r w:rsidR="0040279A" w:rsidRPr="00F640B4">
        <w:t>a</w:t>
      </w:r>
      <w:r w:rsidR="00683C01">
        <w:t xml:space="preserve"> prováděna programovou cestou.</w:t>
      </w:r>
    </w:p>
    <w:p w14:paraId="1B0C0D77" w14:textId="77777777" w:rsidR="00715B21" w:rsidRDefault="00715B21" w:rsidP="00715B21">
      <w:pPr>
        <w:pStyle w:val="Heading2"/>
        <w:rPr>
          <w:lang w:bidi="he-IL"/>
        </w:rPr>
      </w:pPr>
      <w:bookmarkStart w:id="191" w:name="_Toc6218135"/>
      <w:r>
        <w:t>Rozli</w:t>
      </w:r>
      <w:r>
        <w:rPr>
          <w:lang w:bidi="he-IL"/>
        </w:rPr>
        <w:t>šení diskriminativních a generativních modelů</w:t>
      </w:r>
      <w:bookmarkEnd w:id="191"/>
    </w:p>
    <w:p w14:paraId="55390F00" w14:textId="2F669B26" w:rsidR="001B67A0" w:rsidRPr="00AB2098" w:rsidRDefault="00C92091" w:rsidP="00652D69">
      <w:pPr>
        <w:pStyle w:val="Standartnitext"/>
        <w:ind w:firstLine="576"/>
      </w:pPr>
      <w:r>
        <w:rPr>
          <w:lang w:bidi="he-IL"/>
        </w:rPr>
        <w:t>Kromě rozlišení strojového učení dle způsobu učení, lze zavést ještě dělení na diskriminativní a generativní modely</w:t>
      </w:r>
      <w:r w:rsidR="00EE1FF5">
        <w:rPr>
          <w:lang w:bidi="he-IL"/>
        </w:rPr>
        <w:t>.</w:t>
      </w:r>
      <w:r w:rsidR="00652D69">
        <w:rPr>
          <w:lang w:bidi="he-IL"/>
        </w:rPr>
        <w:t xml:space="preserve"> </w:t>
      </w:r>
      <w:r w:rsidR="00884992" w:rsidRPr="00AB2098">
        <w:t>Zatímco u diskriminativních modelů jde o</w:t>
      </w:r>
      <w:r w:rsidR="004C0032">
        <w:t> </w:t>
      </w:r>
      <w:r w:rsidR="00884992" w:rsidRPr="00AB2098">
        <w:t>namapování vstupů na konkrétní výstup, kterým může být konkrétní třída či skalární hodnota, generativní přístup modeluje pravděpodobnostní relace mezi proměnnými daného modelu</w:t>
      </w:r>
      <w:r w:rsidR="00787F85" w:rsidRPr="00AB2098">
        <w:t xml:space="preserve"> </w:t>
      </w:r>
      <w:r w:rsidR="00884992" w:rsidRPr="00AB2098">
        <w:fldChar w:fldCharType="begin"/>
      </w:r>
      <w:r w:rsidR="00FF0618">
        <w:instrText xml:space="preserve"> ADDIN ZOTERO_ITEM CSL_CITATION {"citationID":"OPrn0G7O","properties":{"formattedCitation":"(Jebara 1996)","plainCitation":"(Jebara 1996)","noteIndex":0},"citationItems":[{"id":"Bx7wmUm2/7TweM0Xg","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sidRPr="00AB2098">
        <w:fldChar w:fldCharType="separate"/>
      </w:r>
      <w:r w:rsidR="007911EC" w:rsidRPr="007911EC">
        <w:t>(Jebara 1996)</w:t>
      </w:r>
      <w:r w:rsidR="00884992" w:rsidRPr="00AB2098">
        <w:fldChar w:fldCharType="end"/>
      </w:r>
      <w:r w:rsidR="00884992" w:rsidRPr="00AB2098">
        <w:t xml:space="preserve">. </w:t>
      </w:r>
      <w:r w:rsidR="00273E31" w:rsidRPr="00AB2098">
        <w:t xml:space="preserve">Pro N proměnných lze v těchto modelech nalézt úplnou </w:t>
      </w:r>
      <w:r w:rsidR="003D3656" w:rsidRPr="00AB2098">
        <w:t>s</w:t>
      </w:r>
      <w:r w:rsidR="00273E31" w:rsidRPr="00AB2098">
        <w:t>druženou pravděpodobnost ve formě p(x</w:t>
      </w:r>
      <w:r w:rsidR="00273E31" w:rsidRPr="00770957">
        <w:rPr>
          <w:vertAlign w:val="subscript"/>
        </w:rPr>
        <w:t>1</w:t>
      </w:r>
      <w:r w:rsidR="00770957">
        <w:t>, ... ,</w:t>
      </w:r>
      <w:r w:rsidR="00273E31" w:rsidRPr="00AB2098">
        <w:t>x</w:t>
      </w:r>
      <w:r w:rsidR="00273E31" w:rsidRPr="00770957">
        <w:rPr>
          <w:vertAlign w:val="subscript"/>
        </w:rPr>
        <w:t>n</w:t>
      </w:r>
      <w:r w:rsidR="00273E31" w:rsidRPr="00AB2098">
        <w:t>). Existuje-li vyjádření takové distribuce, lze na základě této formule odvozovat další hodnoty proměnných</w:t>
      </w:r>
      <w:r w:rsidR="003748C1">
        <w:t xml:space="preserve"> například</w:t>
      </w:r>
      <w:r w:rsidR="00273E31" w:rsidRPr="00AB2098">
        <w:t xml:space="preserve"> pomocí </w:t>
      </w:r>
      <w:r w:rsidR="00232EDF">
        <w:t>B</w:t>
      </w:r>
      <w:r w:rsidR="00273E31" w:rsidRPr="00AB2098">
        <w:t>ayesovských pravidel.</w:t>
      </w:r>
      <w:r w:rsidR="00444C8F" w:rsidRPr="00AB2098">
        <w:t xml:space="preserve"> </w:t>
      </w:r>
      <w:r w:rsidR="00500E84" w:rsidRPr="00191F46">
        <w:t xml:space="preserve">Goodfellow definuje generativní modely jako </w:t>
      </w:r>
      <w:r w:rsidR="00500E84" w:rsidRPr="00C52069">
        <w:rPr>
          <w:rStyle w:val="citacekurzvou"/>
        </w:rPr>
        <w:t>„...modely, které se na základě tréninkové distribuce dat tvořených množinou</w:t>
      </w:r>
      <w:r w:rsidR="00500E84" w:rsidRPr="00191F46">
        <w:rPr>
          <w:i/>
        </w:rPr>
        <w:t xml:space="preserve"> p</w:t>
      </w:r>
      <w:r w:rsidR="00500E84" w:rsidRPr="00191F46">
        <w:rPr>
          <w:i/>
          <w:vertAlign w:val="subscript"/>
        </w:rPr>
        <w:t xml:space="preserve">data </w:t>
      </w:r>
      <w:r w:rsidR="00500E84" w:rsidRPr="00C52069">
        <w:rPr>
          <w:rStyle w:val="citacekurzvou"/>
        </w:rPr>
        <w:t>naučí odhad takové distribuce reprezentovat“</w:t>
      </w:r>
      <w:r w:rsidR="00500E84" w:rsidRPr="00191F46">
        <w:t>.</w:t>
      </w:r>
      <w:r w:rsidR="00500E84" w:rsidRPr="00500E84">
        <w:t xml:space="preserve"> </w:t>
      </w:r>
      <w:r w:rsidR="00500E84" w:rsidRPr="00191F46">
        <w:fldChar w:fldCharType="begin"/>
      </w:r>
      <w:r w:rsidR="00500E84">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00500E84" w:rsidRPr="00191F46">
        <w:fldChar w:fldCharType="separate"/>
      </w:r>
      <w:r w:rsidR="00500E84" w:rsidRPr="007911EC">
        <w:t>(Goodfellow et al. 2014)</w:t>
      </w:r>
      <w:r w:rsidR="00500E84" w:rsidRPr="00191F46">
        <w:fldChar w:fldCharType="end"/>
      </w:r>
      <w:r w:rsidR="00273E31" w:rsidRPr="00AB2098">
        <w:t xml:space="preserve"> </w:t>
      </w:r>
      <w:r w:rsidR="00787F85" w:rsidRPr="00AB2098">
        <w:t>Generativní modely existují</w:t>
      </w:r>
      <w:r w:rsidR="00B87F69">
        <w:t xml:space="preserve"> v </w:t>
      </w:r>
      <w:r w:rsidR="00500E84">
        <w:t>několika</w:t>
      </w:r>
      <w:r w:rsidR="00B87F69">
        <w:t xml:space="preserve"> formách. Může se jednat o</w:t>
      </w:r>
      <w:r w:rsidR="00500E84">
        <w:t xml:space="preserve"> modely hlubokého učení či takzvané grafické modely potažmo</w:t>
      </w:r>
      <w:r w:rsidR="00B87F69">
        <w:t xml:space="preserve"> </w:t>
      </w:r>
      <w:r w:rsidR="00787F85" w:rsidRPr="00AB2098">
        <w:t>bayesovské sítě se směr</w:t>
      </w:r>
      <w:r w:rsidR="00500E84">
        <w:t xml:space="preserve">ovými relacemi mezi proměnnými, </w:t>
      </w:r>
      <w:r w:rsidR="00787F85" w:rsidRPr="00AB2098">
        <w:t>Markovovy modely, popříp</w:t>
      </w:r>
      <w:r w:rsidR="005D4AB0">
        <w:t>adě Markovov</w:t>
      </w:r>
      <w:r w:rsidR="00287B4C" w:rsidRPr="00F640B4">
        <w:t>a</w:t>
      </w:r>
      <w:r w:rsidR="005D4AB0">
        <w:t xml:space="preserve"> nahodilostní pole</w:t>
      </w:r>
      <w:r w:rsidR="00787F85" w:rsidRPr="00AB2098">
        <w:t xml:space="preserve"> </w:t>
      </w:r>
      <w:r w:rsidR="00683C01">
        <w:fldChar w:fldCharType="begin"/>
      </w:r>
      <w:r w:rsidR="00683C01">
        <w:instrText xml:space="preserve"> ADDIN ZOTERO_ITEM CSL_CITATION {"citationID":"FDtzMDcj","properties":{"formattedCitation":"(Jebara 2004)","plainCitation":"(Jebara 2004)","noteIndex":0},"citationItems":[{"id":971,"uris":["http://zotero.org/users/local/IbRhotwj/items/MVERKHXW"],"uri":["http://zotero.org/users/local/IbRhotwj/items/MVERKHXW"],"itemData":{"id":971,"type":"book","title":"Machine Learning Discriminative and Generative","publisher":"Springer US","publisher-place":"United States","edition":"1","event-place":"United States","abstract":"Machine Learning: Discriminative and Generative covers the main contemporary themes and tools in machine learning ranging from Bayesian probabilistic models to discriminative support-vector machines. However, unlike previous books that only discuss these rather different approaches in isolation, it bridges the two schools of thought together within a common framework, elegantly connecting their various theories and making one common big-picture. Also, this bridge brings forth new hybrid discriminative-generative tools that combine the strengths of both camps. This book serves multiple purposes as well. The framework acts as a scientific breakthrough, fusing the areas of generative and discriminative learning and will be of interest to many researchers. However, as a conceptual breakthrough, this common framework unifies many previously unrelated tools and techniques and makes them understandable to a larger portion of the public. This gives the more practical-minded engineer, student and the industrial public an easy-access and more sensible road map into the world of machine learning.","URL":"https://www.springer.com/gp/book/9781402076473","ISBN":"978-1-4419-9011-2","author":[{"family":"Jebara","given":"Tony"}],"issued":{"date-parts":[["2004"]]}}}],"schema":"https://github.com/citation-style-language/schema/raw/master/csl-citation.json"} </w:instrText>
      </w:r>
      <w:r w:rsidR="00683C01">
        <w:fldChar w:fldCharType="separate"/>
      </w:r>
      <w:r w:rsidR="007911EC" w:rsidRPr="007911EC">
        <w:t>(Jebara 2004)</w:t>
      </w:r>
      <w:r w:rsidR="00683C01">
        <w:fldChar w:fldCharType="end"/>
      </w:r>
      <w:r w:rsidR="00683C01">
        <w:t xml:space="preserve">. </w:t>
      </w:r>
      <w:r w:rsidR="00F619E4" w:rsidRPr="00AB2098">
        <w:t>Na příkladu klasifikace</w:t>
      </w:r>
      <w:r w:rsidR="00A572BF" w:rsidRPr="00AB2098">
        <w:t xml:space="preserve"> rastrových obrázků</w:t>
      </w:r>
      <w:r w:rsidR="00F619E4" w:rsidRPr="00AB2098">
        <w:t xml:space="preserve"> jednociferných čísel demonstruje Revow zásadní praktický důsledek při použití generativních modelů, totiž ten, že najdeme-li generativní model pro daný systém, našli jsme i model, který je schopen generovat nové vzorky </w:t>
      </w:r>
      <w:r w:rsidR="00F619E4" w:rsidRPr="00AB2098">
        <w:fldChar w:fldCharType="begin"/>
      </w:r>
      <w:r w:rsidR="00FF0618">
        <w:instrText xml:space="preserve"> ADDIN ZOTERO_ITEM CSL_CITATION {"citationID":"xYr2fYji","properties":{"formattedCitation":"(Michael Revow et al. 1996)","plainCitation":"(Michael Revow et al. 1996)","noteIndex":0},"citationItems":[{"id":"Bx7wmUm2/kjAgCeGk","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sidRPr="00AB2098">
        <w:fldChar w:fldCharType="separate"/>
      </w:r>
      <w:r w:rsidR="007911EC" w:rsidRPr="007911EC">
        <w:t>(Michael Revow et al. 1996)</w:t>
      </w:r>
      <w:r w:rsidR="00F619E4" w:rsidRPr="00AB2098">
        <w:fldChar w:fldCharType="end"/>
      </w:r>
      <w:r w:rsidR="00F619E4" w:rsidRPr="00AB2098">
        <w:t>.</w:t>
      </w:r>
    </w:p>
    <w:p w14:paraId="0901486C" w14:textId="46240E7A" w:rsidR="000B6173" w:rsidRPr="00AB2098" w:rsidRDefault="00683C01" w:rsidP="00AB2098">
      <w:pPr>
        <w:pStyle w:val="Standartnitext"/>
      </w:pPr>
      <w:r>
        <w:t xml:space="preserve">Diskriminativní modely se v </w:t>
      </w:r>
      <w:r w:rsidR="00273E31" w:rsidRPr="00AB2098">
        <w:t>jádru svého fungovaní snaží aproximovat ideální hranici, kter</w:t>
      </w:r>
      <w:r w:rsidR="000B6173" w:rsidRPr="00AB2098">
        <w:t>á žádoucím způsobem</w:t>
      </w:r>
      <w:r w:rsidR="00273E31" w:rsidRPr="00AB2098">
        <w:t xml:space="preserve"> </w:t>
      </w:r>
      <w:r w:rsidR="000B6173" w:rsidRPr="00AB2098">
        <w:t>odděluje</w:t>
      </w:r>
      <w:r w:rsidR="00F619E4" w:rsidRPr="00AB2098">
        <w:t xml:space="preserve"> vícedimenzionální</w:t>
      </w:r>
      <w:r w:rsidR="00273E31" w:rsidRPr="00AB2098">
        <w:t xml:space="preserve"> datovou distribuci.</w:t>
      </w:r>
      <w:r w:rsidR="00E838C3" w:rsidRPr="00AB2098">
        <w:t xml:space="preserve"> </w:t>
      </w:r>
      <w:r w:rsidR="00E838C3" w:rsidRPr="00AB2098">
        <w:lastRenderedPageBreak/>
        <w:t>Příklad takového oddělení je znázor</w:t>
      </w:r>
      <w:r w:rsidR="009D5C4C">
        <w:t>ně</w:t>
      </w:r>
      <w:r w:rsidR="00E838C3" w:rsidRPr="00AB2098">
        <w:t>n na</w:t>
      </w:r>
      <w:r w:rsidR="009D5C4C">
        <w:t xml:space="preserve"> </w:t>
      </w:r>
      <w:r w:rsidR="009D5C4C">
        <w:fldChar w:fldCharType="begin"/>
      </w:r>
      <w:r w:rsidR="009D5C4C">
        <w:instrText xml:space="preserve"> REF _Ref4142646 \h </w:instrText>
      </w:r>
      <w:r w:rsidR="009D5C4C">
        <w:fldChar w:fldCharType="separate"/>
      </w:r>
      <w:r w:rsidR="009D5C4C">
        <w:t xml:space="preserve">Obr. </w:t>
      </w:r>
      <w:r w:rsidR="009D5C4C">
        <w:rPr>
          <w:noProof/>
        </w:rPr>
        <w:t>1</w:t>
      </w:r>
      <w:r w:rsidR="009D5C4C">
        <w:fldChar w:fldCharType="end"/>
      </w:r>
      <w:r w:rsidR="009D5C4C">
        <w:t>.</w:t>
      </w:r>
      <w:r w:rsidR="005F037B" w:rsidRPr="00AB2098">
        <w:t xml:space="preserve"> Mezi diskriminativní algoritmy patří typicky neuronové sítě, support vector machines, line</w:t>
      </w:r>
      <w:r w:rsidR="00F619E4" w:rsidRPr="00AB2098">
        <w:t xml:space="preserve">ární regresní algoritmy a další </w:t>
      </w:r>
      <w:r w:rsidR="00273E31" w:rsidRPr="00AB2098">
        <w:fldChar w:fldCharType="begin"/>
      </w:r>
      <w:r w:rsidR="00FF0618">
        <w:instrText xml:space="preserve"> ADDIN ZOTERO_ITEM CSL_CITATION {"citationID":"XD5LMBoy","properties":{"formattedCitation":"(Jebara 1996)","plainCitation":"(Jebara 1996)","noteIndex":0},"citationItems":[{"id":"Bx7wmUm2/7TweM0Xg","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273E31" w:rsidRPr="00AB2098">
        <w:fldChar w:fldCharType="separate"/>
      </w:r>
      <w:r w:rsidR="007911EC" w:rsidRPr="007911EC">
        <w:t>(Jebara 1996)</w:t>
      </w:r>
      <w:r w:rsidR="00273E31" w:rsidRPr="00AB2098">
        <w:fldChar w:fldCharType="end"/>
      </w:r>
      <w:r w:rsidR="00F619E4" w:rsidRPr="00AB2098">
        <w:t>. Primární užití diskriminativních algoritmů lze vidět v</w:t>
      </w:r>
      <w:r w:rsidR="00C53B10">
        <w:t xml:space="preserve"> datové</w:t>
      </w:r>
      <w:r w:rsidR="00F619E4" w:rsidRPr="00AB2098">
        <w:t> klasifikaci popřípadě regresi.</w:t>
      </w:r>
    </w:p>
    <w:p w14:paraId="1572FB2D" w14:textId="77777777" w:rsidR="00012722" w:rsidRDefault="00E838C3" w:rsidP="00012722">
      <w:pPr>
        <w:pStyle w:val="Obrzek"/>
      </w:pPr>
      <w:r>
        <w:drawing>
          <wp:inline distT="0" distB="0" distL="0" distR="0" wp14:anchorId="44B1D5EC" wp14:editId="5879B7D1">
            <wp:extent cx="2320506" cy="1310035"/>
            <wp:effectExtent l="0" t="0" r="381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388929" cy="1348663"/>
                    </a:xfrm>
                    <a:prstGeom prst="rect">
                      <a:avLst/>
                    </a:prstGeom>
                  </pic:spPr>
                </pic:pic>
              </a:graphicData>
            </a:graphic>
          </wp:inline>
        </w:drawing>
      </w:r>
    </w:p>
    <w:p w14:paraId="727E9349" w14:textId="1038A1E6" w:rsidR="00E838C3" w:rsidRPr="00787F85" w:rsidRDefault="00012722" w:rsidP="00012722">
      <w:pPr>
        <w:pStyle w:val="CAPITION"/>
        <w:rPr>
          <w:lang w:bidi="he-IL"/>
        </w:rPr>
      </w:pPr>
      <w:bookmarkStart w:id="192" w:name="_Ref4142646"/>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w:t>
      </w:r>
      <w:r w:rsidR="009A0142">
        <w:rPr>
          <w:noProof/>
        </w:rPr>
        <w:fldChar w:fldCharType="end"/>
      </w:r>
      <w:bookmarkEnd w:id="192"/>
      <w:r>
        <w:t>:</w:t>
      </w:r>
      <w:r w:rsidR="00E838C3">
        <w:t xml:space="preserve"> </w:t>
      </w:r>
      <w:r>
        <w:t>D</w:t>
      </w:r>
      <w:r w:rsidR="005D4AB0">
        <w:t>emonstrace typického vymezení hranice při klasifikování dat</w:t>
      </w:r>
      <w:r w:rsidR="009D5C4C">
        <w:t xml:space="preserve">. Převzato z </w:t>
      </w:r>
      <w:r w:rsidR="009D5C4C">
        <w:fldChar w:fldCharType="begin"/>
      </w:r>
      <w:r w:rsidR="009D5C4C">
        <w:instrText xml:space="preserve"> ADDIN ZOTERO_ITEM CSL_CITATION {"citationID":"b0HNkkzC","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9D5C4C">
        <w:fldChar w:fldCharType="separate"/>
      </w:r>
      <w:r w:rsidR="009D5C4C" w:rsidRPr="009D5C4C">
        <w:t>(Goodfellow et al. 2016)</w:t>
      </w:r>
      <w:r w:rsidR="009D5C4C">
        <w:fldChar w:fldCharType="end"/>
      </w:r>
      <w:r w:rsidR="009D5C4C">
        <w:t>.</w:t>
      </w:r>
      <w:r w:rsidR="005D4AB0">
        <w:t xml:space="preserve"> </w:t>
      </w:r>
    </w:p>
    <w:p w14:paraId="11440D69" w14:textId="418E3DD5" w:rsidR="00191F46" w:rsidRPr="00191F46" w:rsidRDefault="00191F46" w:rsidP="00496118">
      <w:pPr>
        <w:pStyle w:val="Heading2"/>
      </w:pPr>
      <w:bookmarkStart w:id="193" w:name="_Toc6218136"/>
      <w:r w:rsidRPr="00191F46">
        <w:t>Metody strojového učení</w:t>
      </w:r>
      <w:r w:rsidR="00496118">
        <w:t xml:space="preserve"> s omezením na neuronové sítě</w:t>
      </w:r>
      <w:bookmarkEnd w:id="193"/>
    </w:p>
    <w:p w14:paraId="5EEDC402" w14:textId="715C5F4E" w:rsidR="00A572BF" w:rsidRPr="00496118" w:rsidRDefault="00683C01" w:rsidP="00AB2098">
      <w:pPr>
        <w:pStyle w:val="Standartnitext"/>
      </w:pPr>
      <w:r>
        <w:t xml:space="preserve">V </w:t>
      </w:r>
      <w:r w:rsidR="00191F46" w:rsidRPr="00191F46">
        <w:t>následujících kapitolách budou postupně představeny konkrétní metody strojového učení</w:t>
      </w:r>
      <w:r w:rsidR="00496118">
        <w:t xml:space="preserve"> s omezením na formy neuronových sítí</w:t>
      </w:r>
      <w:r w:rsidR="00191F46" w:rsidRPr="00191F46">
        <w:t>.</w:t>
      </w:r>
      <w:r w:rsidR="00496118">
        <w:t xml:space="preserve"> Nejprve </w:t>
      </w:r>
      <w:r w:rsidR="00F640B4">
        <w:t>je</w:t>
      </w:r>
      <w:r w:rsidR="00496118">
        <w:t xml:space="preserve"> popsána</w:t>
      </w:r>
      <w:r w:rsidR="00D0369F">
        <w:t xml:space="preserve"> </w:t>
      </w:r>
      <w:r w:rsidR="00496118">
        <w:t>standar</w:t>
      </w:r>
      <w:r w:rsidR="00F0096B">
        <w:t>d</w:t>
      </w:r>
      <w:r w:rsidR="00496118">
        <w:t>ní architek</w:t>
      </w:r>
      <w:r w:rsidR="004C0032">
        <w:t>t</w:t>
      </w:r>
      <w:r w:rsidR="00496118">
        <w:t>ura umělé neuronové sítě</w:t>
      </w:r>
      <w:r w:rsidR="000F66F6">
        <w:t xml:space="preserve"> (ANN),</w:t>
      </w:r>
      <w:r w:rsidR="00496118">
        <w:t xml:space="preserve"> poté budou </w:t>
      </w:r>
      <w:r w:rsidR="009D5C4C">
        <w:t>popsány</w:t>
      </w:r>
      <w:r w:rsidR="00496118">
        <w:t xml:space="preserve"> </w:t>
      </w:r>
      <w:r w:rsidR="000F66F6">
        <w:t>k</w:t>
      </w:r>
      <w:r w:rsidR="006970F2">
        <w:t>onvoluční neuronové sítě (CNN). Z</w:t>
      </w:r>
      <w:r w:rsidR="000F66F6">
        <w:t xml:space="preserve">ávěrem </w:t>
      </w:r>
      <w:r w:rsidR="006970F2">
        <w:t xml:space="preserve">je ve </w:t>
      </w:r>
      <w:r w:rsidR="006C008D">
        <w:t>stručnosti zmíněn</w:t>
      </w:r>
      <w:r w:rsidR="006970F2">
        <w:t>a</w:t>
      </w:r>
      <w:r w:rsidR="006C008D">
        <w:t xml:space="preserve"> </w:t>
      </w:r>
      <w:r w:rsidR="000F66F6">
        <w:t>další v současnosti používan</w:t>
      </w:r>
      <w:r w:rsidR="006970F2">
        <w:t>á</w:t>
      </w:r>
      <w:r w:rsidR="000F66F6">
        <w:t xml:space="preserve"> architektur</w:t>
      </w:r>
      <w:r w:rsidR="006970F2">
        <w:t>a anglicky známá jako Generative adversarial networks (GAN)</w:t>
      </w:r>
      <w:r w:rsidR="00496118">
        <w:t xml:space="preserve">. </w:t>
      </w:r>
      <w:r w:rsidR="000F66F6">
        <w:t>U každé</w:t>
      </w:r>
      <w:r w:rsidR="006C008D">
        <w:t>ho</w:t>
      </w:r>
      <w:r w:rsidR="000F66F6">
        <w:t xml:space="preserve"> </w:t>
      </w:r>
      <w:r w:rsidR="006C008D">
        <w:t xml:space="preserve">modelu </w:t>
      </w:r>
      <w:r w:rsidR="000F66F6">
        <w:t xml:space="preserve">jsou uvedeny příklady jejich aplikací </w:t>
      </w:r>
      <w:r w:rsidR="00AB2098">
        <w:t>v oboru počítačové grafiky.</w:t>
      </w:r>
    </w:p>
    <w:p w14:paraId="49917070" w14:textId="4EDA9B58" w:rsidR="00191F46" w:rsidRPr="00191F46" w:rsidRDefault="00470F33" w:rsidP="008E5D5F">
      <w:pPr>
        <w:pStyle w:val="Heading3"/>
      </w:pPr>
      <w:bookmarkStart w:id="194" w:name="_Toc6218137"/>
      <w:r>
        <w:t>H</w:t>
      </w:r>
      <w:r w:rsidR="00496118">
        <w:t>luboké dopředné n</w:t>
      </w:r>
      <w:r w:rsidR="00F619E4">
        <w:t>euronové sítě</w:t>
      </w:r>
      <w:bookmarkEnd w:id="194"/>
    </w:p>
    <w:p w14:paraId="3655BAF1" w14:textId="07D742B9" w:rsidR="006C008D" w:rsidRDefault="00470F33" w:rsidP="00470F33">
      <w:pPr>
        <w:pStyle w:val="Standartnitext"/>
        <w:ind w:firstLine="708"/>
      </w:pPr>
      <w:r>
        <w:t>Hluboké n</w:t>
      </w:r>
      <w:r w:rsidR="00683C01">
        <w:t>euronové sítě jsou jednou z</w:t>
      </w:r>
      <w:r w:rsidR="00470006">
        <w:t>e základních dosud</w:t>
      </w:r>
      <w:r w:rsidR="00683C01">
        <w:t xml:space="preserve"> </w:t>
      </w:r>
      <w:r w:rsidR="00191F46" w:rsidRPr="00191F46">
        <w:t>používaných metod strojového učení. Je to aparát, který má charakter funkce</w:t>
      </w:r>
      <w:r w:rsidR="00320D95">
        <w:t xml:space="preserve"> pracující s reálnými čísly</w:t>
      </w:r>
      <w:r w:rsidR="00191F46" w:rsidRPr="00191F46">
        <w:t xml:space="preserve"> a lze jej </w:t>
      </w:r>
      <w:r w:rsidR="00D10C19">
        <w:t>charakterizovat</w:t>
      </w:r>
      <w:r w:rsidR="00191F46" w:rsidRPr="00191F46">
        <w:t xml:space="preserve"> jako </w:t>
      </w:r>
      <w:r w:rsidR="00350E61">
        <w:t>„</w:t>
      </w:r>
      <w:r w:rsidR="00191F46" w:rsidRPr="00191F46">
        <w:rPr>
          <w:i/>
        </w:rPr>
        <w:t>masivně paralelní procesor</w:t>
      </w:r>
      <w:r w:rsidR="00350E61">
        <w:rPr>
          <w:i/>
        </w:rPr>
        <w:t>“</w:t>
      </w:r>
      <w:r w:rsidR="006C16BA">
        <w:rPr>
          <w:i/>
        </w:rPr>
        <w:t xml:space="preserve"> </w:t>
      </w:r>
      <w:r w:rsidR="006C16BA">
        <w:rPr>
          <w:i/>
        </w:rPr>
        <w:fldChar w:fldCharType="begin"/>
      </w:r>
      <w:r w:rsidR="006C16BA">
        <w:rPr>
          <w:i/>
        </w:rPr>
        <w:instrText xml:space="preserve"> ADDIN ZOTERO_ITEM CSL_CITATION {"citationID":"xkucsDKo","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6C16BA">
        <w:rPr>
          <w:i/>
        </w:rPr>
        <w:fldChar w:fldCharType="separate"/>
      </w:r>
      <w:r w:rsidR="006C16BA" w:rsidRPr="006C16BA">
        <w:rPr>
          <w:rFonts w:cs="Times New Roman"/>
          <w:szCs w:val="24"/>
        </w:rPr>
        <w:t>(Vladimír Olej a Hájek Petr 2010)</w:t>
      </w:r>
      <w:r w:rsidR="006C16BA">
        <w:rPr>
          <w:i/>
        </w:rPr>
        <w:fldChar w:fldCharType="end"/>
      </w:r>
      <w:r w:rsidR="00191F46" w:rsidRPr="00191F46">
        <w:t>.</w:t>
      </w:r>
      <w:r w:rsidR="00C25769">
        <w:t xml:space="preserve"> </w:t>
      </w:r>
      <w:r w:rsidR="00D51395">
        <w:t>Typické schéma hluboké neuronové sítě</w:t>
      </w:r>
      <w:r w:rsidR="00470006">
        <w:t>, ze kterého většinou vy</w:t>
      </w:r>
      <w:r w:rsidR="004D439E">
        <w:t>c</w:t>
      </w:r>
      <w:r w:rsidR="00470006">
        <w:t>ház</w:t>
      </w:r>
      <w:r w:rsidR="00F640B4">
        <w:t>ejí</w:t>
      </w:r>
      <w:r w:rsidR="00470006">
        <w:t xml:space="preserve"> i komplikovanější architektury</w:t>
      </w:r>
      <w:r w:rsidR="004D439E">
        <w:t xml:space="preserve"> </w:t>
      </w:r>
      <w:r w:rsidR="00D51395">
        <w:t xml:space="preserve">je ukázáno na </w:t>
      </w:r>
      <w:r w:rsidR="00D51395">
        <w:fldChar w:fldCharType="begin"/>
      </w:r>
      <w:r w:rsidR="00D51395">
        <w:instrText xml:space="preserve"> REF _Ref5102590 \h </w:instrText>
      </w:r>
      <w:r w:rsidR="00D51395">
        <w:fldChar w:fldCharType="separate"/>
      </w:r>
      <w:r w:rsidR="00D51395">
        <w:t xml:space="preserve">Obr. </w:t>
      </w:r>
      <w:r w:rsidR="00D51395">
        <w:rPr>
          <w:noProof/>
        </w:rPr>
        <w:t>2</w:t>
      </w:r>
      <w:r w:rsidR="00D51395">
        <w:fldChar w:fldCharType="end"/>
      </w:r>
      <w:r w:rsidR="00D51395">
        <w:t>.</w:t>
      </w:r>
    </w:p>
    <w:p w14:paraId="1DC6103F" w14:textId="4665DE8F" w:rsidR="006C008D" w:rsidRDefault="006C008D" w:rsidP="006E279D">
      <w:pPr>
        <w:pStyle w:val="Obrzek"/>
      </w:pPr>
      <w:r>
        <w:lastRenderedPageBreak/>
        <w:drawing>
          <wp:inline distT="0" distB="0" distL="0" distR="0" wp14:anchorId="6B776AF4" wp14:editId="15E8E733">
            <wp:extent cx="2535406" cy="192275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851" t="9721" r="4021"/>
                    <a:stretch/>
                  </pic:blipFill>
                  <pic:spPr bwMode="auto">
                    <a:xfrm>
                      <a:off x="0" y="0"/>
                      <a:ext cx="2546520" cy="1931184"/>
                    </a:xfrm>
                    <a:prstGeom prst="rect">
                      <a:avLst/>
                    </a:prstGeom>
                    <a:ln>
                      <a:noFill/>
                    </a:ln>
                    <a:extLst>
                      <a:ext uri="{53640926-AAD7-44D8-BBD7-CCE9431645EC}">
                        <a14:shadowObscured xmlns:a14="http://schemas.microsoft.com/office/drawing/2010/main"/>
                      </a:ext>
                    </a:extLst>
                  </pic:spPr>
                </pic:pic>
              </a:graphicData>
            </a:graphic>
          </wp:inline>
        </w:drawing>
      </w:r>
    </w:p>
    <w:p w14:paraId="4D17EC4A" w14:textId="4A90A438" w:rsidR="006E279D" w:rsidRDefault="006E279D" w:rsidP="006E279D">
      <w:pPr>
        <w:pStyle w:val="CAPITION"/>
      </w:pPr>
      <w:bookmarkStart w:id="195" w:name="_Ref5102590"/>
      <w:bookmarkStart w:id="196" w:name="_Ref5102582"/>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2</w:t>
      </w:r>
      <w:r w:rsidR="00F94C7D">
        <w:rPr>
          <w:noProof/>
        </w:rPr>
        <w:fldChar w:fldCharType="end"/>
      </w:r>
      <w:bookmarkEnd w:id="195"/>
      <w:r>
        <w:t xml:space="preserve">: Schéma neuronové sítě. Vygenerováno pomocí nástroje </w:t>
      </w:r>
      <w:r>
        <w:fldChar w:fldCharType="begin"/>
      </w:r>
      <w:r>
        <w:instrText xml:space="preserve"> ADDIN ZOTERO_ITEM CSL_CITATION {"citationID":"32wsPY9r","properties":{"formattedCitation":"(Nail 2019)","plainCitation":"(Nail 2019)","noteIndex":0},"citationItems":[{"id":983,"uris":["http://zotero.org/users/local/IbRhotwj/items/U6R6K9G6"],"uri":["http://zotero.org/users/local/IbRhotwj/items/U6R6K9G6"],"itemData":{"id":983,"type":"webpage","title":"NN-SVG: Publication-Ready Neural Network Architecture Schematics","container-title":"NN-SVG","genre":"Nástroj pro vizualizaci neuronových sítí","URL":"http://alexlenail.me/NN-SVG/index.html","language":"Anglicky","author":[{"family":"Nail","given":"Alex"}],"issued":{"date-parts":[["2019"]]}}}],"schema":"https://github.com/citation-style-language/schema/raw/master/csl-citation.json"} </w:instrText>
      </w:r>
      <w:r>
        <w:fldChar w:fldCharType="separate"/>
      </w:r>
      <w:r w:rsidRPr="006E279D">
        <w:t>(Nail 2019)</w:t>
      </w:r>
      <w:r>
        <w:fldChar w:fldCharType="end"/>
      </w:r>
      <w:r>
        <w:t>.</w:t>
      </w:r>
      <w:bookmarkEnd w:id="196"/>
    </w:p>
    <w:p w14:paraId="4D6DE29B" w14:textId="3EAF9E33" w:rsidR="006C16BA" w:rsidRDefault="00A36A90" w:rsidP="00A36A90">
      <w:pPr>
        <w:pStyle w:val="Standartnitext"/>
      </w:pPr>
      <w:r>
        <w:t>Ze schématu výše vyplývají typické znaky</w:t>
      </w:r>
      <w:r w:rsidR="006970F2">
        <w:t xml:space="preserve"> tohoto</w:t>
      </w:r>
      <w:r>
        <w:t xml:space="preserve"> modelu. Na grafu </w:t>
      </w:r>
      <w:r w:rsidR="003851EA">
        <w:t>vícevrstevnaté</w:t>
      </w:r>
      <w:r>
        <w:t xml:space="preserve"> dopředné neuronové sítě lze vždy identifikovat vstupní vrstvu (Input Layer), výstupní vrstvu (Output Layer) a několik vrstev skrytých (Hidden Layer). Každá z těchto vrstev může mít různý poč</w:t>
      </w:r>
      <w:r w:rsidR="00C53B10">
        <w:t>et neuronů.</w:t>
      </w:r>
    </w:p>
    <w:p w14:paraId="26CFB36E" w14:textId="05D0857E" w:rsidR="00453E50" w:rsidRPr="00A36A90" w:rsidRDefault="006C16BA" w:rsidP="00A36A90">
      <w:pPr>
        <w:pStyle w:val="Standartnitext"/>
      </w:pPr>
      <w:r>
        <w:t xml:space="preserve">Neuron </w:t>
      </w:r>
      <w:r w:rsidR="003851EA">
        <w:t>potažmo perceptron</w:t>
      </w:r>
      <w:r>
        <w:t xml:space="preserve"> funguje na principu funkce</w:t>
      </w:r>
      <w:r w:rsidR="00A36A90">
        <w:t xml:space="preserve"> </w:t>
      </w:r>
      <w:r w:rsidR="00191F46" w:rsidRPr="00191F46">
        <w:t>na jejímž vstupu j</w:t>
      </w:r>
      <w:r w:rsidR="00F10076">
        <w:t>sou</w:t>
      </w:r>
      <w:r w:rsidR="00191F46" w:rsidRPr="00191F46">
        <w:t xml:space="preserve"> vektor</w:t>
      </w:r>
      <w:r w:rsidR="00F10076">
        <w:t>y</w:t>
      </w:r>
      <w:r w:rsidR="00191F46" w:rsidRPr="00191F46">
        <w:t xml:space="preserve"> hodnot</w:t>
      </w:r>
      <w:r w:rsidR="00F10076">
        <w:t xml:space="preserve"> </w:t>
      </w:r>
      <m:oMath>
        <m:r>
          <w:rPr>
            <w:rFonts w:ascii="Cambria Math" w:hAnsi="Cambria Math"/>
          </w:rPr>
          <m:t>x</m:t>
        </m:r>
      </m:oMath>
      <w:r w:rsidR="00F10076">
        <w:rPr>
          <w:rFonts w:eastAsiaTheme="minorEastAsia"/>
        </w:rPr>
        <w:t xml:space="preserve"> a </w:t>
      </w:r>
      <m:oMath>
        <m:r>
          <w:rPr>
            <w:rFonts w:ascii="Cambria Math" w:eastAsiaTheme="minorEastAsia" w:hAnsi="Cambria Math"/>
          </w:rPr>
          <m:t>w</m:t>
        </m:r>
      </m:oMath>
      <w:r>
        <w:t xml:space="preserve"> z předcházející vrstvy neuronové sítě</w:t>
      </w:r>
      <w:r w:rsidR="00F10076">
        <w:t xml:space="preserve"> a na výstupu jedna skalární hodnota</w:t>
      </w:r>
      <w:r>
        <w:t>.</w:t>
      </w:r>
      <w:r w:rsidR="007B53D1">
        <w:t xml:space="preserve"> Propojení neuronů je ve schématu reprezentováno hranami grafu</w:t>
      </w:r>
      <w:r w:rsidR="003851EA">
        <w:t xml:space="preserve">, které </w:t>
      </w:r>
      <w:r w:rsidR="004D439E">
        <w:t>zároveň zastupují</w:t>
      </w:r>
      <w:r w:rsidR="003851EA">
        <w:t xml:space="preserve"> váhy navázané na jednotlivé neurony</w:t>
      </w:r>
      <w:r w:rsidR="007B53D1">
        <w:t>.</w:t>
      </w:r>
      <w:r w:rsidR="004D439E">
        <w:t xml:space="preserve"> Obvykle je každý neuron napojen na všechny neurony vrstvy následující.</w:t>
      </w:r>
      <w:r w:rsidR="00F10076">
        <w:t xml:space="preserve"> Pro každý neuron je při dopředném šíření signálu spočten součet všech</w:t>
      </w:r>
      <w:r w:rsidR="004D439E">
        <w:t xml:space="preserve"> </w:t>
      </w:r>
      <w:r w:rsidR="00F10076">
        <w:t>s</w:t>
      </w:r>
      <w:r w:rsidR="004D439E">
        <w:t>oučin</w:t>
      </w:r>
      <w:r w:rsidR="00F10076">
        <w:t>ů</w:t>
      </w:r>
      <w:r w:rsidR="004D439E">
        <w:t xml:space="preserve"> </w:t>
      </w:r>
      <w:r w:rsidR="00F10076">
        <w:t>navázaných vah a příslušných skalárních hodnot neuronů předcházející vrstvy. Tento součet</w:t>
      </w:r>
      <w:r w:rsidR="00350E61">
        <w:t xml:space="preserve"> </w:t>
      </w:r>
      <w:r w:rsidR="00F10076">
        <w:t>poté vstupuje</w:t>
      </w:r>
      <w:r>
        <w:t xml:space="preserve"> do</w:t>
      </w:r>
      <w:r w:rsidR="00191F46" w:rsidRPr="00191F46">
        <w:t xml:space="preserve"> aktivační funkce</w:t>
      </w:r>
      <w:r w:rsidR="007F3C4E">
        <w:t xml:space="preserve"> </w:t>
      </w:r>
      <m:oMath>
        <m:r>
          <m:rPr>
            <m:sty m:val="p"/>
          </m:rPr>
          <w:rPr>
            <w:rFonts w:ascii="Cambria Math" w:hAnsi="Cambria Math"/>
          </w:rPr>
          <m:t>Φ</m:t>
        </m:r>
      </m:oMath>
      <w:r w:rsidR="00D10C19">
        <w:t xml:space="preserve">, která tvoří výstupní hodnotu </w:t>
      </w:r>
      <w:r w:rsidR="00350E61">
        <w:t xml:space="preserve">v definičním oboru </w:t>
      </w:r>
      <m:oMath>
        <m:r>
          <m:rPr>
            <m:sty m:val="p"/>
          </m:rPr>
          <w:rPr>
            <w:rFonts w:ascii="Cambria Math" w:hAnsi="Cambria Math"/>
          </w:rPr>
          <m:t>Φ</m:t>
        </m:r>
      </m:oMath>
      <w:r w:rsidR="00191F46" w:rsidRPr="00191F46">
        <w:t xml:space="preserve">. Parametr </w:t>
      </w:r>
      <m:oMath>
        <m:r>
          <w:rPr>
            <w:rFonts w:ascii="Cambria Math" w:hAnsi="Cambria Math"/>
          </w:rPr>
          <m:t>θ</m:t>
        </m:r>
      </m:oMath>
      <w:r w:rsidR="00935453">
        <w:rPr>
          <w:rFonts w:eastAsiaTheme="minorEastAsia"/>
        </w:rPr>
        <w:t xml:space="preserve"> je</w:t>
      </w:r>
      <w:r w:rsidR="00F10076">
        <w:rPr>
          <w:rFonts w:eastAsiaTheme="minorEastAsia"/>
        </w:rPr>
        <w:t xml:space="preserve"> v podstatě</w:t>
      </w:r>
      <w:r w:rsidR="00935453">
        <w:rPr>
          <w:rFonts w:eastAsiaTheme="minorEastAsia"/>
        </w:rPr>
        <w:t xml:space="preserve"> neuron inicializovaný pro každou vrstvu neuronové</w:t>
      </w:r>
      <w:r w:rsidR="00624398">
        <w:rPr>
          <w:rFonts w:eastAsiaTheme="minorEastAsia"/>
        </w:rPr>
        <w:t xml:space="preserve"> sítě</w:t>
      </w:r>
      <w:r w:rsidR="00935453">
        <w:rPr>
          <w:rFonts w:eastAsiaTheme="minorEastAsia"/>
        </w:rPr>
        <w:t>, obvykle má hodnotu jedna a je propoj</w:t>
      </w:r>
      <w:r w:rsidR="00EF40C9">
        <w:rPr>
          <w:rFonts w:eastAsiaTheme="minorEastAsia"/>
        </w:rPr>
        <w:t xml:space="preserve">en s neurony příslušné vrstvy. </w:t>
      </w:r>
      <m:oMath>
        <m:r>
          <w:rPr>
            <w:rFonts w:ascii="Cambria Math" w:hAnsi="Cambria Math"/>
          </w:rPr>
          <m:t>θ</m:t>
        </m:r>
      </m:oMath>
      <w:r w:rsidR="00191F46" w:rsidRPr="00191F46">
        <w:rPr>
          <w:rFonts w:eastAsiaTheme="minorEastAsia"/>
        </w:rPr>
        <w:t xml:space="preserve"> </w:t>
      </w:r>
      <w:r w:rsidR="00935453">
        <w:rPr>
          <w:rFonts w:eastAsiaTheme="minorEastAsia"/>
        </w:rPr>
        <w:t>p</w:t>
      </w:r>
      <w:r w:rsidR="00191F46" w:rsidRPr="00191F46">
        <w:rPr>
          <w:rFonts w:eastAsiaTheme="minorEastAsia"/>
        </w:rPr>
        <w:t xml:space="preserve">řidává </w:t>
      </w:r>
      <w:r w:rsidR="00350E61">
        <w:rPr>
          <w:rFonts w:eastAsiaTheme="minorEastAsia"/>
        </w:rPr>
        <w:t xml:space="preserve">prahovou hodnotu neuronu </w:t>
      </w:r>
      <w:r w:rsidR="006970F2">
        <w:rPr>
          <w:rFonts w:eastAsiaTheme="minorEastAsia"/>
        </w:rPr>
        <w:t>angl. bias</w:t>
      </w:r>
      <w:r w:rsidR="00350E61">
        <w:rPr>
          <w:rFonts w:eastAsiaTheme="minorEastAsia"/>
        </w:rPr>
        <w:t>.</w:t>
      </w:r>
      <w:r w:rsidR="00191F46" w:rsidRPr="00191F46">
        <w:rPr>
          <w:rFonts w:eastAsiaTheme="minorEastAsia"/>
        </w:rPr>
        <w:t xml:space="preserve"> </w:t>
      </w:r>
      <w:r w:rsidR="00350E61">
        <w:rPr>
          <w:rFonts w:eastAsiaTheme="minorEastAsia"/>
          <w:i/>
        </w:rPr>
        <w:t>„Je-li hodnota vstupního signálu neuronu nižší, než ho</w:t>
      </w:r>
      <w:r w:rsidR="006970F2">
        <w:rPr>
          <w:rFonts w:eastAsiaTheme="minorEastAsia"/>
          <w:i/>
        </w:rPr>
        <w:t>dn</w:t>
      </w:r>
      <w:r w:rsidR="00350E61">
        <w:rPr>
          <w:rFonts w:eastAsiaTheme="minorEastAsia"/>
          <w:i/>
        </w:rPr>
        <w:t>ota prahová, je na výstupu z neuronu signál odpovídající pasivnímu stavu neuronu“</w:t>
      </w:r>
      <w:r w:rsidR="00350E61">
        <w:rPr>
          <w:rFonts w:eastAsiaTheme="minorEastAsia"/>
        </w:rPr>
        <w:t xml:space="preserve"> </w:t>
      </w:r>
      <w:r w:rsidR="00350E61">
        <w:rPr>
          <w:rFonts w:eastAsiaTheme="minorEastAsia"/>
        </w:rPr>
        <w:fldChar w:fldCharType="begin"/>
      </w:r>
      <w:r w:rsidR="00350E61">
        <w:rPr>
          <w:rFonts w:eastAsiaTheme="minorEastAsia"/>
        </w:rPr>
        <w:instrText xml:space="preserve"> ADDIN ZOTERO_ITEM CSL_CITATION {"citationID":"XBugTRvU","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350E61">
        <w:rPr>
          <w:rFonts w:eastAsiaTheme="minorEastAsia"/>
        </w:rPr>
        <w:fldChar w:fldCharType="separate"/>
      </w:r>
      <w:r w:rsidR="00350E61" w:rsidRPr="00350E61">
        <w:rPr>
          <w:rFonts w:cs="Times New Roman"/>
          <w:szCs w:val="24"/>
        </w:rPr>
        <w:t>(Vladimír Olej a Hájek Petr 2010)</w:t>
      </w:r>
      <w:r w:rsidR="00350E61">
        <w:rPr>
          <w:rFonts w:eastAsiaTheme="minorEastAsia"/>
        </w:rPr>
        <w:fldChar w:fldCharType="end"/>
      </w:r>
      <w:r>
        <w:rPr>
          <w:rFonts w:eastAsiaTheme="minorEastAsia"/>
        </w:rPr>
        <w:t xml:space="preserve">. Formálně je výstup jednoho </w:t>
      </w:r>
      <w:r w:rsidR="00350E61">
        <w:rPr>
          <w:rFonts w:eastAsiaTheme="minorEastAsia"/>
        </w:rPr>
        <w:t>neuronu</w:t>
      </w:r>
      <w:r>
        <w:rPr>
          <w:rFonts w:eastAsiaTheme="minorEastAsia"/>
        </w:rPr>
        <w:t xml:space="preserve"> vyjádřen v Rov. 1</w:t>
      </w:r>
      <w:r w:rsidR="00BD4C6F">
        <w:rPr>
          <w:rFonts w:eastAsiaTheme="minorEastAsia"/>
        </w:rPr>
        <w:t xml:space="preserve">, kde počet neuronů předcházející vrstvy je rovno </w:t>
      </w:r>
      <m:oMath>
        <m:r>
          <w:rPr>
            <w:rFonts w:ascii="Cambria Math" w:eastAsiaTheme="minorEastAsia" w:hAnsi="Cambria Math"/>
          </w:rPr>
          <m:t>n</m:t>
        </m:r>
      </m:oMath>
      <w:r>
        <w:rPr>
          <w:rFonts w:eastAsiaTheme="minorEastAsia"/>
        </w:rPr>
        <w:t>.</w:t>
      </w:r>
      <w:r w:rsidR="004D439E">
        <w:rPr>
          <w:rFonts w:eastAsiaTheme="minorEastAsia"/>
        </w:rPr>
        <w:t xml:space="preserve"> </w:t>
      </w:r>
      <w:r w:rsidR="004D439E">
        <w:t>Na výstupu neuronu</w:t>
      </w:r>
      <w:r w:rsidR="004D439E" w:rsidRPr="00191F46">
        <w:t xml:space="preserve"> </w:t>
      </w:r>
      <w:r w:rsidR="004D439E">
        <w:t>je tedy</w:t>
      </w:r>
      <w:r w:rsidR="004D439E" w:rsidRPr="00191F46">
        <w:t xml:space="preserve"> skalární hodnota, </w:t>
      </w:r>
      <w:r w:rsidR="004D439E">
        <w:t>která zpětně</w:t>
      </w:r>
      <w:r w:rsidR="004D439E" w:rsidRPr="00191F46">
        <w:t xml:space="preserve"> figuruje jako vstup</w:t>
      </w:r>
      <w:r w:rsidR="004D439E">
        <w:t>ní parametr pro další napojené neurony</w:t>
      </w:r>
      <w:r w:rsidR="00F640B4">
        <w:t>.</w:t>
      </w:r>
    </w:p>
    <w:p w14:paraId="75C3859C" w14:textId="6EE0520F" w:rsidR="00191F46" w:rsidRPr="00191F46" w:rsidRDefault="00530CB1" w:rsidP="009562FC">
      <w:pPr>
        <w:pStyle w:val="Rovnice"/>
      </w:pPr>
      <w:r>
        <w:tab/>
      </w:r>
      <m:oMath>
        <m:r>
          <w:rPr>
            <w:rFonts w:ascii="Cambria Math" w:hAnsi="Cambria Math"/>
          </w:rPr>
          <m:t>y</m:t>
        </m:r>
        <m:r>
          <m:rPr>
            <m:sty m:val="p"/>
          </m:rPr>
          <w:rPr>
            <w:rFonts w:ascii="Cambria Math" w:hAnsi="Cambria Math"/>
          </w:rPr>
          <m:t>=Φ</m:t>
        </m:r>
        <m:d>
          <m:dPr>
            <m:ctrlPr>
              <w:rPr>
                <w:rFonts w:ascii="Cambria Math" w:hAnsi="Cambria Math"/>
              </w:rPr>
            </m:ctrlPr>
          </m:dPr>
          <m:e>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θ</m:t>
                </m:r>
              </m:e>
            </m:nary>
          </m:e>
        </m:d>
      </m:oMath>
      <w:r>
        <w:tab/>
      </w:r>
      <w:r w:rsidR="00012722">
        <w:t>Rov.</w:t>
      </w:r>
      <w:r w:rsidR="00191F46" w:rsidRPr="00191F46">
        <w:t xml:space="preserve"> </w:t>
      </w:r>
      <w:r w:rsidR="009A0142">
        <w:rPr>
          <w:noProof/>
        </w:rPr>
        <w:fldChar w:fldCharType="begin"/>
      </w:r>
      <w:r w:rsidR="009A0142">
        <w:rPr>
          <w:noProof/>
        </w:rPr>
        <w:instrText xml:space="preserve"> SEQ Rov. \* ARABIC </w:instrText>
      </w:r>
      <w:r w:rsidR="009A0142">
        <w:rPr>
          <w:noProof/>
        </w:rPr>
        <w:fldChar w:fldCharType="separate"/>
      </w:r>
      <w:r w:rsidR="007A1E6C">
        <w:rPr>
          <w:noProof/>
        </w:rPr>
        <w:t>1</w:t>
      </w:r>
      <w:r w:rsidR="009A0142">
        <w:rPr>
          <w:noProof/>
        </w:rPr>
        <w:fldChar w:fldCharType="end"/>
      </w:r>
    </w:p>
    <w:p w14:paraId="68E9AD9A" w14:textId="5A413996" w:rsidR="00191F46" w:rsidRDefault="00D10C19" w:rsidP="00AB2098">
      <w:pPr>
        <w:pStyle w:val="Standartnitext"/>
        <w:ind w:firstLine="708"/>
      </w:pPr>
      <w:r>
        <w:t>A</w:t>
      </w:r>
      <w:r w:rsidR="00191F46" w:rsidRPr="00191F46">
        <w:t xml:space="preserve">ktivačních funkcí existuje celá řada a mají zásadní charakter na fungování </w:t>
      </w:r>
      <w:r w:rsidR="007B53D1">
        <w:t>neuronové sítě</w:t>
      </w:r>
      <w:r w:rsidR="00191F46" w:rsidRPr="00191F46">
        <w:t xml:space="preserve">. </w:t>
      </w:r>
      <w:r>
        <w:t>Tyto funkce</w:t>
      </w:r>
      <w:r w:rsidR="00191F46" w:rsidRPr="00191F46">
        <w:t xml:space="preserve"> mohou mít za důsledek lineární i nelineární charakter </w:t>
      </w:r>
      <w:r w:rsidR="00191F46" w:rsidRPr="00191F46">
        <w:lastRenderedPageBreak/>
        <w:t>klasifikačních oblastí</w:t>
      </w:r>
      <w:r w:rsidR="00006D47">
        <w:t xml:space="preserve">. Příkladem </w:t>
      </w:r>
      <w:r w:rsidR="00191F46" w:rsidRPr="00191F46">
        <w:t xml:space="preserve">nelineární aktivační funkce je </w:t>
      </w:r>
      <w:r w:rsidR="00C52069">
        <w:t>sigmoida</w:t>
      </w:r>
      <w:r w:rsidR="00191F46" w:rsidRPr="00191F46">
        <w:t xml:space="preserve"> </w:t>
      </w:r>
      <w:r w:rsidR="00191F46" w:rsidRPr="00191F46">
        <w:fldChar w:fldCharType="begin"/>
      </w:r>
      <w:r w:rsidR="00504230">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191F46" w:rsidRPr="00191F46">
        <w:fldChar w:fldCharType="separate"/>
      </w:r>
      <w:r w:rsidR="007911EC" w:rsidRPr="007911EC">
        <w:rPr>
          <w:rFonts w:cs="Times New Roman"/>
          <w:szCs w:val="24"/>
        </w:rPr>
        <w:t>(Vladimír Olej a Hájek Petr 2010)</w:t>
      </w:r>
      <w:r w:rsidR="00191F46" w:rsidRPr="00191F46">
        <w:fldChar w:fldCharType="end"/>
      </w:r>
      <w:r w:rsidR="00191F46" w:rsidRPr="00191F46">
        <w:t>.</w:t>
      </w:r>
      <w:r w:rsidR="00547601">
        <w:t xml:space="preserve"> Její </w:t>
      </w:r>
      <w:r w:rsidR="003E58B3">
        <w:t>p</w:t>
      </w:r>
      <w:r w:rsidR="00547601">
        <w:t>ředpis vystihuje</w:t>
      </w:r>
      <w:r w:rsidR="00BD4C6F">
        <w:t xml:space="preserve"> Rov 2.</w:t>
      </w:r>
      <w:r>
        <w:t xml:space="preserve">, graf je znázorněn na </w:t>
      </w:r>
      <w:r w:rsidR="007A1E6C">
        <w:fldChar w:fldCharType="begin"/>
      </w:r>
      <w:r w:rsidR="007A1E6C">
        <w:instrText xml:space="preserve"> REF _Ref5101130 \h </w:instrText>
      </w:r>
      <w:r w:rsidR="007A1E6C">
        <w:fldChar w:fldCharType="separate"/>
      </w:r>
      <w:r w:rsidR="007A1E6C">
        <w:t xml:space="preserve">Obr. </w:t>
      </w:r>
      <w:r w:rsidR="007A1E6C">
        <w:rPr>
          <w:noProof/>
        </w:rPr>
        <w:t>3</w:t>
      </w:r>
      <w:r w:rsidR="007A1E6C">
        <w:fldChar w:fldCharType="end"/>
      </w:r>
      <w:r w:rsidR="009562FC">
        <w:t>.</w:t>
      </w:r>
    </w:p>
    <w:p w14:paraId="5C65DD21" w14:textId="37145E2B" w:rsidR="009562FC" w:rsidRDefault="009562FC" w:rsidP="009562FC">
      <w:pPr>
        <w:pStyle w:val="Rovnice"/>
        <w:rPr>
          <w:noProof/>
        </w:rPr>
      </w:pPr>
      <w:r>
        <w:tab/>
      </w:r>
      <m:oMath>
        <m:r>
          <w:rPr>
            <w:rFonts w:ascii="Cambria Math" w:hAnsi="Cambria Math"/>
          </w:rPr>
          <m:t>f(</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y</m:t>
                    </m:r>
                  </m:e>
                  <m:sub>
                    <m:r>
                      <w:rPr>
                        <w:rFonts w:ascii="Cambria Math" w:hAnsi="Cambria Math"/>
                      </w:rPr>
                      <m:t>i</m:t>
                    </m:r>
                  </m:sub>
                </m:sSub>
              </m:sup>
            </m:sSup>
          </m:den>
        </m:f>
      </m:oMath>
      <w:r w:rsidRPr="009562FC">
        <w:t xml:space="preserve"> </w:t>
      </w:r>
      <w:r>
        <w:tab/>
      </w:r>
      <w:bookmarkStart w:id="197" w:name="_Ref5012794"/>
      <w:r>
        <w:t>Rov.</w:t>
      </w:r>
      <w:r w:rsidRPr="00191F46">
        <w:t xml:space="preserve"> </w:t>
      </w:r>
      <w:r>
        <w:rPr>
          <w:noProof/>
        </w:rPr>
        <w:fldChar w:fldCharType="begin"/>
      </w:r>
      <w:r>
        <w:rPr>
          <w:noProof/>
        </w:rPr>
        <w:instrText xml:space="preserve"> SEQ Rov. \* ARABIC </w:instrText>
      </w:r>
      <w:r>
        <w:rPr>
          <w:noProof/>
        </w:rPr>
        <w:fldChar w:fldCharType="separate"/>
      </w:r>
      <w:r w:rsidR="007A1E6C">
        <w:rPr>
          <w:noProof/>
        </w:rPr>
        <w:t>2</w:t>
      </w:r>
      <w:r>
        <w:rPr>
          <w:noProof/>
        </w:rPr>
        <w:fldChar w:fldCharType="end"/>
      </w:r>
      <w:bookmarkEnd w:id="197"/>
    </w:p>
    <w:p w14:paraId="717C732E" w14:textId="0E1F5FE0" w:rsidR="00D10C19" w:rsidRDefault="00D10C19" w:rsidP="009562FC">
      <w:pPr>
        <w:pStyle w:val="Rovnice"/>
      </w:pPr>
      <w:r w:rsidRPr="00D10C19">
        <w:rPr>
          <w:noProof/>
          <w:lang w:eastAsia="cs-CZ"/>
        </w:rPr>
        <w:drawing>
          <wp:inline distT="0" distB="0" distL="0" distR="0" wp14:anchorId="27525C62" wp14:editId="0E99C77D">
            <wp:extent cx="1915064" cy="1915064"/>
            <wp:effectExtent l="19050" t="19050" r="28575" b="28575"/>
            <wp:docPr id="7" name="Picture 7" descr="C:\Users\Adam Ouhrabka\Downloads\desmos-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am Ouhrabka\Downloads\desmos-graph.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27156" cy="1927156"/>
                    </a:xfrm>
                    <a:prstGeom prst="rect">
                      <a:avLst/>
                    </a:prstGeom>
                    <a:noFill/>
                    <a:ln w="3175">
                      <a:solidFill>
                        <a:schemeClr val="tx1"/>
                      </a:solidFill>
                    </a:ln>
                  </pic:spPr>
                </pic:pic>
              </a:graphicData>
            </a:graphic>
          </wp:inline>
        </w:drawing>
      </w:r>
    </w:p>
    <w:p w14:paraId="64ADC946" w14:textId="7A7A2EE2" w:rsidR="00D10C19" w:rsidRPr="00191F46" w:rsidRDefault="00D10C19" w:rsidP="00D10C19">
      <w:pPr>
        <w:pStyle w:val="CAPITION"/>
      </w:pPr>
      <w:bookmarkStart w:id="198" w:name="_Ref5101130"/>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3</w:t>
      </w:r>
      <w:r w:rsidR="00F94C7D">
        <w:rPr>
          <w:noProof/>
        </w:rPr>
        <w:fldChar w:fldCharType="end"/>
      </w:r>
      <w:bookmarkEnd w:id="198"/>
      <w:r w:rsidR="003E58B3">
        <w:t>:</w:t>
      </w:r>
      <w:r>
        <w:t xml:space="preserve"> Průběh funkce sigmoid</w:t>
      </w:r>
      <w:r w:rsidR="007A1E6C">
        <w:t>.</w:t>
      </w:r>
    </w:p>
    <w:p w14:paraId="20307326" w14:textId="0D70FC02" w:rsidR="0078047C" w:rsidRDefault="0078047C" w:rsidP="0078047C">
      <w:pPr>
        <w:pStyle w:val="Standartnitext"/>
      </w:pPr>
      <w:r>
        <w:t xml:space="preserve">Aktuálním trendem v oblasti hlubokého učení je však </w:t>
      </w:r>
      <w:r w:rsidR="00287B4C">
        <w:t>pou</w:t>
      </w:r>
      <w:r w:rsidR="00287B4C" w:rsidRPr="00F640B4">
        <w:t>ží</w:t>
      </w:r>
      <w:r w:rsidR="007A1E6C" w:rsidRPr="00F640B4">
        <w:t>v</w:t>
      </w:r>
      <w:r w:rsidR="007A1E6C">
        <w:t>ání jin</w:t>
      </w:r>
      <w:r w:rsidR="007B53D1">
        <w:t>é</w:t>
      </w:r>
      <w:r w:rsidR="007A1E6C">
        <w:t xml:space="preserve"> aktivační</w:t>
      </w:r>
      <w:r w:rsidR="00D51395">
        <w:t xml:space="preserve"> funkc</w:t>
      </w:r>
      <w:r w:rsidR="007B53D1">
        <w:t>e</w:t>
      </w:r>
      <w:r>
        <w:t>, která se</w:t>
      </w:r>
      <w:r w:rsidR="00EB2D8C">
        <w:t xml:space="preserve"> anglicky</w:t>
      </w:r>
      <w:r>
        <w:t xml:space="preserve"> označuje jako „rectified linear unit“ zkráceně ReLU</w:t>
      </w:r>
      <w:r w:rsidR="00006D47">
        <w:t xml:space="preserve">, </w:t>
      </w:r>
      <w:r w:rsidR="002E17AC">
        <w:t xml:space="preserve">kd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w:r>
        <w:t xml:space="preserve"> </w:t>
      </w:r>
      <w:r>
        <w:fldChar w:fldCharType="begin"/>
      </w:r>
      <w:r w:rsidR="00375977">
        <w:instrText xml:space="preserve"> ADDIN ZOTERO_ITEM CSL_CITATION {"citationID":"RbNmsaBh","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r w:rsidR="00624398">
        <w:t xml:space="preserve"> Obvykle se tato funkce implementuje pro skryté vrstvy.</w:t>
      </w:r>
      <w:r w:rsidR="00EB2D8C">
        <w:t xml:space="preserve"> Graf</w:t>
      </w:r>
      <w:r w:rsidR="00F10076">
        <w:t xml:space="preserve"> ReLU</w:t>
      </w:r>
      <w:r w:rsidR="00EB2D8C">
        <w:t xml:space="preserve"> je ukázán na </w:t>
      </w:r>
      <w:r w:rsidR="00EB2D8C">
        <w:fldChar w:fldCharType="begin"/>
      </w:r>
      <w:r w:rsidR="00EB2D8C">
        <w:instrText xml:space="preserve"> REF _Ref5012253 \h </w:instrText>
      </w:r>
      <w:r w:rsidR="00EB2D8C">
        <w:fldChar w:fldCharType="separate"/>
      </w:r>
      <w:r w:rsidR="00EB2D8C">
        <w:t xml:space="preserve">Obr. </w:t>
      </w:r>
      <w:r w:rsidR="00EB2D8C">
        <w:rPr>
          <w:noProof/>
        </w:rPr>
        <w:t>2</w:t>
      </w:r>
      <w:r w:rsidR="00EB2D8C">
        <w:fldChar w:fldCharType="end"/>
      </w:r>
      <w:r w:rsidR="00EB2D8C">
        <w:t>.</w:t>
      </w:r>
      <w:r w:rsidR="007F3C4E">
        <w:t xml:space="preserve"> </w:t>
      </w:r>
      <w:r w:rsidR="00547601">
        <w:t>Myš</w:t>
      </w:r>
      <w:r w:rsidR="007A1E6C">
        <w:t>le</w:t>
      </w:r>
      <w:r w:rsidR="00547601">
        <w:t>nka neuronu v</w:t>
      </w:r>
      <w:r w:rsidR="007A1E6C">
        <w:t xml:space="preserve"> informatice původně vychází z </w:t>
      </w:r>
      <w:r w:rsidR="00547601">
        <w:t>fungování biologického neuronu</w:t>
      </w:r>
      <w:r w:rsidR="00006D47">
        <w:t>. Dle Glorota je to však teprve užití aktivační funkce</w:t>
      </w:r>
      <w:r w:rsidR="009D5C4C">
        <w:t xml:space="preserve"> ReLU</w:t>
      </w:r>
      <w:r w:rsidR="00006D47">
        <w:t xml:space="preserve">, </w:t>
      </w:r>
      <w:r w:rsidR="00547601">
        <w:t xml:space="preserve">díky, které se podařilo </w:t>
      </w:r>
      <w:r w:rsidR="007B53D1">
        <w:t>„umělý“ a organický neuron</w:t>
      </w:r>
      <w:r w:rsidR="00547601">
        <w:t xml:space="preserve"> vzájem</w:t>
      </w:r>
      <w:r w:rsidR="00287B4C" w:rsidRPr="00F640B4">
        <w:t>n</w:t>
      </w:r>
      <w:r w:rsidR="00547601">
        <w:t xml:space="preserve">ě </w:t>
      </w:r>
      <w:r w:rsidR="00D346E5">
        <w:t>přiblížit</w:t>
      </w:r>
      <w:r w:rsidR="00547601">
        <w:t>, co do pri</w:t>
      </w:r>
      <w:r w:rsidR="00624398">
        <w:t>nc</w:t>
      </w:r>
      <w:r w:rsidR="00547601">
        <w:t>ipu fungování.</w:t>
      </w:r>
      <w:r w:rsidR="00006D47">
        <w:t xml:space="preserve"> </w:t>
      </w:r>
      <w:r w:rsidR="00547601">
        <w:t xml:space="preserve">V této souvislosti </w:t>
      </w:r>
      <w:r w:rsidR="00DD3B37">
        <w:t>diskutuje</w:t>
      </w:r>
      <w:r w:rsidR="00547601">
        <w:t xml:space="preserve"> především</w:t>
      </w:r>
      <w:r w:rsidR="00DD3B37">
        <w:t xml:space="preserve"> </w:t>
      </w:r>
      <w:r w:rsidR="00624398">
        <w:t>pojem</w:t>
      </w:r>
      <w:r w:rsidR="00DD3B37">
        <w:t xml:space="preserve"> „řídkosti aktivace“, při které v rámci šíření signálu zůstane mnoho neuron</w:t>
      </w:r>
      <w:r w:rsidR="002E0704">
        <w:t>ových jednotek na svém výstupu nulových</w:t>
      </w:r>
      <w:r w:rsidR="00C25769">
        <w:t>.</w:t>
      </w:r>
      <w:r w:rsidR="003851EA">
        <w:t xml:space="preserve"> Neurony jsou</w:t>
      </w:r>
      <w:r w:rsidR="00EF40C9">
        <w:t xml:space="preserve"> pak</w:t>
      </w:r>
      <w:r w:rsidR="003851EA">
        <w:t xml:space="preserve"> takzvaně pasivní.</w:t>
      </w:r>
      <w:r w:rsidR="00C25769">
        <w:t xml:space="preserve"> Je to podstatný a pozitivní</w:t>
      </w:r>
      <w:r w:rsidR="002E0704">
        <w:t xml:space="preserve"> důsledek</w:t>
      </w:r>
      <w:r w:rsidR="00C25769">
        <w:t xml:space="preserve"> fungování </w:t>
      </w:r>
      <w:r w:rsidR="00547601">
        <w:t xml:space="preserve">neuronové sítě </w:t>
      </w:r>
      <w:r w:rsidR="00C25769">
        <w:t>při</w:t>
      </w:r>
      <w:r w:rsidR="002E0704">
        <w:t xml:space="preserve"> </w:t>
      </w:r>
      <w:r w:rsidR="007A1E6C">
        <w:t>používání</w:t>
      </w:r>
      <w:r w:rsidR="002E0704">
        <w:t xml:space="preserve"> ReLU</w:t>
      </w:r>
      <w:r w:rsidR="00C25769">
        <w:t>.</w:t>
      </w:r>
      <w:r w:rsidR="004C0032">
        <w:t xml:space="preserve"> </w:t>
      </w:r>
      <w:r w:rsidR="002E0704">
        <w:fldChar w:fldCharType="begin"/>
      </w:r>
      <w:r w:rsidR="00AB0419">
        <w:instrText xml:space="preserve"> ADDIN ZOTERO_ITEM CSL_CITATION {"citationID":"7Kp6D0Zj","properties":{"formattedCitation":"(Glorot et al. 2011)","plainCitation":"(Glorot et al. 2011)","noteIndex":0},"citationItems":[{"id":930,"uris":["http://zotero.org/users/local/IbRhotwj/items/XG4MXFCP"],"uri":["http://zotero.org/users/local/IbRhotwj/items/XG4MXFCP"],"itemData":{"id":930,"type":"article-journal","title":"Deep Sparse Rectiﬁer Neural Networks","container-title":"Proceedings of the Fourteenth International Conference on Artificial Intelligence and Statistics","page":"9","source":"Zotero","abstract":"While logistic sigmoid neurons are more biologically plausible than hyperbolic tangent neurons, the latter work better for training multi-layer neural networks. This paper shows that rectifying neurons are an even better model of biological neurons and yield equal or better performance than hyperbolic tangent networks in spite of the hard non-linearity and non-diﬀerentiability at zero, creating sparse representations with true zeros, which seem remarkably suitable for naturally sparse data. Even though they can take advantage of semi-supervised setups with extra-unlabeled data, deep rectiﬁer networks can reach their best performance without requiring any unsupervised pre-training on purely supervised tasks with large labeled datasets. Hence, these results can be seen as a new milestone in the attempts at understanding the diﬃculty in training deep but purely supervised neural networks, and closing the performance gap between neural networks learnt with and without unsupervised pre-training.","language":"en","author":[{"family":"Glorot","given":"Xavier"},{"family":"Bordes","given":"Antoine"},{"family":"Bengio","given":"Yoshua"}],"issued":{"date-parts":[["2011"]]}}}],"schema":"https://github.com/citation-style-language/schema/raw/master/csl-citation.json"} </w:instrText>
      </w:r>
      <w:r w:rsidR="002E0704">
        <w:fldChar w:fldCharType="separate"/>
      </w:r>
      <w:r w:rsidR="007911EC" w:rsidRPr="007911EC">
        <w:t>(Glorot et al. 2011)</w:t>
      </w:r>
      <w:r w:rsidR="002E0704">
        <w:fldChar w:fldCharType="end"/>
      </w:r>
      <w:r w:rsidR="002E0704">
        <w:t>. Aplikace</w:t>
      </w:r>
      <w:r w:rsidR="002225F7">
        <w:t xml:space="preserve"> této aktivační funkce má rovněž za důsledek rychlejší trénování </w:t>
      </w:r>
      <w:r w:rsidR="002225F7">
        <w:fldChar w:fldCharType="begin"/>
      </w:r>
      <w:r w:rsidR="006E3E31">
        <w:instrText xml:space="preserve"> ADDIN ZOTERO_ITEM CSL_CITATION {"citationID":"3dBVpbn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container-title":"International Journal of Computer Science and Information Technologies,","volume":"7","issue":"2","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rsidR="002225F7">
        <w:fldChar w:fldCharType="separate"/>
      </w:r>
      <w:r w:rsidR="007911EC" w:rsidRPr="007911EC">
        <w:t>(Bhandare et al. 2016)</w:t>
      </w:r>
      <w:r w:rsidR="002225F7">
        <w:fldChar w:fldCharType="end"/>
      </w:r>
      <w:r w:rsidR="00012722">
        <w:t>.</w:t>
      </w:r>
    </w:p>
    <w:p w14:paraId="77B0BF8D" w14:textId="0FD42844" w:rsidR="0078047C" w:rsidRDefault="0078047C" w:rsidP="006E0144">
      <w:pPr>
        <w:pStyle w:val="Obrzek"/>
      </w:pPr>
      <w:r>
        <w:drawing>
          <wp:inline distT="0" distB="0" distL="0" distR="0" wp14:anchorId="37EAA1A6" wp14:editId="6F0CB90A">
            <wp:extent cx="2400300" cy="1628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566" r="6057"/>
                    <a:stretch/>
                  </pic:blipFill>
                  <pic:spPr bwMode="auto">
                    <a:xfrm>
                      <a:off x="0" y="0"/>
                      <a:ext cx="2432692" cy="1650248"/>
                    </a:xfrm>
                    <a:prstGeom prst="rect">
                      <a:avLst/>
                    </a:prstGeom>
                    <a:ln>
                      <a:noFill/>
                    </a:ln>
                    <a:extLst>
                      <a:ext uri="{53640926-AAD7-44D8-BBD7-CCE9431645EC}">
                        <a14:shadowObscured xmlns:a14="http://schemas.microsoft.com/office/drawing/2010/main"/>
                      </a:ext>
                    </a:extLst>
                  </pic:spPr>
                </pic:pic>
              </a:graphicData>
            </a:graphic>
          </wp:inline>
        </w:drawing>
      </w:r>
    </w:p>
    <w:p w14:paraId="59197279" w14:textId="636EF625" w:rsidR="0078047C" w:rsidRDefault="00012722" w:rsidP="00012722">
      <w:pPr>
        <w:pStyle w:val="CAPITION"/>
      </w:pPr>
      <w:bookmarkStart w:id="199" w:name="_Ref5012253"/>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4</w:t>
      </w:r>
      <w:r w:rsidR="009A0142">
        <w:rPr>
          <w:noProof/>
        </w:rPr>
        <w:fldChar w:fldCharType="end"/>
      </w:r>
      <w:bookmarkEnd w:id="199"/>
      <w:r w:rsidR="006E0144">
        <w:t>:</w:t>
      </w:r>
      <w:r w:rsidR="009D5C4C">
        <w:t xml:space="preserve"> </w:t>
      </w:r>
      <w:r w:rsidR="007A1E6C">
        <w:t>Průběh</w:t>
      </w:r>
      <w:r w:rsidR="009D5C4C">
        <w:t xml:space="preserve"> funkce ReLU. Převzato z </w:t>
      </w:r>
      <w:r w:rsidR="009D5C4C">
        <w:fldChar w:fldCharType="begin"/>
      </w:r>
      <w:r w:rsidR="009D5C4C">
        <w:instrText xml:space="preserve"> ADDIN ZOTERO_ITEM CSL_CITATION {"citationID":"SbewihjL","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9D5C4C">
        <w:fldChar w:fldCharType="separate"/>
      </w:r>
      <w:r w:rsidR="009D5C4C" w:rsidRPr="009D5C4C">
        <w:t>(Goodfellow et al. 2016)</w:t>
      </w:r>
      <w:r w:rsidR="009D5C4C">
        <w:fldChar w:fldCharType="end"/>
      </w:r>
      <w:r w:rsidR="009D5C4C">
        <w:t>.</w:t>
      </w:r>
    </w:p>
    <w:p w14:paraId="2DE6F616" w14:textId="06BB9322" w:rsidR="005C01BE" w:rsidRDefault="002E17AC" w:rsidP="002E17AC">
      <w:pPr>
        <w:pStyle w:val="Standartnitext"/>
      </w:pPr>
      <w:r>
        <w:lastRenderedPageBreak/>
        <w:t>Podstatnou komponentou neuronové sítě je aktivační funkce poslední vrstvy. Zde záleží</w:t>
      </w:r>
      <w:r w:rsidR="009D5C4C">
        <w:t xml:space="preserve"> na tom,</w:t>
      </w:r>
      <w:r>
        <w:t xml:space="preserve"> jaký charakter výstupu je žádoucí</w:t>
      </w:r>
      <w:r w:rsidR="00306489">
        <w:t>. Obecně se však užívá j</w:t>
      </w:r>
      <w:r w:rsidR="007B53D1">
        <w:t>iž prezentovaná funkce sigmoid</w:t>
      </w:r>
      <w:r>
        <w:t xml:space="preserve">. </w:t>
      </w:r>
      <w:r w:rsidR="00801128">
        <w:t>Výstup neuronové sítě klasifikuje</w:t>
      </w:r>
      <w:r w:rsidR="00D346E5">
        <w:t xml:space="preserve"> její</w:t>
      </w:r>
      <w:r w:rsidR="00801128">
        <w:t xml:space="preserve"> vstup do </w:t>
      </w:r>
      <w:r w:rsidR="00306489">
        <w:t>konkrétní</w:t>
      </w:r>
      <w:r w:rsidR="00801128">
        <w:t xml:space="preserve"> proměnné.</w:t>
      </w:r>
      <w:r w:rsidR="00306489">
        <w:t xml:space="preserve"> Je-li tato proměnná diskrétní, to znamená, že představuje například příslušnost vstupních dat do </w:t>
      </w:r>
      <w:r w:rsidR="00306489" w:rsidRPr="00306489">
        <w:rPr>
          <w:i/>
        </w:rPr>
        <w:t>n</w:t>
      </w:r>
      <w:r w:rsidR="00306489">
        <w:rPr>
          <w:i/>
        </w:rPr>
        <w:t xml:space="preserve"> </w:t>
      </w:r>
      <w:r w:rsidR="00306489">
        <w:t xml:space="preserve">tříd, měla by výstupní vrstva vyjadřovat vektor pravděpodobnosti příslušnosti </w:t>
      </w:r>
      <w:r w:rsidR="00D346E5">
        <w:t xml:space="preserve">vstupního </w:t>
      </w:r>
      <w:r w:rsidR="00306489">
        <w:t>objektu do těchto tříd. Pro tento konkrétní účel se využívá</w:t>
      </w:r>
      <w:r w:rsidR="007B53D1">
        <w:t xml:space="preserve"> </w:t>
      </w:r>
      <w:r w:rsidR="00D06C25">
        <w:t>funkce softmax</w:t>
      </w:r>
      <w:r w:rsidR="007B53D1">
        <w:t xml:space="preserve"> odvozená od sigmoidy</w:t>
      </w:r>
      <w:r w:rsidR="00BD4C6F">
        <w:t xml:space="preserve"> </w:t>
      </w:r>
      <w:r w:rsidR="00BD4C6F">
        <w:fldChar w:fldCharType="begin"/>
      </w:r>
      <w:r w:rsidR="00BD4C6F">
        <w:instrText xml:space="preserve"> ADDIN ZOTERO_ITEM CSL_CITATION {"citationID":"69OTIMDW","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BD4C6F">
        <w:fldChar w:fldCharType="separate"/>
      </w:r>
      <w:r w:rsidR="00BD4C6F" w:rsidRPr="00BD4C6F">
        <w:t>(Goodfellow et al. 2016)</w:t>
      </w:r>
      <w:r w:rsidR="00BD4C6F">
        <w:fldChar w:fldCharType="end"/>
      </w:r>
      <w:r w:rsidR="00D06C25">
        <w:t>.</w:t>
      </w:r>
    </w:p>
    <w:p w14:paraId="3106CD37" w14:textId="4B3DDD3B" w:rsidR="007A1E6C" w:rsidRPr="007A1E6C" w:rsidRDefault="007A1E6C" w:rsidP="007A1E6C">
      <w:pPr>
        <w:pStyle w:val="Rovnice"/>
        <w:rPr>
          <w:iCs/>
        </w:rPr>
      </w:pPr>
      <w:r>
        <w:tab/>
      </w:r>
      <m:oMath>
        <m:r>
          <w:rPr>
            <w:rFonts w:ascii="Cambria Math" w:hAnsi="Cambria Math"/>
          </w:rPr>
          <m:t>softma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m:t>
                </m:r>
              </m:sub>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j</m:t>
                        </m:r>
                      </m:sub>
                    </m:sSub>
                  </m:sup>
                </m:sSup>
              </m:e>
            </m:nary>
          </m:den>
        </m:f>
      </m:oMath>
      <w:r>
        <w:tab/>
        <w:t>Rov.</w:t>
      </w:r>
      <w:r w:rsidRPr="00191F46">
        <w:t xml:space="preserve"> </w:t>
      </w:r>
      <w:r>
        <w:rPr>
          <w:noProof/>
        </w:rPr>
        <w:fldChar w:fldCharType="begin"/>
      </w:r>
      <w:r>
        <w:rPr>
          <w:noProof/>
        </w:rPr>
        <w:instrText xml:space="preserve"> SEQ Rov. \* ARABIC </w:instrText>
      </w:r>
      <w:r>
        <w:rPr>
          <w:noProof/>
        </w:rPr>
        <w:fldChar w:fldCharType="separate"/>
      </w:r>
      <w:r>
        <w:rPr>
          <w:noProof/>
        </w:rPr>
        <w:t>3</w:t>
      </w:r>
      <w:r>
        <w:rPr>
          <w:noProof/>
        </w:rPr>
        <w:fldChar w:fldCharType="end"/>
      </w:r>
    </w:p>
    <w:p w14:paraId="499DE89E" w14:textId="522FC1F1" w:rsidR="0078047C" w:rsidRPr="00191F46" w:rsidRDefault="005C01BE" w:rsidP="00D06C25">
      <w:pPr>
        <w:pStyle w:val="Standartnitext"/>
      </w:pPr>
      <w:r>
        <w:t>Důsledkem užití funkce</w:t>
      </w:r>
      <w:r w:rsidR="00D346E5">
        <w:t xml:space="preserve"> softmax</w:t>
      </w:r>
      <w:r w:rsidR="00306489">
        <w:t xml:space="preserve"> </w:t>
      </w:r>
      <w:r>
        <w:t>je, že na výstupu neuronové sítě bude vektor</w:t>
      </w:r>
      <w:r w:rsidR="00B20C7A">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w:t>
      </w:r>
      <w:r w:rsidR="00B20C7A">
        <w:t>který</w:t>
      </w:r>
      <w:r>
        <w:t xml:space="preserve"> bude vyjadřovat pravděpodobnosti pro jednotlivé třídy určené pořadím v rámci </w:t>
      </w:r>
      <w:r w:rsidR="007B53D1">
        <w:t>vektoru a díky normalizační</w:t>
      </w:r>
      <w:r w:rsidR="00B20C7A">
        <w:t xml:space="preserve"> složce v čitateli bude složkový souče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B20C7A">
        <w:t xml:space="preserve"> roven </w:t>
      </w:r>
      <w:r w:rsidR="00FC113B">
        <w:t>jedné</w:t>
      </w:r>
      <w:r w:rsidR="00B20C7A">
        <w:t>.</w:t>
      </w:r>
    </w:p>
    <w:p w14:paraId="31E3AD33" w14:textId="6C34BEA7" w:rsidR="00191F46" w:rsidRDefault="00D06C25" w:rsidP="008E5D5F">
      <w:pPr>
        <w:pStyle w:val="Heading3"/>
      </w:pPr>
      <w:r>
        <w:t xml:space="preserve"> </w:t>
      </w:r>
      <w:bookmarkStart w:id="200" w:name="_Toc6218138"/>
      <w:r w:rsidR="00191F46" w:rsidRPr="00191F46">
        <w:t>Učení neuronových sítí</w:t>
      </w:r>
      <w:bookmarkEnd w:id="200"/>
    </w:p>
    <w:p w14:paraId="7B3361BD" w14:textId="5A1666F9" w:rsidR="00FA01B0" w:rsidRPr="00453E50" w:rsidRDefault="006C09AC" w:rsidP="00FA01B0">
      <w:pPr>
        <w:pStyle w:val="Standartnitext"/>
        <w:ind w:firstLine="708"/>
      </w:pPr>
      <w:r>
        <w:t>Podstatu učení</w:t>
      </w:r>
      <w:r w:rsidR="00624398">
        <w:t xml:space="preserve"> neuronové sítě</w:t>
      </w:r>
      <w:r>
        <w:t xml:space="preserve"> shrnuje Olej, kte</w:t>
      </w:r>
      <w:r>
        <w:rPr>
          <w:lang w:val="en-US"/>
        </w:rPr>
        <w:t>r</w:t>
      </w:r>
      <w:r>
        <w:t>ý</w:t>
      </w:r>
      <w:r w:rsidR="00624398">
        <w:t xml:space="preserve"> jej</w:t>
      </w:r>
      <w:r>
        <w:t xml:space="preserve"> cha</w:t>
      </w:r>
      <w:r w:rsidR="00624398">
        <w:t>r</w:t>
      </w:r>
      <w:r>
        <w:t>akterizuje jako proces, ve kterém „</w:t>
      </w:r>
      <w:r>
        <w:rPr>
          <w:i/>
        </w:rPr>
        <w:t>...dochází k modifikaci synaptických vah za účelem dosažení co možná největší shody mezi skutečným a požadovaným výstupem.“</w:t>
      </w:r>
      <w:r w:rsidR="00E54B62">
        <w:rPr>
          <w:i/>
        </w:rPr>
        <w:t xml:space="preserve"> </w:t>
      </w:r>
      <w:r w:rsidR="00E54B62">
        <w:rPr>
          <w:i/>
        </w:rPr>
        <w:fldChar w:fldCharType="begin"/>
      </w:r>
      <w:r w:rsidR="00E54B62">
        <w:rPr>
          <w:i/>
        </w:rPr>
        <w:instrText xml:space="preserve"> ADDIN ZOTERO_ITEM CSL_CITATION {"citationID":"wTzn50mo","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E54B62">
        <w:rPr>
          <w:i/>
        </w:rPr>
        <w:fldChar w:fldCharType="separate"/>
      </w:r>
      <w:r w:rsidR="00E54B62" w:rsidRPr="006C09AC">
        <w:rPr>
          <w:rFonts w:cs="Times New Roman"/>
          <w:szCs w:val="24"/>
        </w:rPr>
        <w:t>(Vladimír Olej a Hájek Petr 2010)</w:t>
      </w:r>
      <w:r w:rsidR="00E54B62">
        <w:rPr>
          <w:i/>
        </w:rPr>
        <w:fldChar w:fldCharType="end"/>
      </w:r>
      <w:r>
        <w:t xml:space="preserve">. V </w:t>
      </w:r>
      <w:r w:rsidR="006E279D">
        <w:t>případě „učení s učitelem“ probíhá</w:t>
      </w:r>
      <w:r>
        <w:t xml:space="preserve"> učení</w:t>
      </w:r>
      <w:r w:rsidR="006E279D">
        <w:t xml:space="preserve"> postupným</w:t>
      </w:r>
      <w:r w:rsidR="006E279D" w:rsidRPr="00191F46">
        <w:t xml:space="preserve"> předkládáním </w:t>
      </w:r>
      <w:r w:rsidR="006E279D" w:rsidRPr="00191F46">
        <w:rPr>
          <w:i/>
        </w:rPr>
        <w:t>m</w:t>
      </w:r>
      <w:r w:rsidR="006E279D" w:rsidRPr="00191F46">
        <w:t xml:space="preserve"> </w:t>
      </w:r>
      <w:r w:rsidR="006E279D">
        <w:t xml:space="preserve">dvojic </w:t>
      </w:r>
      <m:oMath>
        <m:r>
          <w:rPr>
            <w:rFonts w:ascii="Cambria Math" w:hAnsi="Cambria Math"/>
          </w:rPr>
          <m:t>(x→y)</m:t>
        </m:r>
      </m:oMath>
      <w:r w:rsidR="006E279D" w:rsidRPr="00191F46">
        <w:t xml:space="preserve"> do neuronové sítě</w:t>
      </w:r>
      <w:r w:rsidR="003E58B3">
        <w:t>.</w:t>
      </w:r>
      <w:r w:rsidR="00FB70D1">
        <w:t xml:space="preserve"> </w:t>
      </w:r>
      <w:r w:rsidR="00FA01B0">
        <w:t xml:space="preserve">Na začátku </w:t>
      </w:r>
      <w:r w:rsidR="00624398">
        <w:t>tohoto procesu</w:t>
      </w:r>
      <w:r w:rsidR="00FA01B0">
        <w:t xml:space="preserve"> jsou všechny váhy iniciovány jako náhodné hodnoty</w:t>
      </w:r>
      <w:r w:rsidR="00624398">
        <w:t xml:space="preserve"> blízké nule. </w:t>
      </w:r>
      <w:r w:rsidR="00FA01B0">
        <w:t xml:space="preserve">Vstupní data </w:t>
      </w:r>
      <w:r>
        <w:t>poté postupně procházejí</w:t>
      </w:r>
      <w:r w:rsidR="00FA01B0">
        <w:t xml:space="preserve"> </w:t>
      </w:r>
      <w:r w:rsidR="00320D95">
        <w:t xml:space="preserve"> transformacemi jednotlivých vrstev neuronové sítě až na její výstupní vrstvu</w:t>
      </w:r>
      <w:r w:rsidR="00FA01B0">
        <w:t>.</w:t>
      </w:r>
      <w:r>
        <w:t xml:space="preserve"> </w:t>
      </w:r>
      <w:r w:rsidR="00320D95">
        <w:t>Ve chvíli, kdy tímto způsobem projde celá datová sada</w:t>
      </w:r>
      <w:r>
        <w:t xml:space="preserve">, hovoříme o takzvané jedné </w:t>
      </w:r>
      <w:r w:rsidRPr="00320D95">
        <w:t>epoše</w:t>
      </w:r>
      <w:r>
        <w:t xml:space="preserve"> učení</w:t>
      </w:r>
      <w:r w:rsidR="00634113">
        <w:t xml:space="preserve"> </w:t>
      </w:r>
      <w:r w:rsidR="00634113">
        <w:fldChar w:fldCharType="begin"/>
      </w:r>
      <w:r w:rsidR="00634113">
        <w:instrText xml:space="preserve"> ADDIN ZOTERO_ITEM CSL_CITATION {"citationID":"ssNUkgUx","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634113">
        <w:fldChar w:fldCharType="separate"/>
      </w:r>
      <w:r w:rsidR="00634113" w:rsidRPr="00FB70D1">
        <w:rPr>
          <w:rFonts w:cs="Times New Roman"/>
          <w:szCs w:val="24"/>
        </w:rPr>
        <w:t>(Vladimír Olej a Hájek Petr 2010)</w:t>
      </w:r>
      <w:r w:rsidR="00634113">
        <w:fldChar w:fldCharType="end"/>
      </w:r>
      <w:r>
        <w:t>.</w:t>
      </w:r>
      <w:r w:rsidR="003851EA">
        <w:t xml:space="preserve"> K</w:t>
      </w:r>
      <w:r w:rsidR="009A27CB">
        <w:t> </w:t>
      </w:r>
      <w:r w:rsidR="003851EA">
        <w:t>modifikaci</w:t>
      </w:r>
      <w:r w:rsidR="009A27CB">
        <w:t xml:space="preserve"> </w:t>
      </w:r>
      <w:r w:rsidR="003851EA">
        <w:t>vah</w:t>
      </w:r>
      <w:r w:rsidR="009A27CB">
        <w:t xml:space="preserve"> nemusí však dojít až po dokončení celé epochy, ale váhy lze adaptovat už</w:t>
      </w:r>
      <w:r w:rsidR="003851EA">
        <w:t xml:space="preserve"> po projití </w:t>
      </w:r>
      <m:oMath>
        <m:r>
          <w:rPr>
            <w:rFonts w:ascii="Cambria Math" w:hAnsi="Cambria Math"/>
          </w:rPr>
          <m:t>m</m:t>
        </m:r>
      </m:oMath>
      <w:r w:rsidR="003851EA">
        <w:rPr>
          <w:rFonts w:eastAsiaTheme="minorEastAsia"/>
        </w:rPr>
        <w:t xml:space="preserve"> vstupních dat</w:t>
      </w:r>
      <w:r w:rsidR="009A27CB">
        <w:rPr>
          <w:rFonts w:eastAsiaTheme="minorEastAsia"/>
        </w:rPr>
        <w:t xml:space="preserve"> - anglicky je </w:t>
      </w:r>
      <m:oMath>
        <m:r>
          <w:rPr>
            <w:rFonts w:ascii="Cambria Math" w:eastAsiaTheme="minorEastAsia" w:hAnsi="Cambria Math"/>
          </w:rPr>
          <m:t>m</m:t>
        </m:r>
      </m:oMath>
      <w:r w:rsidR="009A27CB">
        <w:rPr>
          <w:rFonts w:eastAsiaTheme="minorEastAsia"/>
        </w:rPr>
        <w:t xml:space="preserve"> nazýváno jako „</w:t>
      </w:r>
      <w:r w:rsidR="009A27CB" w:rsidRPr="00634113">
        <w:rPr>
          <w:rFonts w:eastAsiaTheme="minorEastAsia"/>
        </w:rPr>
        <w:t>batch-size</w:t>
      </w:r>
      <w:r w:rsidR="009A27CB">
        <w:rPr>
          <w:rFonts w:eastAsiaTheme="minorEastAsia"/>
        </w:rPr>
        <w:t>“</w:t>
      </w:r>
      <w:r w:rsidR="003851EA">
        <w:rPr>
          <w:rFonts w:eastAsiaTheme="minorEastAsia"/>
        </w:rPr>
        <w:t>.</w:t>
      </w:r>
      <w:r w:rsidR="00E54B62">
        <w:rPr>
          <w:rFonts w:eastAsiaTheme="minorEastAsia"/>
        </w:rPr>
        <w:t xml:space="preserve"> Hodnota </w:t>
      </w:r>
      <m:oMath>
        <m:r>
          <w:rPr>
            <w:rFonts w:ascii="Cambria Math" w:eastAsiaTheme="minorEastAsia" w:hAnsi="Cambria Math"/>
          </w:rPr>
          <m:t>m</m:t>
        </m:r>
      </m:oMath>
      <w:r w:rsidR="00E54B62">
        <w:rPr>
          <w:rFonts w:eastAsiaTheme="minorEastAsia"/>
        </w:rPr>
        <w:t xml:space="preserve"> má přímý vliv na kvalitu</w:t>
      </w:r>
      <w:r w:rsidR="00634113">
        <w:rPr>
          <w:rFonts w:eastAsiaTheme="minorEastAsia"/>
        </w:rPr>
        <w:t xml:space="preserve"> a rychlost</w:t>
      </w:r>
      <w:r w:rsidR="00E54B62">
        <w:rPr>
          <w:rFonts w:eastAsiaTheme="minorEastAsia"/>
        </w:rPr>
        <w:t xml:space="preserve"> učení </w:t>
      </w:r>
      <w:r w:rsidR="00E54B62">
        <w:rPr>
          <w:rFonts w:eastAsiaTheme="minorEastAsia"/>
        </w:rPr>
        <w:fldChar w:fldCharType="begin"/>
      </w:r>
      <w:r w:rsidR="00E54B62">
        <w:rPr>
          <w:rFonts w:eastAsiaTheme="minorEastAsia"/>
        </w:rPr>
        <w:instrText xml:space="preserve"> ADDIN ZOTERO_ITEM CSL_CITATION {"citationID":"WqE0cQKV","properties":{"formattedCitation":"(Keskar et al. 2016)","plainCitation":"(Keskar et al. 2016)","noteIndex":0},"citationItems":[{"id":988,"uris":["http://zotero.org/users/local/IbRhotwj/items/4GQZZB7K"],"uri":["http://zotero.org/users/local/IbRhotwj/items/4GQZZB7K"],"itemData":{"id":988,"type":"article-journal","title":"On Large-Batch Training for Deep Learning: Generalization Gap and Sharp Minima","container-title":"arXiv:1609.04836 [cs, math]","source":"arXiv.org","abstract":"The stochastic gradient descent (SGD) method and its variants are algorithms of choice for many Deep Learning tasks. These methods operate in a small-batch regime wherein a fraction of the training data, say $32$-$512$ data points, is sampled to compute an approximation to the gradient. It has been observed in practice that when using a larger batch there is a degradation in the quality of the model, as measured by its ability to generalize. We investigate the cause for this generalization drop in the large-batch regime and present numerical evidence that supports the view that large-batch methods tend to converge to sharp minimizers of the training and testing functions - and as is well known, sharp minima lead to poorer generalization. In contrast, small-batch methods consistently converge to flat minimizers, and our experiments support a commonly held view that this is due to the inherent noise in the gradient estimation. We discuss several strategies to attempt to help large-batch methods eliminate this generalization gap.","URL":"http://arxiv.org/abs/1609.04836","note":"arXiv: 1609.04836","shortTitle":"On Large-Batch Training for Deep Learning","author":[{"family":"Keskar","given":"Nitish Shirish"},{"family":"Mudigere","given":"Dheevatsa"},{"family":"Nocedal","given":"Jorge"},{"family":"Smelyanskiy","given":"Mikhail"},{"family":"Tang","given":"Ping Tak Peter"}],"issued":{"date-parts":[["2016",9,15]]},"accessed":{"date-parts":[["2019",4,8]]}}}],"schema":"https://github.com/citation-style-language/schema/raw/master/csl-citation.json"} </w:instrText>
      </w:r>
      <w:r w:rsidR="00E54B62">
        <w:rPr>
          <w:rFonts w:eastAsiaTheme="minorEastAsia"/>
        </w:rPr>
        <w:fldChar w:fldCharType="separate"/>
      </w:r>
      <w:r w:rsidR="00E54B62" w:rsidRPr="00E54B62">
        <w:t>(Keskar et al. 2016)</w:t>
      </w:r>
      <w:r w:rsidR="00E54B62">
        <w:rPr>
          <w:rFonts w:eastAsiaTheme="minorEastAsia"/>
        </w:rPr>
        <w:fldChar w:fldCharType="end"/>
      </w:r>
      <w:r w:rsidR="00E54B62">
        <w:rPr>
          <w:rFonts w:eastAsiaTheme="minorEastAsia"/>
        </w:rPr>
        <w:t>.</w:t>
      </w:r>
      <w:r>
        <w:t xml:space="preserve"> </w:t>
      </w:r>
      <w:r w:rsidR="00287B4C">
        <w:t>Po proj</w:t>
      </w:r>
      <w:r w:rsidR="00287B4C" w:rsidRPr="00F640B4">
        <w:t>i</w:t>
      </w:r>
      <w:r w:rsidR="00EF40C9">
        <w:t xml:space="preserve">tí </w:t>
      </w:r>
      <m:oMath>
        <m:r>
          <w:rPr>
            <w:rFonts w:ascii="Cambria Math" w:hAnsi="Cambria Math"/>
          </w:rPr>
          <m:t>m</m:t>
        </m:r>
      </m:oMath>
      <w:r w:rsidR="00EF40C9">
        <w:rPr>
          <w:rFonts w:eastAsiaTheme="minorEastAsia"/>
        </w:rPr>
        <w:t xml:space="preserve"> dat je tedy n</w:t>
      </w:r>
      <w:r w:rsidR="009A27CB">
        <w:t xml:space="preserve">a podmnožině dat </w:t>
      </w:r>
      <m:oMath>
        <m:r>
          <w:rPr>
            <w:rFonts w:ascii="Cambria Math" w:hAnsi="Cambria Math"/>
          </w:rPr>
          <m:t>t</m:t>
        </m:r>
      </m:oMath>
      <w:r w:rsidR="009A27CB">
        <w:t>, které prošly neuronovou sítí</w:t>
      </w:r>
      <w:r w:rsidR="00EF40C9">
        <w:t>,</w:t>
      </w:r>
      <w:r w:rsidR="009A27CB">
        <w:t xml:space="preserve"> </w:t>
      </w:r>
      <w:r w:rsidR="00FA01B0">
        <w:t xml:space="preserve">spočítán </w:t>
      </w:r>
      <w:r w:rsidR="00E54B62">
        <w:t xml:space="preserve">výstup </w:t>
      </w:r>
      <w:r w:rsidR="00FA01B0">
        <w:t xml:space="preserve">chybové funkc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9A27CB">
        <w:t>.</w:t>
      </w:r>
      <w:r w:rsidR="00FA01B0" w:rsidRPr="00191F46">
        <w:t xml:space="preserve"> </w:t>
      </w:r>
      <w:r w:rsidR="00E54B62">
        <w:t>Jde o</w:t>
      </w:r>
      <w:r w:rsidR="00FA01B0" w:rsidRPr="00191F46">
        <w:t xml:space="preserve"> rozdíl výstupních hodnot vyprodukovaných neuronovou sítí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m:t>
            </m:r>
          </m:sub>
        </m:sSub>
        <m:d>
          <m:dPr>
            <m:ctrlPr>
              <w:rPr>
                <w:rFonts w:ascii="Cambria Math" w:hAnsi="Cambria Math"/>
                <w:i/>
              </w:rPr>
            </m:ctrlPr>
          </m:dPr>
          <m:e>
            <m:r>
              <w:rPr>
                <w:rFonts w:ascii="Cambria Math" w:hAnsi="Cambria Math"/>
              </w:rPr>
              <m:t>t</m:t>
            </m:r>
          </m:e>
        </m:d>
      </m:oMath>
      <w:r w:rsidR="00FA01B0" w:rsidRPr="00191F46">
        <w:t xml:space="preserve"> </w:t>
      </w:r>
      <w:r w:rsidR="00FA01B0">
        <w:t xml:space="preserve">a </w:t>
      </w:r>
      <w:r w:rsidR="00E54B62">
        <w:t>správn</w:t>
      </w:r>
      <w:r w:rsidR="00060541">
        <w:t>ých hodnot</w:t>
      </w:r>
      <w:r w:rsidR="00FA01B0">
        <w:t xml:space="preserve">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sidR="00E54B62">
        <w:rPr>
          <w:rFonts w:eastAsiaTheme="minorEastAsia"/>
        </w:rPr>
        <w:t>, vyplynul</w:t>
      </w:r>
      <w:r w:rsidR="00060541">
        <w:rPr>
          <w:rFonts w:eastAsiaTheme="minorEastAsia"/>
        </w:rPr>
        <w:t>ých</w:t>
      </w:r>
      <w:r w:rsidR="00E54B62">
        <w:rPr>
          <w:rFonts w:eastAsiaTheme="minorEastAsia"/>
        </w:rPr>
        <w:t xml:space="preserve"> ze vstupních dat</w:t>
      </w:r>
      <w:r w:rsidR="00FA01B0">
        <w:t>. Chybových funkcí existuje v oboru strojového učení celá řada. Rov 5. představuje předpis</w:t>
      </w:r>
      <w:r w:rsidR="00EF40C9">
        <w:t xml:space="preserve"> jedné z nich, a to konkrétně</w:t>
      </w:r>
      <w:r w:rsidR="00FA01B0">
        <w:t xml:space="preserve"> </w:t>
      </w:r>
      <w:r w:rsidR="00EF40C9">
        <w:t>„</w:t>
      </w:r>
      <w:r w:rsidR="00FA01B0">
        <w:t>střední kvadratické chyby</w:t>
      </w:r>
      <w:r w:rsidR="00EF40C9">
        <w:t>“</w:t>
      </w:r>
      <w:r w:rsidR="00634113">
        <w:t>. Použité</w:t>
      </w:r>
      <w:r w:rsidR="005C7D24">
        <w:t xml:space="preserve"> </w:t>
      </w:r>
      <w:r w:rsidR="005C7D24">
        <w:lastRenderedPageBreak/>
        <w:t>proměnné odpovídají zde zavedené symbolice</w:t>
      </w:r>
      <w:r w:rsidR="00FA01B0">
        <w:t>.</w:t>
      </w:r>
      <w:r w:rsidR="009A27CB">
        <w:t xml:space="preserve"> Tento konkrétní tvar je použitelný v případě, že na výstupní vrstvě je jeden neuron </w:t>
      </w:r>
      <w:r w:rsidR="009A27CB">
        <w:fldChar w:fldCharType="begin"/>
      </w:r>
      <w:r w:rsidR="003E1E49">
        <w:instrText xml:space="preserve"> ADDIN ZOTERO_ITEM CSL_CITATION {"citationID":"OUdqelxs","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9A27CB">
        <w:fldChar w:fldCharType="separate"/>
      </w:r>
      <w:r w:rsidR="009A27CB" w:rsidRPr="00FB70D1">
        <w:rPr>
          <w:rFonts w:cs="Times New Roman"/>
          <w:szCs w:val="24"/>
        </w:rPr>
        <w:t>(Vladimír Olej a Hájek Petr 2010)</w:t>
      </w:r>
      <w:r w:rsidR="009A27CB">
        <w:fldChar w:fldCharType="end"/>
      </w:r>
      <w:r w:rsidR="009A27CB">
        <w:t>.</w:t>
      </w:r>
    </w:p>
    <w:p w14:paraId="7D397BEE" w14:textId="69A8F982" w:rsidR="00FA01B0" w:rsidRPr="006E279D" w:rsidRDefault="00FA01B0" w:rsidP="00FA01B0">
      <w:pPr>
        <w:pStyle w:val="Rovnice"/>
      </w:pPr>
      <w:r>
        <w:tab/>
      </w:r>
      <m:oMath>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m</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k</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r>
                  <m:rPr>
                    <m:sty m:val="p"/>
                  </m:rPr>
                  <w:rPr>
                    <w:rFonts w:ascii="Cambria Math" w:hAnsi="Cambria Math"/>
                  </w:rPr>
                  <m:t>]</m:t>
                </m:r>
              </m:e>
              <m:sup>
                <m:r>
                  <m:rPr>
                    <m:sty m:val="p"/>
                  </m:rPr>
                  <w:rPr>
                    <w:rFonts w:ascii="Cambria Math" w:hAnsi="Cambria Math"/>
                  </w:rPr>
                  <m:t>2</m:t>
                </m:r>
              </m:sup>
            </m:sSup>
          </m:e>
        </m:nary>
      </m:oMath>
      <w:r>
        <w:tab/>
      </w:r>
      <w:bookmarkStart w:id="201" w:name="_Ref4237026"/>
      <w:r>
        <w:t xml:space="preserve">Rov. </w:t>
      </w:r>
      <w:r>
        <w:rPr>
          <w:noProof/>
        </w:rPr>
        <w:fldChar w:fldCharType="begin"/>
      </w:r>
      <w:r>
        <w:rPr>
          <w:noProof/>
        </w:rPr>
        <w:instrText xml:space="preserve"> SEQ Rov. \* ARABIC </w:instrText>
      </w:r>
      <w:r>
        <w:rPr>
          <w:noProof/>
        </w:rPr>
        <w:fldChar w:fldCharType="separate"/>
      </w:r>
      <w:r>
        <w:rPr>
          <w:noProof/>
        </w:rPr>
        <w:t>5</w:t>
      </w:r>
      <w:r>
        <w:rPr>
          <w:noProof/>
        </w:rPr>
        <w:fldChar w:fldCharType="end"/>
      </w:r>
      <w:bookmarkEnd w:id="201"/>
    </w:p>
    <w:p w14:paraId="0A1A977A" w14:textId="7130DC1E" w:rsidR="00FA01B0" w:rsidRPr="00191F46" w:rsidRDefault="009E1121" w:rsidP="00FA01B0">
      <w:pPr>
        <w:pStyle w:val="Standartnitext"/>
      </w:pPr>
      <w:r>
        <w:t>Samotný a</w:t>
      </w:r>
      <w:r w:rsidR="00320D95">
        <w:t>lgoritmus</w:t>
      </w:r>
      <w:r w:rsidR="00FA01B0" w:rsidRPr="00191F46">
        <w:t xml:space="preserve"> učení</w:t>
      </w:r>
      <w:r w:rsidR="00FA01B0">
        <w:t xml:space="preserve"> </w:t>
      </w:r>
      <w:r w:rsidR="00634113">
        <w:t>spočívá v</w:t>
      </w:r>
      <w:r w:rsidR="00FA01B0">
        <w:t xml:space="preserve"> minimalizaci vybrané chybové funkce</w:t>
      </w:r>
      <w:r>
        <w:t xml:space="preserve"> pomocí adaptace </w:t>
      </w:r>
      <m:oMath>
        <m:r>
          <w:rPr>
            <w:rFonts w:ascii="Cambria Math" w:hAnsi="Cambria Math"/>
          </w:rPr>
          <m:t>w</m:t>
        </m:r>
      </m:oMath>
      <w:r w:rsidR="00FA01B0">
        <w:t>.</w:t>
      </w:r>
      <w:r w:rsidR="0063395F">
        <w:t xml:space="preserve"> Vzhledem k počtu parametrů </w:t>
      </w:r>
      <w:r w:rsidR="00634113">
        <w:t xml:space="preserve">vah </w:t>
      </w:r>
      <w:r w:rsidR="0063395F">
        <w:t>je nevhodné</w:t>
      </w:r>
      <w:r w:rsidR="00F76F96">
        <w:t>, ba nemožné</w:t>
      </w:r>
      <w:r w:rsidR="0063395F">
        <w:t xml:space="preserve"> hledat (lokální) minimum </w:t>
      </w:r>
      <m:oMath>
        <m:sSub>
          <m:sSubPr>
            <m:ctrlPr>
              <w:rPr>
                <w:rFonts w:ascii="Cambria Math" w:hAnsi="Cambria Math"/>
              </w:rPr>
            </m:ctrlPr>
          </m:sSubPr>
          <m:e>
            <m:r>
              <w:rPr>
                <w:rFonts w:ascii="Cambria Math" w:hAnsi="Cambria Math"/>
              </w:rPr>
              <m:t>E</m:t>
            </m:r>
          </m:e>
          <m:sub>
            <m:r>
              <w:rPr>
                <w:rFonts w:ascii="Cambria Math" w:hAnsi="Cambria Math"/>
              </w:rPr>
              <m:t>t</m:t>
            </m:r>
          </m:sub>
        </m:sSub>
      </m:oMath>
      <w:r w:rsidR="00F76F96">
        <w:t xml:space="preserve"> analyticky</w:t>
      </w:r>
      <w:r w:rsidR="00634113">
        <w:t>, například</w:t>
      </w:r>
      <w:r w:rsidR="00F76F96">
        <w:t xml:space="preserve"> </w:t>
      </w:r>
      <w:r w:rsidR="0063395F">
        <w:t>za pomocí</w:t>
      </w:r>
      <w:r w:rsidR="00F76F96">
        <w:t xml:space="preserve"> druhé derivace funkce. Místo toho se obvykle ve strojovém učení aproximuje lokální minimum iterativně, kdy se parametry ladí v zápor</w:t>
      </w:r>
      <w:r w:rsidR="00287B4C" w:rsidRPr="00F640B4">
        <w:t>n</w:t>
      </w:r>
      <w:r w:rsidR="00F76F96" w:rsidRPr="00F640B4">
        <w:t>é</w:t>
      </w:r>
      <w:r w:rsidR="00F76F96">
        <w:t xml:space="preserve">m směru nalezeného gradientu </w:t>
      </w:r>
      <m:oMath>
        <m:sSub>
          <m:sSubPr>
            <m:ctrlPr>
              <w:rPr>
                <w:rFonts w:ascii="Cambria Math" w:hAnsi="Cambria Math"/>
              </w:rPr>
            </m:ctrlPr>
          </m:sSubPr>
          <m:e>
            <m:r>
              <w:rPr>
                <w:rFonts w:ascii="Cambria Math" w:hAnsi="Cambria Math"/>
              </w:rPr>
              <m:t>E</m:t>
            </m:r>
          </m:e>
          <m:sub>
            <m:r>
              <w:rPr>
                <w:rFonts w:ascii="Cambria Math" w:hAnsi="Cambria Math"/>
              </w:rPr>
              <m:t>t</m:t>
            </m:r>
          </m:sub>
        </m:sSub>
      </m:oMath>
      <w:r w:rsidR="00F76F96">
        <w:t>.</w:t>
      </w:r>
      <w:r w:rsidR="006E279D">
        <w:t xml:space="preserve"> </w:t>
      </w:r>
      <w:r w:rsidR="00634113">
        <w:t>Znamená to, že ve</w:t>
      </w:r>
      <w:r w:rsidR="00FA01B0" w:rsidRPr="00191F46">
        <w:t xml:space="preserve"> chvíli, kdy je spočítána hodnota chybové funkce, je nutné zpětně pro všechny </w:t>
      </w:r>
      <w:r w:rsidR="00060541">
        <w:t xml:space="preserve">váhy </w:t>
      </w:r>
      <w:r w:rsidR="00FA01B0" w:rsidRPr="00191F46">
        <w:t xml:space="preserve">vypočítat </w:t>
      </w:r>
      <w:r>
        <w:t xml:space="preserve">vhodné </w:t>
      </w:r>
      <m:oMath>
        <m:r>
          <m:rPr>
            <m:sty m:val="p"/>
          </m:rPr>
          <w:rPr>
            <w:rFonts w:ascii="Cambria Math" w:hAnsi="Cambria Math"/>
          </w:rPr>
          <m:t>Δ</m:t>
        </m:r>
        <m:r>
          <w:rPr>
            <w:rFonts w:ascii="Cambria Math" w:hAnsi="Cambria Math"/>
          </w:rPr>
          <m:t>w</m:t>
        </m:r>
      </m:oMath>
      <w:r w:rsidR="00BD6956">
        <w:t>.</w:t>
      </w:r>
      <w:r w:rsidR="00634113">
        <w:t xml:space="preserve"> Jedná se o metodu nazvanou </w:t>
      </w:r>
      <w:r w:rsidR="000678F8">
        <w:t>„metoda zpětného šíření chyby“.</w:t>
      </w:r>
      <w:r w:rsidR="00BD6956">
        <w:t xml:space="preserve"> Rov. 5 formálně vyjadřuje hledanou hodnotu, kde </w:t>
      </w:r>
      <m:oMath>
        <m:r>
          <w:rPr>
            <w:rFonts w:ascii="Cambria Math" w:hAnsi="Cambria Math"/>
          </w:rPr>
          <m:t>η</m:t>
        </m:r>
      </m:oMath>
      <w:r w:rsidR="00BD6956">
        <w:rPr>
          <w:rFonts w:eastAsiaTheme="minorEastAsia"/>
        </w:rPr>
        <w:t xml:space="preserve"> figuruje jako rychlost učení. Tento hyperparametr definuje</w:t>
      </w:r>
      <w:r w:rsidR="00F76F96" w:rsidRPr="00F76F96">
        <w:rPr>
          <w:rFonts w:eastAsiaTheme="minorEastAsia"/>
        </w:rPr>
        <w:t xml:space="preserve"> </w:t>
      </w:r>
      <w:r w:rsidR="00F76F96">
        <w:rPr>
          <w:rFonts w:eastAsiaTheme="minorEastAsia"/>
        </w:rPr>
        <w:t>velikost postupu ve směru gradientu</w:t>
      </w:r>
      <w:r w:rsidR="00BD6956">
        <w:rPr>
          <w:rFonts w:eastAsiaTheme="minorEastAsia"/>
        </w:rPr>
        <w:t>.</w:t>
      </w:r>
      <w:r w:rsidR="004B7BA1">
        <w:rPr>
          <w:rFonts w:eastAsiaTheme="minorEastAsia"/>
        </w:rPr>
        <w:t xml:space="preserve"> Rov. 5 lze nadále rozvinout a najít potřebné vztahy pro korekci vah v</w:t>
      </w:r>
      <w:r w:rsidR="002A3C3E">
        <w:rPr>
          <w:rFonts w:eastAsiaTheme="minorEastAsia"/>
        </w:rPr>
        <w:t> závislosti na</w:t>
      </w:r>
      <w:r w:rsidR="004B7BA1">
        <w:rPr>
          <w:rFonts w:eastAsiaTheme="minorEastAsia"/>
        </w:rPr>
        <w:t xml:space="preserve"> </w:t>
      </w:r>
      <m:oMath>
        <m:sSub>
          <m:sSubPr>
            <m:ctrlPr>
              <w:rPr>
                <w:rFonts w:ascii="Cambria Math" w:hAnsi="Cambria Math"/>
              </w:rPr>
            </m:ctrlPr>
          </m:sSubPr>
          <m:e>
            <m:r>
              <w:rPr>
                <w:rFonts w:ascii="Cambria Math" w:hAnsi="Cambria Math"/>
              </w:rPr>
              <m:t>E</m:t>
            </m:r>
          </m:e>
          <m:sub>
            <m:r>
              <w:rPr>
                <w:rFonts w:ascii="Cambria Math" w:hAnsi="Cambria Math"/>
              </w:rPr>
              <m:t>t</m:t>
            </m:r>
          </m:sub>
        </m:sSub>
      </m:oMath>
      <w:r w:rsidR="000678F8">
        <w:rPr>
          <w:rFonts w:eastAsiaTheme="minorEastAsia"/>
        </w:rPr>
        <w:t xml:space="preserve"> a užitých aktivačních funkcí</w:t>
      </w:r>
      <w:r w:rsidR="002A3C3E">
        <w:t>.</w:t>
      </w:r>
      <w:r w:rsidR="00BD6956">
        <w:t xml:space="preserve"> </w:t>
      </w:r>
      <w:r w:rsidRPr="00191F46">
        <w:fldChar w:fldCharType="begin"/>
      </w:r>
      <w:r>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fldChar w:fldCharType="separate"/>
      </w:r>
      <w:r w:rsidRPr="007911EC">
        <w:rPr>
          <w:rFonts w:cs="Times New Roman"/>
          <w:szCs w:val="24"/>
        </w:rPr>
        <w:t>(Vladimír Olej a Hájek Petr 2010)</w:t>
      </w:r>
      <w:r w:rsidRPr="00191F46">
        <w:fldChar w:fldCharType="end"/>
      </w:r>
      <w:r w:rsidR="00FA01B0" w:rsidRPr="00191F46">
        <w:t>.</w:t>
      </w:r>
      <w:r w:rsidR="004B7BA1">
        <w:t xml:space="preserve"> Jsou-li všechny hyperp</w:t>
      </w:r>
      <w:r w:rsidR="004B7BA1" w:rsidRPr="00F640B4">
        <w:t>aram</w:t>
      </w:r>
      <w:r w:rsidR="00287B4C" w:rsidRPr="00F640B4">
        <w:t>et</w:t>
      </w:r>
      <w:r w:rsidR="004B7BA1">
        <w:t xml:space="preserve">ry nastaveny vhodným způsobem, pak systém neuronové sítě </w:t>
      </w:r>
      <w:r w:rsidR="0063395F">
        <w:t>konverguje</w:t>
      </w:r>
      <w:r w:rsidR="004B7BA1">
        <w:t xml:space="preserve"> po několika epochách </w:t>
      </w:r>
      <w:r w:rsidR="0063395F">
        <w:t>k</w:t>
      </w:r>
      <w:r w:rsidR="004B7BA1">
        <w:t xml:space="preserve"> lokálním</w:t>
      </w:r>
      <w:r w:rsidR="00287B4C" w:rsidRPr="00F640B4">
        <w:t>u</w:t>
      </w:r>
      <w:r w:rsidR="004B7BA1">
        <w:t xml:space="preserve"> minimu</w:t>
      </w:r>
      <w:r w:rsidR="0063395F">
        <w:t xml:space="preserve"> </w:t>
      </w:r>
      <w:r w:rsidR="0063395F">
        <w:rPr>
          <w:lang w:val="en-US"/>
        </w:rPr>
        <w:t>ch</w:t>
      </w:r>
      <w:r w:rsidR="0063395F">
        <w:t xml:space="preserve">ybové funkce, což znamená, že adaptoval </w:t>
      </w:r>
      <w:r w:rsidR="002A3C3E">
        <w:t>všechny své parametry (synaptické váhy)</w:t>
      </w:r>
      <w:r w:rsidR="0063395F">
        <w:t xml:space="preserve"> pro replikaci </w:t>
      </w:r>
      <m:oMath>
        <m:r>
          <w:rPr>
            <w:rFonts w:ascii="Cambria Math" w:hAnsi="Cambria Math"/>
          </w:rPr>
          <m:t>x→y</m:t>
        </m:r>
      </m:oMath>
      <w:r w:rsidR="0063395F">
        <w:rPr>
          <w:rFonts w:eastAsiaTheme="minorEastAsia"/>
        </w:rPr>
        <w:t xml:space="preserve"> datové sady a v ideálním případě bude použitelný i na data mimo tuto sadu</w:t>
      </w:r>
      <w:r w:rsidR="004B7BA1">
        <w:t>.</w:t>
      </w:r>
    </w:p>
    <w:p w14:paraId="72C42CED" w14:textId="2954762D" w:rsidR="00BD6956" w:rsidRPr="006E279D" w:rsidRDefault="00BD6956" w:rsidP="00BD6956">
      <w:pPr>
        <w:pStyle w:val="Rovnice"/>
      </w:pPr>
      <w:r>
        <w:tab/>
      </w:r>
      <w:commentRangeStart w:id="202"/>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η</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den>
        </m:f>
        <w:commentRangeEnd w:id="202"/>
        <m:r>
          <m:rPr>
            <m:sty m:val="p"/>
          </m:rPr>
          <w:rPr>
            <w:rStyle w:val="CommentReference"/>
            <w:rFonts w:asciiTheme="minorHAnsi" w:eastAsiaTheme="minorHAnsi" w:hAnsiTheme="minorHAnsi" w:cstheme="minorBidi"/>
          </w:rPr>
          <w:commentReference w:id="202"/>
        </m:r>
      </m:oMath>
      <w:r>
        <w:tab/>
        <w:t xml:space="preserve">Rov. </w:t>
      </w:r>
      <w:r>
        <w:rPr>
          <w:noProof/>
        </w:rPr>
        <w:fldChar w:fldCharType="begin"/>
      </w:r>
      <w:r>
        <w:rPr>
          <w:noProof/>
        </w:rPr>
        <w:instrText xml:space="preserve"> SEQ Rov. \* ARABIC </w:instrText>
      </w:r>
      <w:r>
        <w:rPr>
          <w:noProof/>
        </w:rPr>
        <w:fldChar w:fldCharType="separate"/>
      </w:r>
      <w:r>
        <w:rPr>
          <w:noProof/>
        </w:rPr>
        <w:t>5</w:t>
      </w:r>
      <w:r>
        <w:rPr>
          <w:noProof/>
        </w:rPr>
        <w:fldChar w:fldCharType="end"/>
      </w:r>
    </w:p>
    <w:p w14:paraId="27A46E6A" w14:textId="6A118E0E" w:rsidR="00FA01B0" w:rsidRDefault="00A350AA" w:rsidP="00D87C6B">
      <w:pPr>
        <w:pStyle w:val="Standartnitext"/>
        <w:ind w:firstLine="708"/>
      </w:pPr>
      <w:r>
        <w:t xml:space="preserve">Podobně jako existuje </w:t>
      </w:r>
      <w:r w:rsidR="00544B82">
        <w:t>několik</w:t>
      </w:r>
      <w:r>
        <w:t xml:space="preserve"> chybových funkcí, existují i různé</w:t>
      </w:r>
      <w:r w:rsidR="00D87C6B">
        <w:t xml:space="preserve"> varianty</w:t>
      </w:r>
      <w:r>
        <w:t xml:space="preserve"> </w:t>
      </w:r>
      <w:r w:rsidR="00544B82">
        <w:t>učící</w:t>
      </w:r>
      <w:r w:rsidR="00D87C6B">
        <w:t>ch algoritmů</w:t>
      </w:r>
      <w:r w:rsidR="00544B82">
        <w:t>.</w:t>
      </w:r>
      <w:r w:rsidR="00D87C6B" w:rsidRPr="00191F46">
        <w:t xml:space="preserve"> </w:t>
      </w:r>
      <w:r w:rsidR="00F76F96">
        <w:t xml:space="preserve">Zde byl popsán pouze základní princip metody zpětného šíření chyby pomocí postupného sestupu </w:t>
      </w:r>
      <w:r w:rsidR="00634113">
        <w:t xml:space="preserve">po </w:t>
      </w:r>
      <w:r w:rsidR="00F76F96">
        <w:t>gradientu chybové funkce.</w:t>
      </w:r>
    </w:p>
    <w:p w14:paraId="6176BB88" w14:textId="42009133" w:rsidR="00496118" w:rsidRDefault="00496118" w:rsidP="008E5D5F">
      <w:pPr>
        <w:pStyle w:val="Heading3"/>
      </w:pPr>
      <w:bookmarkStart w:id="203" w:name="_Toc6218139"/>
      <w:r>
        <w:t>Konvoluční neuronové sítě</w:t>
      </w:r>
      <w:bookmarkEnd w:id="203"/>
    </w:p>
    <w:p w14:paraId="23053EDA" w14:textId="4F08C60C" w:rsidR="00496118" w:rsidRDefault="00496118" w:rsidP="00496118">
      <w:pPr>
        <w:pStyle w:val="Standartnitext"/>
      </w:pPr>
      <w:r>
        <w:t>Mezi nejúspě</w:t>
      </w:r>
      <w:r w:rsidR="009507F2">
        <w:t>šnější architektury aplikované</w:t>
      </w:r>
      <w:r>
        <w:t xml:space="preserve"> v počítačové grafice posledních</w:t>
      </w:r>
      <w:r w:rsidR="00470F33">
        <w:t xml:space="preserve"> </w:t>
      </w:r>
      <w:r w:rsidR="009507F2">
        <w:t>let patří</w:t>
      </w:r>
      <w:r>
        <w:t xml:space="preserve"> hluboké konvoluční neuronové sítě (CNN), </w:t>
      </w:r>
      <w:r w:rsidR="00470F33">
        <w:t xml:space="preserve">které se </w:t>
      </w:r>
      <w:r w:rsidR="00B87F69">
        <w:t>pravidelně umísťují na předních příčkách soutěže</w:t>
      </w:r>
      <w:r w:rsidR="00470F33">
        <w:t xml:space="preserve"> ILSVRC</w:t>
      </w:r>
      <w:r>
        <w:rPr>
          <w:rStyle w:val="FootnoteReference"/>
        </w:rPr>
        <w:footnoteReference w:id="1"/>
      </w:r>
      <w:r>
        <w:t xml:space="preserve">. </w:t>
      </w:r>
      <w:r>
        <w:fldChar w:fldCharType="begin"/>
      </w:r>
      <w:r w:rsidR="00375977">
        <w:instrText xml:space="preserve"> ADDIN ZOTERO_ITEM CSL_CITATION {"citationID":"vcqoFykx","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p>
    <w:p w14:paraId="1B4900FF" w14:textId="767EED30" w:rsidR="00496118" w:rsidRDefault="00496118" w:rsidP="00496118">
      <w:pPr>
        <w:pStyle w:val="Standartnitext"/>
      </w:pPr>
      <w:r>
        <w:t>CNN jsou p</w:t>
      </w:r>
      <w:r w:rsidR="00B87F69">
        <w:t xml:space="preserve">ropojením dvou silných konceptů </w:t>
      </w:r>
      <w:r>
        <w:t xml:space="preserve">dopředné neuronové sítě </w:t>
      </w:r>
      <w:r w:rsidRPr="00F640B4">
        <w:t>a</w:t>
      </w:r>
      <w:r>
        <w:t xml:space="preserve"> </w:t>
      </w:r>
      <w:r w:rsidR="00C15D1E">
        <w:t>principu konvoluce.</w:t>
      </w:r>
      <w:r w:rsidR="005F3188">
        <w:t xml:space="preserve"> Přestože aplikace z poslední doby užívají CNN například pro </w:t>
      </w:r>
      <w:r w:rsidR="005F3188">
        <w:lastRenderedPageBreak/>
        <w:t>roz</w:t>
      </w:r>
      <w:r w:rsidR="007B53D1">
        <w:t>poznání řeči či práci s jazykem,</w:t>
      </w:r>
      <w:r w:rsidR="004C0032">
        <w:t xml:space="preserve"> </w:t>
      </w:r>
      <w:r w:rsidR="007B53D1">
        <w:t>p</w:t>
      </w:r>
      <w:r w:rsidR="003173F9">
        <w:t xml:space="preserve">oužívají se </w:t>
      </w:r>
      <w:r w:rsidR="007B53D1">
        <w:t>obvykle</w:t>
      </w:r>
      <w:r w:rsidR="003173F9">
        <w:t xml:space="preserve"> pro obrazová</w:t>
      </w:r>
      <w:r w:rsidR="007B53D1">
        <w:t xml:space="preserve"> nebo</w:t>
      </w:r>
      <w:r w:rsidR="003173F9">
        <w:t xml:space="preserve"> časová data. Formálně jsou definovány jako </w:t>
      </w:r>
      <w:r w:rsidR="003173F9">
        <w:rPr>
          <w:i/>
        </w:rPr>
        <w:t>„...sítě, které namísto maticového násobení užívají alespoň v jedné vrstvě konvoluci.“</w:t>
      </w:r>
      <w:r w:rsidR="003173F9">
        <w:t xml:space="preserve">. </w:t>
      </w:r>
      <w:r w:rsidR="003173F9">
        <w:fldChar w:fldCharType="begin"/>
      </w:r>
      <w:r w:rsidR="00375977">
        <w:instrText xml:space="preserve"> ADDIN ZOTERO_ITEM CSL_CITATION {"citationID":"5Vc2oFAi","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173F9">
        <w:fldChar w:fldCharType="separate"/>
      </w:r>
      <w:r w:rsidR="007911EC" w:rsidRPr="007911EC">
        <w:t>(Goodfellow et al. 2016)</w:t>
      </w:r>
      <w:r w:rsidR="003173F9">
        <w:fldChar w:fldCharType="end"/>
      </w:r>
      <w:r w:rsidR="003173F9">
        <w:t xml:space="preserve"> </w:t>
      </w:r>
    </w:p>
    <w:p w14:paraId="2F2F7117" w14:textId="22FC24D3" w:rsidR="003173F9" w:rsidRDefault="003173F9" w:rsidP="00496118">
      <w:pPr>
        <w:pStyle w:val="Standartnitext"/>
      </w:pPr>
      <w:r>
        <w:t>Máme-li dvoudim</w:t>
      </w:r>
      <w:r w:rsidRPr="00F640B4">
        <w:t>e</w:t>
      </w:r>
      <w:r w:rsidR="002E24C8" w:rsidRPr="00F640B4">
        <w:t>n</w:t>
      </w:r>
      <w:r w:rsidRPr="00F640B4">
        <w:t>zio</w:t>
      </w:r>
      <w:r>
        <w:t xml:space="preserve">nální pole dat </w:t>
      </w:r>
      <m:oMath>
        <m:r>
          <w:rPr>
            <w:rFonts w:ascii="Cambria Math" w:hAnsi="Cambria Math"/>
          </w:rPr>
          <m:t>I</m:t>
        </m:r>
      </m:oMath>
      <w:r w:rsidR="00AA0F1B">
        <w:t xml:space="preserve"> </w:t>
      </w:r>
      <w:r>
        <w:t>aplikujeme konvoluční operac</w:t>
      </w:r>
      <w:r w:rsidR="00AA0F1B">
        <w:t>i</w:t>
      </w:r>
      <w:r>
        <w:t xml:space="preserve"> </w:t>
      </w:r>
      <m:oMath>
        <m:r>
          <w:rPr>
            <w:rFonts w:ascii="Cambria Math" w:hAnsi="Cambria Math"/>
          </w:rPr>
          <m:t>(*)</m:t>
        </m:r>
      </m:oMath>
      <w:r w:rsidR="00B364EB">
        <w:t xml:space="preserve"> </w:t>
      </w:r>
      <w:r w:rsidR="00AA0F1B">
        <w:t xml:space="preserve">s využitím konvolučního jádra </w:t>
      </w:r>
      <m:oMath>
        <m:r>
          <w:rPr>
            <w:rFonts w:ascii="Cambria Math" w:hAnsi="Cambria Math"/>
          </w:rPr>
          <m:t>K</m:t>
        </m:r>
      </m:oMath>
      <w:r w:rsidR="00AA0F1B">
        <w:t xml:space="preserve"> </w:t>
      </w:r>
      <w:r>
        <w:t>následovně</w:t>
      </w:r>
      <w:r w:rsidR="00B364EB">
        <w:t>:</w:t>
      </w:r>
    </w:p>
    <w:p w14:paraId="6CB612F9" w14:textId="24966B29" w:rsidR="003173F9" w:rsidRPr="00B364EB" w:rsidRDefault="003173F9" w:rsidP="00530CB1">
      <w:pPr>
        <w:pStyle w:val="Rovnice"/>
      </w:pPr>
      <m:oMathPara>
        <m:oMath>
          <m:r>
            <w:rPr>
              <w:rFonts w:ascii="Cambria Math" w:hAnsi="Cambria Math"/>
            </w:rPr>
            <m:t>S</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sub>
            <m:sup/>
            <m:e>
              <m:nary>
                <m:naryPr>
                  <m:chr m:val="∑"/>
                  <m:limLoc m:val="undOvr"/>
                  <m:ctrlPr>
                    <w:rPr>
                      <w:rFonts w:ascii="Cambria Math" w:hAnsi="Cambria Math"/>
                    </w:rPr>
                  </m:ctrlPr>
                </m:naryPr>
                <m:sub>
                  <m:r>
                    <w:rPr>
                      <w:rFonts w:ascii="Cambria Math" w:hAnsi="Cambria Math"/>
                    </w:rPr>
                    <m:t>n</m:t>
                  </m:r>
                </m:sub>
                <m:sup/>
                <m:e>
                  <m:r>
                    <w:rPr>
                      <w:rFonts w:ascii="Cambria Math" w:hAnsi="Cambria Math"/>
                    </w:rPr>
                    <m:t>I</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e>
                  </m:d>
                  <m:r>
                    <w:rPr>
                      <w:rFonts w:ascii="Cambria Math" w:hAnsi="Cambria Math"/>
                    </w:rPr>
                    <m:t>K</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n</m:t>
                  </m:r>
                  <m:r>
                    <m:rPr>
                      <m:sty m:val="p"/>
                    </m:rPr>
                    <w:rPr>
                      <w:rFonts w:ascii="Cambria Math" w:hAnsi="Cambria Math"/>
                    </w:rPr>
                    <m:t>)</m:t>
                  </m:r>
                </m:e>
              </m:nary>
            </m:e>
          </m:nary>
        </m:oMath>
      </m:oMathPara>
    </w:p>
    <w:p w14:paraId="3999D677" w14:textId="306F9BDF" w:rsidR="00B364EB" w:rsidRDefault="00012722" w:rsidP="00D928F5">
      <w:pPr>
        <w:pStyle w:val="CAPITION"/>
        <w:rPr>
          <w:rFonts w:eastAsiaTheme="minorEastAsia"/>
        </w:rPr>
      </w:pPr>
      <w:r>
        <w:t>Rov.</w:t>
      </w:r>
      <w:r w:rsidR="00B364EB">
        <w:t xml:space="preserve"> </w:t>
      </w:r>
      <w:r w:rsidR="009A0142">
        <w:rPr>
          <w:noProof/>
        </w:rPr>
        <w:fldChar w:fldCharType="begin"/>
      </w:r>
      <w:r w:rsidR="009A0142">
        <w:rPr>
          <w:noProof/>
        </w:rPr>
        <w:instrText xml:space="preserve"> SEQ Rov. \* ARABIC </w:instrText>
      </w:r>
      <w:r w:rsidR="009A0142">
        <w:rPr>
          <w:noProof/>
        </w:rPr>
        <w:fldChar w:fldCharType="separate"/>
      </w:r>
      <w:r w:rsidR="007A1E6C">
        <w:rPr>
          <w:noProof/>
        </w:rPr>
        <w:t>8</w:t>
      </w:r>
      <w:r w:rsidR="009A0142">
        <w:rPr>
          <w:noProof/>
        </w:rPr>
        <w:fldChar w:fldCharType="end"/>
      </w:r>
      <w:r w:rsidR="00B364EB">
        <w:t xml:space="preserve"> op</w:t>
      </w:r>
      <w:r w:rsidR="00270C87">
        <w:t>er</w:t>
      </w:r>
      <w:r w:rsidR="00B364EB">
        <w:t>ace konvoluce pro pole I (</w:t>
      </w:r>
      <w:r w:rsidR="00B364EB" w:rsidRPr="00B364EB">
        <w:rPr>
          <w:b/>
        </w:rPr>
        <w:t>dim</w:t>
      </w:r>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r w:rsidR="00B364EB">
        <w:t xml:space="preserve"> a jádro K (</w:t>
      </w:r>
      <w:r w:rsidR="00B364EB" w:rsidRPr="00B364EB">
        <w:rPr>
          <w:b/>
        </w:rPr>
        <w:t>dim</w:t>
      </w:r>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p>
    <w:p w14:paraId="10FC96AD" w14:textId="7A446E13" w:rsidR="00791C68" w:rsidRDefault="00D928F5" w:rsidP="00B364EB">
      <w:pPr>
        <w:pStyle w:val="Standartnitext"/>
      </w:pPr>
      <w:r>
        <w:t xml:space="preserve">Z </w:t>
      </w:r>
      <w:r w:rsidR="00470F33">
        <w:t xml:space="preserve">formálního vyjádření vyplývá, že se jedná </w:t>
      </w:r>
      <w:r w:rsidR="00AE5599">
        <w:t xml:space="preserve">o vzájemné pronásobení matice vzoru </w:t>
      </w:r>
      <w:r w:rsidR="00AE5599" w:rsidRPr="00AE5599">
        <w:rPr>
          <w:i/>
        </w:rPr>
        <w:t>I</w:t>
      </w:r>
      <w:r w:rsidR="00AE5599">
        <w:t xml:space="preserve"> a matice jádra </w:t>
      </w:r>
      <w:r w:rsidR="00AE5599" w:rsidRPr="00AE5599">
        <w:rPr>
          <w:i/>
        </w:rPr>
        <w:t>K</w:t>
      </w:r>
      <w:r w:rsidR="00AE5599">
        <w:t xml:space="preserve">, přičemž výsledek tohoto pronásobení je agregován do skalární hodnoty a uložen do výsledné matice </w:t>
      </w:r>
      <w:r w:rsidR="00AE5599" w:rsidRPr="00AE5599">
        <w:rPr>
          <w:i/>
        </w:rPr>
        <w:t>S</w:t>
      </w:r>
      <w:r w:rsidR="00AE5599">
        <w:t xml:space="preserve">. </w:t>
      </w:r>
      <w:r w:rsidR="000678F8">
        <w:t>M</w:t>
      </w:r>
      <w:r w:rsidR="00B364EB">
        <w:t xml:space="preserve">otivací </w:t>
      </w:r>
      <w:r w:rsidR="00F640B4">
        <w:t>k</w:t>
      </w:r>
      <w:r w:rsidR="00B364EB">
        <w:t xml:space="preserve"> provedení této operace je </w:t>
      </w:r>
      <w:r w:rsidR="000678F8">
        <w:t>agregace</w:t>
      </w:r>
      <w:r w:rsidR="00B40EE7">
        <w:t xml:space="preserve"> specifických</w:t>
      </w:r>
      <w:r w:rsidR="00B364EB">
        <w:t xml:space="preserve"> znaků</w:t>
      </w:r>
      <w:r w:rsidR="000678F8">
        <w:t xml:space="preserve"> (informací)</w:t>
      </w:r>
      <w:r w:rsidR="00B40EE7">
        <w:t xml:space="preserve"> vstupních dat.</w:t>
      </w:r>
      <w:r w:rsidR="007F6755">
        <w:t xml:space="preserve"> Při konvoluci se redukuje velikost </w:t>
      </w:r>
      <w:r w:rsidR="00C66217">
        <w:t>vstupních dat</w:t>
      </w:r>
      <w:r w:rsidR="007F6755">
        <w:t>, ale</w:t>
      </w:r>
      <w:r w:rsidR="00C66217">
        <w:t xml:space="preserve"> agregovaná</w:t>
      </w:r>
      <w:r w:rsidR="007F6755">
        <w:t xml:space="preserve"> informace pro účely klasifikace je zachována. Díky této redukci </w:t>
      </w:r>
      <w:r w:rsidR="00C66217">
        <w:t>může</w:t>
      </w:r>
      <w:r w:rsidR="007F6755">
        <w:t> CNN</w:t>
      </w:r>
      <w:r w:rsidR="00C66217">
        <w:t xml:space="preserve"> efektivně klasifikovat obrázky většího rozlišení</w:t>
      </w:r>
      <w:r w:rsidR="007F6755">
        <w:t xml:space="preserve">. Rovněž je  pomocí </w:t>
      </w:r>
      <w:r w:rsidR="00B40EE7">
        <w:t>konvoluce do určité míry zajištěno, že varianty dat jedné třídy budou do neuronové sítě vstupovat jako invariantní co do velikosti, obč</w:t>
      </w:r>
      <w:r w:rsidR="00FE287A">
        <w:t xml:space="preserve">asných posunů </w:t>
      </w:r>
      <w:r w:rsidR="00FE287A" w:rsidRPr="00F640B4">
        <w:t>a</w:t>
      </w:r>
      <w:r w:rsidR="00FE287A">
        <w:t xml:space="preserve"> jiných distorzí</w:t>
      </w:r>
      <w:r w:rsidR="00B06E5F">
        <w:t xml:space="preserve"> </w:t>
      </w:r>
      <w:r w:rsidR="00B06E5F">
        <w:fldChar w:fldCharType="begin"/>
      </w:r>
      <w:r w:rsidR="00BB6BE2">
        <w:instrText xml:space="preserve"> ADDIN ZOTERO_ITEM CSL_CITATION {"citationID":"5uG9Z3QL","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container-title":"Proceedings of the IEEE","volume":"86","issue":"11","URL":"http://yann.lecun.com/exdb/publis/pdf/lecun-98.pdf","ISSN":"0018-9219","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B06E5F">
        <w:t>.</w:t>
      </w:r>
      <w:r w:rsidR="007531D6">
        <w:t xml:space="preserve"> Důvodem </w:t>
      </w:r>
      <w:r w:rsidR="00B06E5F">
        <w:t xml:space="preserve">této skutečnosti je </w:t>
      </w:r>
      <w:r w:rsidR="00C66217">
        <w:t>to</w:t>
      </w:r>
      <w:r w:rsidR="007531D6">
        <w:t>, že se v</w:t>
      </w:r>
      <w:r w:rsidR="00B06E5F">
        <w:t>e</w:t>
      </w:r>
      <w:r w:rsidR="007531D6">
        <w:t> </w:t>
      </w:r>
      <w:r w:rsidR="00B06E5F">
        <w:t>fázi</w:t>
      </w:r>
      <w:r w:rsidR="007531D6">
        <w:t xml:space="preserve"> učení naleznou taková jádra</w:t>
      </w:r>
      <w:r w:rsidR="00B06E5F">
        <w:t xml:space="preserve"> (tj. jejich váhy), která ve spojení s příslušnými vstupy vyselektují typické </w:t>
      </w:r>
      <w:r w:rsidR="007F6755">
        <w:t>znaky, podle kterých bude možné</w:t>
      </w:r>
      <w:r w:rsidR="00B06E5F">
        <w:t xml:space="preserve"> určit třídu.</w:t>
      </w:r>
      <w:r w:rsidR="00B40EE7">
        <w:t xml:space="preserve"> </w:t>
      </w:r>
      <w:r w:rsidR="00B06E5F">
        <w:t xml:space="preserve">Kromě těchto jader figurují ve výsledné klasifikaci ještě váhy klasických vrstev, které jsou napojeny na </w:t>
      </w:r>
      <w:r>
        <w:t>výstup konvoluční části modelu.</w:t>
      </w:r>
    </w:p>
    <w:p w14:paraId="0FCDB36D" w14:textId="3F981CB7" w:rsidR="00D61CED" w:rsidRDefault="00D61CED" w:rsidP="00D928F5">
      <w:pPr>
        <w:pStyle w:val="Obrzek"/>
      </w:pPr>
      <w:r>
        <w:drawing>
          <wp:inline distT="0" distB="0" distL="0" distR="0" wp14:anchorId="7BFD80B8" wp14:editId="73A45B17">
            <wp:extent cx="5238750" cy="1600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732" r="3380"/>
                    <a:stretch/>
                  </pic:blipFill>
                  <pic:spPr bwMode="auto">
                    <a:xfrm>
                      <a:off x="0" y="0"/>
                      <a:ext cx="5238750" cy="1600835"/>
                    </a:xfrm>
                    <a:prstGeom prst="rect">
                      <a:avLst/>
                    </a:prstGeom>
                    <a:ln>
                      <a:noFill/>
                    </a:ln>
                    <a:extLst>
                      <a:ext uri="{53640926-AAD7-44D8-BBD7-CCE9431645EC}">
                        <a14:shadowObscured xmlns:a14="http://schemas.microsoft.com/office/drawing/2010/main"/>
                      </a:ext>
                    </a:extLst>
                  </pic:spPr>
                </pic:pic>
              </a:graphicData>
            </a:graphic>
          </wp:inline>
        </w:drawing>
      </w:r>
    </w:p>
    <w:p w14:paraId="63E038F6" w14:textId="471A09E8" w:rsidR="00D61CED" w:rsidRDefault="00D928F5" w:rsidP="00D928F5">
      <w:pPr>
        <w:pStyle w:val="CAPITION"/>
      </w:pPr>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5</w:t>
      </w:r>
      <w:r w:rsidR="009A0142">
        <w:rPr>
          <w:noProof/>
        </w:rPr>
        <w:fldChar w:fldCharType="end"/>
      </w:r>
      <w:r>
        <w:t>:</w:t>
      </w:r>
      <w:r w:rsidR="00146CA1">
        <w:t xml:space="preserve"> </w:t>
      </w:r>
      <w:r>
        <w:t>K</w:t>
      </w:r>
      <w:r w:rsidR="00146CA1">
        <w:t>onvoluční architektur</w:t>
      </w:r>
      <w:r w:rsidR="00F640B4">
        <w:t>a</w:t>
      </w:r>
      <w:r w:rsidR="00146CA1">
        <w:t xml:space="preserve"> LaNet-5</w:t>
      </w:r>
    </w:p>
    <w:p w14:paraId="27A79B95" w14:textId="02DD1497" w:rsidR="00B364EB" w:rsidRDefault="009D5C4C" w:rsidP="00D61CED">
      <w:pPr>
        <w:pStyle w:val="Standartnitext"/>
        <w:ind w:firstLine="708"/>
      </w:pPr>
      <w:r>
        <w:t>Na</w:t>
      </w:r>
      <w:r w:rsidR="00D61CED">
        <w:t> obrázku výše je zobrazena architektura konvoluční sítě, která byla svými autory nazvána jako LeNet-5</w:t>
      </w:r>
      <w:r w:rsidR="00B06E5F">
        <w:t xml:space="preserve"> </w:t>
      </w:r>
      <w:r w:rsidR="00B06E5F">
        <w:fldChar w:fldCharType="begin"/>
      </w:r>
      <w:r w:rsidR="00BB6BE2">
        <w:instrText xml:space="preserve"> ADDIN ZOTERO_ITEM CSL_CITATION {"citationID":"6PJEnVt9","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container-title":"Proceedings of the IEEE","volume":"86","issue":"11","URL":"http://yann.lecun.com/exdb/publis/pdf/lecun-98.pdf","ISSN":"0018-9219","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7531D6">
        <w:t>. K</w:t>
      </w:r>
      <w:r w:rsidR="00D61CED">
        <w:t xml:space="preserve">romě klasických neuronových </w:t>
      </w:r>
      <w:r w:rsidR="00D61CED">
        <w:lastRenderedPageBreak/>
        <w:t>vrstev</w:t>
      </w:r>
      <w:r w:rsidR="007531D6">
        <w:t>,</w:t>
      </w:r>
      <w:r w:rsidR="00D61CED">
        <w:t xml:space="preserve"> vystupují v těchto architekturách </w:t>
      </w:r>
      <w:r w:rsidR="007531D6">
        <w:t xml:space="preserve">ještě další jednotky v podobě konvolučních </w:t>
      </w:r>
      <w:r w:rsidR="007531D6" w:rsidRPr="00F640B4">
        <w:t>a</w:t>
      </w:r>
      <w:r w:rsidR="004C0032">
        <w:t xml:space="preserve"> </w:t>
      </w:r>
      <w:r w:rsidR="00B06E5F">
        <w:t>„agr</w:t>
      </w:r>
      <w:r w:rsidR="00D928F5">
        <w:t xml:space="preserve">egačních“ </w:t>
      </w:r>
      <w:r w:rsidR="007F6755">
        <w:t xml:space="preserve">angl. </w:t>
      </w:r>
      <w:r w:rsidR="002D486E">
        <w:t>„</w:t>
      </w:r>
      <w:r w:rsidR="007F6755">
        <w:t>subsampling</w:t>
      </w:r>
      <w:r w:rsidR="002D486E">
        <w:t>“</w:t>
      </w:r>
      <w:r w:rsidR="00D928F5">
        <w:t xml:space="preserve"> vrstev.</w:t>
      </w:r>
    </w:p>
    <w:p w14:paraId="69D44DB1" w14:textId="1DCB97E3" w:rsidR="00C36AC5" w:rsidRDefault="00767984" w:rsidP="00EA5F44">
      <w:pPr>
        <w:pStyle w:val="Standartnitext"/>
        <w:ind w:firstLine="708"/>
      </w:pPr>
      <w:r>
        <w:t>Vrstva, které se říká konvoluční, aplikuje</w:t>
      </w:r>
      <w:r w:rsidR="0026541F">
        <w:t xml:space="preserve"> operaci konvoluce na předchozí vrstvu modelu. Efektivi</w:t>
      </w:r>
      <w:r w:rsidR="009D5C4C">
        <w:t>ta</w:t>
      </w:r>
      <w:r w:rsidR="0026541F">
        <w:t xml:space="preserve"> </w:t>
      </w:r>
      <w:r w:rsidR="002D486E">
        <w:t>CNN</w:t>
      </w:r>
      <w:r w:rsidR="0026541F">
        <w:t xml:space="preserve"> spočívá mimo jiné</w:t>
      </w:r>
      <w:r w:rsidR="007F6755">
        <w:t xml:space="preserve"> </w:t>
      </w:r>
      <w:r w:rsidR="0026541F">
        <w:t xml:space="preserve">v tom, že se </w:t>
      </w:r>
      <w:r w:rsidR="00AA0F1B">
        <w:t>konvoluce</w:t>
      </w:r>
      <w:r w:rsidR="0026541F">
        <w:t xml:space="preserve"> </w:t>
      </w:r>
      <w:r w:rsidR="00AA0F1B">
        <w:t xml:space="preserve">aplikuje </w:t>
      </w:r>
      <w:r w:rsidR="0026541F">
        <w:t>hned několikrát.</w:t>
      </w:r>
      <w:r w:rsidR="00D55CD8">
        <w:t xml:space="preserve"> To znamená, že jednotlivá jádra vyústí v procesu učení </w:t>
      </w:r>
      <w:r w:rsidR="007F6755">
        <w:t>do navzájem různých konfigurací. D</w:t>
      </w:r>
      <w:r w:rsidR="00C66217">
        <w:t>ů</w:t>
      </w:r>
      <w:r w:rsidR="007F6755">
        <w:t>sledkem toho je „selekce</w:t>
      </w:r>
      <w:r w:rsidR="00D55CD8">
        <w:t xml:space="preserve">“ odlišných znaků. </w:t>
      </w:r>
      <w:r w:rsidR="0026541F">
        <w:t>Počet konvolučních jader figuruje</w:t>
      </w:r>
      <w:r w:rsidR="00C66217">
        <w:t xml:space="preserve"> v softwarových knihovnách pro strojové učení obvykle</w:t>
      </w:r>
      <w:r w:rsidR="0026541F">
        <w:t xml:space="preserve"> jako hyperparametr.</w:t>
      </w:r>
      <w:r w:rsidR="00D55CD8">
        <w:t xml:space="preserve"> S řetězovitou aplikací </w:t>
      </w:r>
      <w:r w:rsidR="00C66217">
        <w:t>konvolučních vrstev</w:t>
      </w:r>
      <w:r w:rsidR="00D55CD8">
        <w:t xml:space="preserve"> se tak uvnitř modelu </w:t>
      </w:r>
      <w:r w:rsidR="00C843FB">
        <w:t>navyšuje počet konfigurací</w:t>
      </w:r>
      <w:r w:rsidR="00EA5F44">
        <w:t xml:space="preserve"> </w:t>
      </w:r>
      <w:r w:rsidR="000F1F24">
        <w:t xml:space="preserve">konvolučních jader </w:t>
      </w:r>
      <w:r w:rsidR="00EA5F44">
        <w:t>a jejich produktů.</w:t>
      </w:r>
      <w:r w:rsidR="00C843FB">
        <w:t xml:space="preserve"> </w:t>
      </w:r>
      <w:r w:rsidR="00EA5F44">
        <w:t>Z</w:t>
      </w:r>
      <w:r w:rsidR="00C843FB">
        <w:t>ároveň se snižuje velikost matice</w:t>
      </w:r>
      <w:r w:rsidR="00EA5F44">
        <w:t xml:space="preserve"> těchto produktů</w:t>
      </w:r>
      <w:r w:rsidR="00C843FB">
        <w:t>, což je přirozený důsledek konvoluce</w:t>
      </w:r>
      <w:r w:rsidR="00C66217">
        <w:t>,</w:t>
      </w:r>
      <w:r w:rsidR="00B82BEB">
        <w:t xml:space="preserve"> </w:t>
      </w:r>
      <w:r w:rsidR="00C66217">
        <w:t xml:space="preserve">při níž </w:t>
      </w:r>
      <w:r w:rsidR="00EA5F44">
        <w:t>se</w:t>
      </w:r>
      <w:r w:rsidR="00B82BEB">
        <w:t xml:space="preserve"> výsledná velikost </w:t>
      </w:r>
      <m:oMath>
        <m:r>
          <w:rPr>
            <w:rFonts w:ascii="Cambria Math" w:hAnsi="Cambria Math"/>
          </w:rPr>
          <m:t>S=</m:t>
        </m:r>
        <m:f>
          <m:fPr>
            <m:ctrlPr>
              <w:rPr>
                <w:rFonts w:ascii="Cambria Math" w:hAnsi="Cambria Math"/>
                <w:i/>
              </w:rPr>
            </m:ctrlPr>
          </m:fPr>
          <m:num>
            <m:r>
              <w:rPr>
                <w:rFonts w:ascii="Cambria Math" w:hAnsi="Cambria Math"/>
              </w:rPr>
              <m:t>(W-K+2P)</m:t>
            </m:r>
          </m:num>
          <m:den>
            <m:r>
              <w:rPr>
                <w:rFonts w:ascii="Cambria Math" w:hAnsi="Cambria Math"/>
              </w:rPr>
              <m:t>S</m:t>
            </m:r>
          </m:den>
        </m:f>
        <m:r>
          <w:rPr>
            <w:rFonts w:ascii="Cambria Math" w:hAnsi="Cambria Math"/>
          </w:rPr>
          <m:t>+1</m:t>
        </m:r>
      </m:oMath>
      <w:r>
        <w:rPr>
          <w:rFonts w:eastAsiaTheme="minorEastAsia"/>
        </w:rPr>
        <w:t>, kde</w:t>
      </w:r>
      <w:r>
        <w:t xml:space="preserve"> </w:t>
      </w:r>
      <m:oMath>
        <m:r>
          <w:rPr>
            <w:rFonts w:ascii="Cambria Math" w:hAnsi="Cambria Math"/>
          </w:rPr>
          <m:t>W</m:t>
        </m:r>
      </m:oMath>
      <w:r w:rsidR="00B82BEB">
        <w:t xml:space="preserve"> = velikost vstupu, </w:t>
      </w:r>
      <m:oMath>
        <m:r>
          <w:rPr>
            <w:rFonts w:ascii="Cambria Math" w:hAnsi="Cambria Math"/>
          </w:rPr>
          <m:t>K</m:t>
        </m:r>
      </m:oMath>
      <w:r w:rsidR="00B82BEB">
        <w:t xml:space="preserve"> = velikost </w:t>
      </w:r>
      <w:r w:rsidR="00EF6DE7">
        <w:t>jádra</w:t>
      </w:r>
      <w:r w:rsidR="00B82BEB">
        <w:t xml:space="preserve">, </w:t>
      </w:r>
      <m:oMath>
        <m:r>
          <w:rPr>
            <w:rFonts w:ascii="Cambria Math" w:hAnsi="Cambria Math"/>
          </w:rPr>
          <m:t>P</m:t>
        </m:r>
      </m:oMath>
      <w:r>
        <w:t xml:space="preserve"> = odsazení, </w:t>
      </w:r>
      <m:oMath>
        <m:r>
          <w:rPr>
            <w:rFonts w:ascii="Cambria Math" w:hAnsi="Cambria Math"/>
          </w:rPr>
          <m:t>S</m:t>
        </m:r>
      </m:oMath>
      <w:r>
        <w:t xml:space="preserve"> = velikost kroku</w:t>
      </w:r>
      <w:r w:rsidR="00EF6DE7">
        <w:t>.</w:t>
      </w:r>
    </w:p>
    <w:p w14:paraId="373C7F5E" w14:textId="685BEE2E" w:rsidR="00B44C98" w:rsidRDefault="00B05FAC" w:rsidP="00DE262C">
      <w:pPr>
        <w:pStyle w:val="Standartnitext"/>
        <w:ind w:firstLine="708"/>
      </w:pPr>
      <w:r>
        <w:t>V</w:t>
      </w:r>
      <w:r w:rsidR="004C0032">
        <w:t xml:space="preserve"> </w:t>
      </w:r>
      <w:r>
        <w:t>posloupnosti vrstev CNN následuje obvykle za konvoluční vrstvou transformace, která na její výstup aplikuje aktivační funkci, čímž je dosaženo nelinearity výstupu. Třetí v tomto typickém CNN tripletu je takzvaná subsampling či pooling vrstva.</w:t>
      </w:r>
      <w:r w:rsidR="004C0032">
        <w:t xml:space="preserve"> </w:t>
      </w:r>
      <w:r>
        <w:t xml:space="preserve">Funkce této vrstvy se může lišit. Obecně jde ale o další redukci velikosti konvolučního výstupu na základě </w:t>
      </w:r>
      <w:commentRangeStart w:id="204"/>
      <w:r>
        <w:t>okolí</w:t>
      </w:r>
      <w:commentRangeEnd w:id="204"/>
      <w:r w:rsidR="00F516D8">
        <w:rPr>
          <w:rStyle w:val="CommentReference"/>
          <w:rFonts w:asciiTheme="minorHAnsi" w:hAnsiTheme="minorHAnsi" w:cstheme="minorBidi"/>
        </w:rPr>
        <w:commentReference w:id="204"/>
      </w:r>
      <w:r>
        <w:t xml:space="preserve">. Hodnota výstupu tak může být například maximální numerická hodnota prvku </w:t>
      </w:r>
      <w:r w:rsidR="00375977">
        <w:t>u</w:t>
      </w:r>
      <w:r w:rsidR="009D5C4C">
        <w:t>vn</w:t>
      </w:r>
      <w:r w:rsidR="00375977">
        <w:t>itř</w:t>
      </w:r>
      <w:r w:rsidR="00767984">
        <w:t xml:space="preserve"> okolí či</w:t>
      </w:r>
      <w:r>
        <w:t xml:space="preserve"> průměrná hodnota prvků. Ú</w:t>
      </w:r>
      <w:r w:rsidR="00375977">
        <w:t>čelem této operace je, aby se</w:t>
      </w:r>
      <w:r w:rsidR="009507F2">
        <w:t xml:space="preserve"> </w:t>
      </w:r>
      <w:r w:rsidR="007F6755">
        <w:t>informace</w:t>
      </w:r>
      <w:r w:rsidR="00375977">
        <w:t xml:space="preserve"> </w:t>
      </w:r>
      <w:r w:rsidR="009507F2">
        <w:t>konvoluční</w:t>
      </w:r>
      <w:r w:rsidR="007F6755">
        <w:t>ch produktů</w:t>
      </w:r>
      <w:r w:rsidR="009507F2">
        <w:t xml:space="preserve"> staly</w:t>
      </w:r>
      <w:r w:rsidR="00375977">
        <w:t xml:space="preserve"> ještě více</w:t>
      </w:r>
      <w:r w:rsidR="007F6755">
        <w:t xml:space="preserve"> agregovanými a </w:t>
      </w:r>
      <w:r w:rsidR="00375977">
        <w:t>invariantní</w:t>
      </w:r>
      <w:r w:rsidR="007F6755">
        <w:t>mi</w:t>
      </w:r>
      <w:r w:rsidR="00375977">
        <w:t xml:space="preserve"> </w:t>
      </w:r>
      <w:r w:rsidR="00375977">
        <w:fldChar w:fldCharType="begin"/>
      </w:r>
      <w:r w:rsidR="00375977">
        <w:instrText xml:space="preserve"> ADDIN ZOTERO_ITEM CSL_CITATION {"citationID":"Iq38fl5o","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75977">
        <w:fldChar w:fldCharType="separate"/>
      </w:r>
      <w:r w:rsidR="007911EC" w:rsidRPr="007911EC">
        <w:t>(Goodfellow et al. 2016)</w:t>
      </w:r>
      <w:r w:rsidR="00375977">
        <w:fldChar w:fldCharType="end"/>
      </w:r>
      <w:r w:rsidR="00375977">
        <w:t>. V některých případech je za tímto tripletem přítomna ještě tzv. dropout vrstva, která při šíření dopředného „signálu“ nahodile deaktivuje některé neurony. Dle Krizhevského zam</w:t>
      </w:r>
      <w:r w:rsidR="00DE262C">
        <w:t>e</w:t>
      </w:r>
      <w:r w:rsidR="00375977">
        <w:t xml:space="preserve">zuje tato technika jevu takzvaného přeučení </w:t>
      </w:r>
      <w:r w:rsidR="00DE262C">
        <w:t xml:space="preserve">a obecně přispívá k přesnosti modelu </w:t>
      </w:r>
      <w:r w:rsidR="00DE262C">
        <w:fldChar w:fldCharType="begin"/>
      </w:r>
      <w:r w:rsidR="00DE262C">
        <w:instrText xml:space="preserve"> ADDIN ZOTERO_ITEM CSL_CITATION {"citationID":"jLCWH69L","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DE262C">
        <w:fldChar w:fldCharType="separate"/>
      </w:r>
      <w:r w:rsidR="007911EC" w:rsidRPr="007911EC">
        <w:t>(Krizhevsky et al. 2012)</w:t>
      </w:r>
      <w:r w:rsidR="00DE262C">
        <w:fldChar w:fldCharType="end"/>
      </w:r>
      <w:r w:rsidR="00DE262C">
        <w:t>.</w:t>
      </w:r>
    </w:p>
    <w:p w14:paraId="2BD118CA" w14:textId="385664B3" w:rsidR="00D52E88" w:rsidRDefault="002225F7" w:rsidP="00D61CED">
      <w:pPr>
        <w:pStyle w:val="Standartnitext"/>
        <w:ind w:firstLine="708"/>
      </w:pPr>
      <w:r>
        <w:t>Konvoluční sítě mají své aplikace především v počítačové grafice</w:t>
      </w:r>
      <w:r w:rsidR="00E449B5">
        <w:t>, kon</w:t>
      </w:r>
      <w:r w:rsidR="004B31DF">
        <w:t>kr</w:t>
      </w:r>
      <w:r w:rsidR="00E449B5">
        <w:t xml:space="preserve">étně </w:t>
      </w:r>
      <w:r w:rsidR="005F3188">
        <w:t>počítačovém vidění</w:t>
      </w:r>
      <w:r>
        <w:t>. Prezentovaný model LaNet-5 byl svými autory v roce 1998 použit ke strojovému čtení psaného textu.</w:t>
      </w:r>
      <w:r w:rsidR="004C0032">
        <w:t xml:space="preserve"> </w:t>
      </w:r>
      <w:r>
        <w:t>Chyba se v rámci testovací sady pohybovala v řádech desetin procent</w:t>
      </w:r>
      <w:r w:rsidR="00EA5F44">
        <w:t xml:space="preserve"> </w:t>
      </w:r>
      <w:r w:rsidR="00EA5F44">
        <w:fldChar w:fldCharType="begin"/>
      </w:r>
      <w:r w:rsidR="00BB6BE2">
        <w:instrText xml:space="preserve"> ADDIN ZOTERO_ITEM CSL_CITATION {"citationID":"vc2JG6mU","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container-title":"Proceedings of the IEEE","volume":"86","issue":"11","URL":"http://yann.lecun.com/exdb/publis/pdf/lecun-98.pdf","ISSN":"0018-9219","author":[{"family":"LeCun","given":"Yann"},{"family":"Bottou","given":"Léon"},{"family":"Bengio","given":"Yoshua"},{"family":"Haffner","given":"Patrick"}],"issued":{"date-parts":[["1998"]]},"accessed":{"date-parts":[["2019",3,8]]}}}],"schema":"https://github.com/citation-style-language/schema/raw/master/csl-citation.json"} </w:instrText>
      </w:r>
      <w:r w:rsidR="00EA5F44">
        <w:fldChar w:fldCharType="separate"/>
      </w:r>
      <w:r w:rsidR="007911EC" w:rsidRPr="007911EC">
        <w:t>(LeCun et al. 1998)</w:t>
      </w:r>
      <w:r w:rsidR="00EA5F44">
        <w:fldChar w:fldCharType="end"/>
      </w:r>
      <w:r>
        <w:t>.</w:t>
      </w:r>
    </w:p>
    <w:p w14:paraId="5264D153" w14:textId="7DEEC994" w:rsidR="0078254F" w:rsidRDefault="004B31DF" w:rsidP="0078254F">
      <w:pPr>
        <w:pStyle w:val="Standartnitext"/>
        <w:ind w:firstLine="708"/>
      </w:pPr>
      <w:r>
        <w:t>Současné aplikace shrnuje ve svém článku Bhandare. Většina aplikací se týká dvourozměrných rastrových obráz</w:t>
      </w:r>
      <w:r w:rsidR="00D928F5">
        <w:t xml:space="preserve">ků o třech barevných kanálech. </w:t>
      </w:r>
      <w:r>
        <w:t xml:space="preserve">CNN byly úspěšně použity pro rozpoznání tváře a </w:t>
      </w:r>
      <w:r w:rsidR="009D6FF5">
        <w:t>klasifikaci objektů obecně. Z implementovaných řešení lze pouk</w:t>
      </w:r>
      <w:r w:rsidR="009D5C4C">
        <w:t>á</w:t>
      </w:r>
      <w:r w:rsidR="009D6FF5">
        <w:t>z</w:t>
      </w:r>
      <w:r w:rsidR="009D5C4C">
        <w:t>a</w:t>
      </w:r>
      <w:r w:rsidR="009D6FF5">
        <w:t xml:space="preserve">t na </w:t>
      </w:r>
      <w:r w:rsidR="00B44C98">
        <w:t>klasifikátor</w:t>
      </w:r>
      <w:r w:rsidR="009D6FF5">
        <w:t xml:space="preserve"> ImageNET</w:t>
      </w:r>
      <w:r w:rsidR="00B44C98">
        <w:t>, jehož dataset obsahuje patnáct milionů obrázků patřících do 22 000 kategorií. Přesnost tohoto modelu byla 62.5%.</w:t>
      </w:r>
      <w:r w:rsidR="009D6FF5">
        <w:t xml:space="preserve"> </w:t>
      </w:r>
      <w:r w:rsidR="009D6FF5">
        <w:lastRenderedPageBreak/>
        <w:fldChar w:fldCharType="begin"/>
      </w:r>
      <w:r w:rsidR="009D6FF5">
        <w:instrText xml:space="preserve"> ADDIN ZOTERO_ITEM CSL_CITATION {"citationID":"DLt0Y0Gv","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9D6FF5">
        <w:fldChar w:fldCharType="separate"/>
      </w:r>
      <w:r w:rsidR="007911EC" w:rsidRPr="007911EC">
        <w:t>(Krizhevsky et al. 2012)</w:t>
      </w:r>
      <w:r w:rsidR="009D6FF5">
        <w:fldChar w:fldCharType="end"/>
      </w:r>
      <w:r w:rsidR="00B44C98">
        <w:t>.</w:t>
      </w:r>
      <w:r w:rsidR="002E24C8">
        <w:t xml:space="preserve"> </w:t>
      </w:r>
      <w:r w:rsidR="009D6FF5">
        <w:t xml:space="preserve">Dalším odvětvím aplikace je takzvaný „scene labeling“, </w:t>
      </w:r>
      <w:r w:rsidR="00F640B4">
        <w:t>v němž</w:t>
      </w:r>
      <w:r w:rsidR="009D6FF5">
        <w:t xml:space="preserve"> jde o identifikaci </w:t>
      </w:r>
      <w:r w:rsidR="0078254F">
        <w:t xml:space="preserve">a zaměření objektů ve scéně. </w:t>
      </w:r>
    </w:p>
    <w:p w14:paraId="6A6F9B51" w14:textId="4E1C5E73" w:rsidR="00DE262C" w:rsidRPr="00B364EB" w:rsidRDefault="00B44C98" w:rsidP="0078254F">
      <w:pPr>
        <w:pStyle w:val="Standartnitext"/>
        <w:ind w:firstLine="708"/>
      </w:pPr>
      <w:r>
        <w:t>Vývoj CNN nadále spočívá v zacházení s hyperparametry a ladění architektur modelu. Na základě Bhandarova souhrného článku lze konstatovat, že existuje mnoho varia</w:t>
      </w:r>
      <w:r w:rsidR="00DE262C">
        <w:t xml:space="preserve">nt CNN, plnící cíle klasifikace, segmentace, ale i další. </w:t>
      </w:r>
      <w:r>
        <w:fldChar w:fldCharType="begin"/>
      </w:r>
      <w:r w:rsidR="006E3E31">
        <w:instrText xml:space="preserve"> ADDIN ZOTERO_ITEM CSL_CITATION {"citationID":"Esh6zig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container-title":"International Journal of Computer Science and Information Technologies,","volume":"7","issue":"2","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fldChar w:fldCharType="separate"/>
      </w:r>
      <w:r w:rsidR="007911EC" w:rsidRPr="007911EC">
        <w:t>(Bhandare et al. 2016)</w:t>
      </w:r>
      <w:r>
        <w:fldChar w:fldCharType="end"/>
      </w:r>
      <w:r>
        <w:t>.</w:t>
      </w:r>
    </w:p>
    <w:p w14:paraId="4D20041F" w14:textId="1A0AA01F" w:rsidR="00B87F69" w:rsidRDefault="004C31B1" w:rsidP="008E5D5F">
      <w:pPr>
        <w:pStyle w:val="Heading3"/>
      </w:pPr>
      <w:r>
        <w:t xml:space="preserve"> </w:t>
      </w:r>
      <w:bookmarkStart w:id="205" w:name="_Toc6218140"/>
      <w:r w:rsidR="00F60241">
        <w:t>Generative adversarial neural networks</w:t>
      </w:r>
      <w:bookmarkEnd w:id="205"/>
    </w:p>
    <w:p w14:paraId="4289C00C" w14:textId="19ADBFB1" w:rsidR="00DE262C" w:rsidRPr="00D561B0" w:rsidRDefault="009E14A2" w:rsidP="00DE262C">
      <w:pPr>
        <w:pStyle w:val="Standartnitext"/>
      </w:pPr>
      <w:r>
        <w:t>V</w:t>
      </w:r>
      <w:r w:rsidR="00500E84">
        <w:t>e stručnosti</w:t>
      </w:r>
      <w:r>
        <w:t xml:space="preserve"> jsou zde</w:t>
      </w:r>
      <w:r w:rsidR="00500E84">
        <w:t xml:space="preserve"> </w:t>
      </w:r>
      <w:r w:rsidR="00064F73">
        <w:t>zmíněny</w:t>
      </w:r>
      <w:r>
        <w:t xml:space="preserve"> i</w:t>
      </w:r>
      <w:r w:rsidR="000F66F6">
        <w:t xml:space="preserve"> aktuálně</w:t>
      </w:r>
      <w:r w:rsidR="00500E84">
        <w:t xml:space="preserve"> populární generativní modely uvedené Ianem Goodfellowem nesoucí angl</w:t>
      </w:r>
      <w:r w:rsidR="004C52D2">
        <w:t>ický název Generative Adversari</w:t>
      </w:r>
      <w:r w:rsidR="00500E84">
        <w:t>al Neural Ne</w:t>
      </w:r>
      <w:r w:rsidR="007F3235">
        <w:t>tworks</w:t>
      </w:r>
      <w:r w:rsidR="00500E84">
        <w:t xml:space="preserve"> zkráceně GAN.</w:t>
      </w:r>
      <w:r w:rsidR="002E24C8">
        <w:t xml:space="preserve"> </w:t>
      </w:r>
      <w:r w:rsidR="00D561B0">
        <w:t>Základním principem</w:t>
      </w:r>
      <w:r w:rsidR="007F3235">
        <w:t xml:space="preserve"> jejich fungování je </w:t>
      </w:r>
      <w:r w:rsidR="00D561B0">
        <w:t>princip „maximální pravděpodobnosti“ tzn</w:t>
      </w:r>
      <w:r w:rsidR="002A6D82">
        <w:t>.</w:t>
      </w:r>
      <w:r w:rsidR="00D561B0">
        <w:t xml:space="preserve"> </w:t>
      </w:r>
      <w:r w:rsidR="00D561B0" w:rsidRPr="00C52069">
        <w:rPr>
          <w:rStyle w:val="citacekurzvou"/>
        </w:rPr>
        <w:t>„...nalezení takových parametrů pro model, aby maximalizoval</w:t>
      </w:r>
      <w:r w:rsidR="00912918" w:rsidRPr="00C52069">
        <w:rPr>
          <w:rStyle w:val="citacekurzvou"/>
        </w:rPr>
        <w:t>y</w:t>
      </w:r>
      <w:r w:rsidR="00D561B0" w:rsidRPr="00C52069">
        <w:rPr>
          <w:rStyle w:val="citacekurzvou"/>
        </w:rPr>
        <w:t xml:space="preserve"> pravděpodobnost tréni</w:t>
      </w:r>
      <w:r w:rsidR="00F640B4">
        <w:rPr>
          <w:rStyle w:val="citacekurzvou"/>
        </w:rPr>
        <w:t>n</w:t>
      </w:r>
      <w:r w:rsidR="00D561B0" w:rsidRPr="00C52069">
        <w:rPr>
          <w:rStyle w:val="citacekurzvou"/>
        </w:rPr>
        <w:t>kových dat“</w:t>
      </w:r>
      <w:r w:rsidR="00D561B0">
        <w:t xml:space="preserve">. </w:t>
      </w:r>
    </w:p>
    <w:p w14:paraId="0896482D" w14:textId="643C5FE2" w:rsidR="00604C52" w:rsidRDefault="0078254F" w:rsidP="00DE262C">
      <w:pPr>
        <w:pStyle w:val="Standartnitext"/>
      </w:pPr>
      <w:r>
        <w:t xml:space="preserve">Goodfellow navrhl generativní </w:t>
      </w:r>
      <w:r w:rsidR="00604C52">
        <w:t>model skládající se ze dvou komponent</w:t>
      </w:r>
      <w:r w:rsidR="000F66F6">
        <w:t xml:space="preserve"> - generátoru a diskriminátoru</w:t>
      </w:r>
      <w:r w:rsidR="00604C52">
        <w:t xml:space="preserve">. </w:t>
      </w:r>
      <w:r w:rsidR="00DE665A">
        <w:t>Generátor</w:t>
      </w:r>
      <w:r w:rsidR="00EC0DB4">
        <w:t xml:space="preserve"> v každé iteraci</w:t>
      </w:r>
      <w:r w:rsidR="00DE665A">
        <w:t xml:space="preserve"> učení ladí své váhy tak, aby</w:t>
      </w:r>
      <w:r w:rsidR="004C0032">
        <w:t xml:space="preserve"> </w:t>
      </w:r>
      <w:r w:rsidR="00DE665A">
        <w:t>transformoval prvotně iniciovaný šum</w:t>
      </w:r>
      <w:r w:rsidR="00A350AA">
        <w:t xml:space="preserve"> na</w:t>
      </w:r>
      <w:r w:rsidR="00EC0DB4">
        <w:t xml:space="preserve"> </w:t>
      </w:r>
      <w:r w:rsidR="007F3235">
        <w:t>vzorky</w:t>
      </w:r>
      <w:r w:rsidR="00EC0DB4">
        <w:t>, které</w:t>
      </w:r>
      <w:r w:rsidR="007F3235">
        <w:t xml:space="preserve"> napodobují distribuci tréni</w:t>
      </w:r>
      <w:r w:rsidR="00CC21F4">
        <w:t>n</w:t>
      </w:r>
      <w:r w:rsidR="007F3235">
        <w:t>kových dat. V tom mu pomáhá diskriminátor, který tyto vzorky průběžně klasifikuje</w:t>
      </w:r>
      <w:r w:rsidR="000F66F6">
        <w:t xml:space="preserve"> na 1 nebo 0</w:t>
      </w:r>
      <w:r>
        <w:t>. V</w:t>
      </w:r>
      <w:r w:rsidR="00DE665A">
        <w:t xml:space="preserve">zniklá </w:t>
      </w:r>
      <w:commentRangeStart w:id="206"/>
      <w:commentRangeStart w:id="207"/>
      <w:r w:rsidR="00DE665A">
        <w:t>chyba</w:t>
      </w:r>
      <w:commentRangeEnd w:id="206"/>
      <w:r>
        <w:t xml:space="preserve"> této klasifikace</w:t>
      </w:r>
      <w:r w:rsidR="002A6D82">
        <w:rPr>
          <w:rStyle w:val="CommentReference"/>
          <w:rFonts w:asciiTheme="minorHAnsi" w:hAnsiTheme="minorHAnsi" w:cstheme="minorBidi"/>
        </w:rPr>
        <w:commentReference w:id="206"/>
      </w:r>
      <w:commentRangeEnd w:id="207"/>
      <w:r w:rsidR="007F3235">
        <w:rPr>
          <w:rStyle w:val="CommentReference"/>
          <w:rFonts w:asciiTheme="minorHAnsi" w:hAnsiTheme="minorHAnsi" w:cstheme="minorBidi"/>
        </w:rPr>
        <w:commentReference w:id="207"/>
      </w:r>
      <w:r w:rsidR="00DE665A">
        <w:t xml:space="preserve"> se projeví v příští iteraci generování</w:t>
      </w:r>
      <w:r w:rsidR="00EC0DB4">
        <w:t xml:space="preserve">. Obě komponenty tak stojí proti sobě a finální naučení redistribuce </w:t>
      </w:r>
      <w:r w:rsidR="00912918">
        <w:t>plyne</w:t>
      </w:r>
      <w:r w:rsidR="00EC0DB4">
        <w:t xml:space="preserve"> ze vzniklé tenze mezi nimi </w:t>
      </w:r>
      <w:r w:rsidR="00DE665A">
        <w:fldChar w:fldCharType="begin"/>
      </w:r>
      <w:r w:rsidR="00DE665A">
        <w:instrText xml:space="preserve"> ADDIN ZOTERO_ITEM CSL_CITATION {"citationID":"Il10JFO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rsidR="00DE665A">
        <w:fldChar w:fldCharType="separate"/>
      </w:r>
      <w:r w:rsidR="007911EC" w:rsidRPr="007911EC">
        <w:t>(Goodfellow 2016)</w:t>
      </w:r>
      <w:r w:rsidR="00DE665A">
        <w:fldChar w:fldCharType="end"/>
      </w:r>
      <w:r w:rsidR="00D928F5">
        <w:t>.</w:t>
      </w:r>
    </w:p>
    <w:p w14:paraId="501B2CE2" w14:textId="213556F1" w:rsidR="00DE262C" w:rsidRDefault="00C27FD1" w:rsidP="002A6D82">
      <w:pPr>
        <w:pStyle w:val="Standartnitext"/>
      </w:pPr>
      <w:r>
        <w:t>Většina aplikovaných GAN architektur</w:t>
      </w:r>
      <w:r w:rsidR="000F66F6">
        <w:t xml:space="preserve"> se už</w:t>
      </w:r>
      <w:r w:rsidR="002E24C8" w:rsidRPr="008E76F1">
        <w:t>í</w:t>
      </w:r>
      <w:r w:rsidR="000F66F6" w:rsidRPr="008E76F1">
        <w:t>v</w:t>
      </w:r>
      <w:r w:rsidR="000F66F6">
        <w:t>á při gener</w:t>
      </w:r>
      <w:r w:rsidR="008E76F1">
        <w:t>ov</w:t>
      </w:r>
      <w:r w:rsidR="000F66F6">
        <w:t xml:space="preserve">ání obrazových dat </w:t>
      </w:r>
      <w:r w:rsidR="000F66F6" w:rsidRPr="008E76F1">
        <w:t>a</w:t>
      </w:r>
      <w:r w:rsidR="000F66F6">
        <w:t xml:space="preserve"> </w:t>
      </w:r>
      <w:r>
        <w:t>zakomponovává</w:t>
      </w:r>
      <w:r w:rsidR="000F66F6">
        <w:t xml:space="preserve"> v sobě</w:t>
      </w:r>
      <w:r>
        <w:t xml:space="preserve"> konvoluční mechaniku. Hov</w:t>
      </w:r>
      <w:r w:rsidR="002A6D82">
        <w:t>o</w:t>
      </w:r>
      <w:r>
        <w:t xml:space="preserve">ří se pak o tzv. DCGAN </w:t>
      </w:r>
      <w:r>
        <w:fldChar w:fldCharType="begin"/>
      </w:r>
      <w:r>
        <w:instrText xml:space="preserve"> ADDIN ZOTERO_ITEM CSL_CITATION {"citationID":"e7Aq5Kd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fldChar w:fldCharType="separate"/>
      </w:r>
      <w:r w:rsidR="007911EC" w:rsidRPr="007911EC">
        <w:t>(Goodfellow 2016)</w:t>
      </w:r>
      <w:r>
        <w:fldChar w:fldCharType="end"/>
      </w:r>
      <w:r w:rsidR="00AB3AEB">
        <w:t>.</w:t>
      </w:r>
      <w:r w:rsidR="004C52D2">
        <w:t xml:space="preserve"> </w:t>
      </w:r>
      <w:r>
        <w:t>Tyto modely</w:t>
      </w:r>
      <w:r w:rsidR="004E270B">
        <w:t xml:space="preserve"> byly kromě generování nových </w:t>
      </w:r>
      <w:r w:rsidR="00CB2351">
        <w:t>obrázků založených na naučených datech</w:t>
      </w:r>
      <w:r>
        <w:t xml:space="preserve"> </w:t>
      </w:r>
      <w:r w:rsidR="004E270B">
        <w:t xml:space="preserve">použity například </w:t>
      </w:r>
      <w:r>
        <w:t xml:space="preserve">na </w:t>
      </w:r>
      <w:r w:rsidR="004E270B">
        <w:t xml:space="preserve">obarvení obrázků v infračerveném spektru </w:t>
      </w:r>
      <w:r w:rsidR="004E270B">
        <w:fldChar w:fldCharType="begin"/>
      </w:r>
      <w:r w:rsidR="004E270B">
        <w:instrText xml:space="preserve"> ADDIN ZOTERO_ITEM CSL_CITATION {"citationID":"Xfwf5kR3","properties":{"formattedCitation":"(Suarez et al. 2017)","plainCitation":"(Suarez et al. 2017)","noteIndex":0},"citationItems":[{"id":955,"uris":["http://zotero.org/users/local/IbRhotwj/items/5NKK4SMY"],"uri":["http://zotero.org/users/local/IbRhotwj/items/5NKK4SMY"],"itemData":{"id":955,"type":"paper-conference","title":"Infrared Image Colorization Based on a Triplet DCGAN Architecture","container-title":"2017 IEEE Conference on Computer Vision and Pattern Recognition Workshops (CVPRW)","publisher":"IEEE","publisher-place":"Honolulu, HI, USA","page":"212-217","source":"Crossref","event":"2017 IEEE Conference on Computer Vision and Pattern Recognition Workshops (CVPRW)","event-place":"Honolulu, HI, USA","abstract":"This paper proposes a novel approach for colorizing near infrared (NIR) images using a Deep Convolutional Generative Adversarial Network (GAN) architecture. The proposed approach is based on the usage of a triplet model for learning each color channel independently, in a more homogeneous way. It allows a fast convergence during the training, obtaining a greater similarity between the colored NIR image and the corresponding ground truth. The proposed approach has been evaluated with a large data set of NIR images and compared with a recent approach, which is also based on a GAN architecture where all the color channels are obtained at the same time.","URL":"http://ieeexplore.ieee.org/document/8014766/","DOI":"10.1109/CVPRW.2017.32","ISBN":"978-1-5386-0733-6","language":"en","author":[{"family":"Suarez","given":"Patricia L."},{"family":"Sappa","given":"Angel D."},{"family":"Vintimilla","given":"Boris X."}],"issued":{"date-parts":[["2017",7]]},"accessed":{"date-parts":[["2019",3,15]]}}}],"schema":"https://github.com/citation-style-language/schema/raw/master/csl-citation.json"} </w:instrText>
      </w:r>
      <w:r w:rsidR="004E270B">
        <w:fldChar w:fldCharType="separate"/>
      </w:r>
      <w:r w:rsidR="007911EC" w:rsidRPr="007911EC">
        <w:t>(Suarez et al. 2017)</w:t>
      </w:r>
      <w:r w:rsidR="004E270B">
        <w:fldChar w:fldCharType="end"/>
      </w:r>
      <w:r w:rsidR="004E270B">
        <w:t>.</w:t>
      </w:r>
      <w:r w:rsidR="004C21C0">
        <w:t xml:space="preserve"> </w:t>
      </w:r>
      <w:r w:rsidR="00CB2351">
        <w:t>O</w:t>
      </w:r>
      <w:r w:rsidR="004C21C0">
        <w:t>becně</w:t>
      </w:r>
      <w:r w:rsidR="004C0032">
        <w:t xml:space="preserve"> </w:t>
      </w:r>
      <w:r w:rsidR="00CB2351">
        <w:t xml:space="preserve">lze pomocí GAN realizovat </w:t>
      </w:r>
      <w:r w:rsidR="004C21C0">
        <w:t>transformac</w:t>
      </w:r>
      <w:r w:rsidR="00CB2351">
        <w:t>e obrázků</w:t>
      </w:r>
      <w:r w:rsidR="004C21C0">
        <w:t xml:space="preserve"> </w:t>
      </w:r>
      <w:r w:rsidR="00CB2351">
        <w:t>například transformovat fotografii</w:t>
      </w:r>
      <w:r w:rsidR="004C21C0">
        <w:t xml:space="preserve"> denní scény na scénu noční </w:t>
      </w:r>
      <w:r w:rsidR="004C21C0">
        <w:fldChar w:fldCharType="begin"/>
      </w:r>
      <w:r w:rsidR="000D3A6C">
        <w:instrText xml:space="preserve"> ADDIN ZOTERO_ITEM CSL_CITATION {"citationID":"WCM6oV1P","properties":{"formattedCitation":"(Isola et al. 2016)","plainCitation":"(Isola et al. 2016)","noteIndex":0},"citationItems":[{"id":956,"uris":["http://zotero.org/users/local/IbRhotwj/items/QSUTP3NC"],"uri":["http://zotero.org/users/local/IbRhotwj/items/QSUTP3NC"],"itemData":{"id":956,"type":"paper-conference","title":"Image-to-Image Translation with Conditional Adversarial Networks","publisher-place":"Honolulu","source":"arXiv.org","event":"2017 IEEE Conference on Computer Vision and Pattern Recognition (CVPR) (2017)","event-place":"Honolulu","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URL":"http://arxiv.org/abs/1611.07004","ISBN":"978-1-5386-0457-1","note":"arXiv: 1611.07004","author":[{"family":"Isola","given":"Phillip"},{"family":"Zhu","given":"Jun-Yan"},{"family":"Zhou","given":"Tinghui"},{"family":"Efros","given":"Alexei A."}],"issued":{"date-parts":[["2016",11,21]]},"accessed":{"date-parts":[["2019",3,15]]}}}],"schema":"https://github.com/citation-style-language/schema/raw/master/csl-citation.json"} </w:instrText>
      </w:r>
      <w:r w:rsidR="004C21C0">
        <w:fldChar w:fldCharType="separate"/>
      </w:r>
      <w:r w:rsidR="007911EC" w:rsidRPr="007911EC">
        <w:t>(Isola et al. 2016)</w:t>
      </w:r>
      <w:r w:rsidR="004C21C0">
        <w:fldChar w:fldCharType="end"/>
      </w:r>
      <w:r w:rsidR="00767984">
        <w:t>.</w:t>
      </w:r>
    </w:p>
    <w:p w14:paraId="76B0D147" w14:textId="77777777" w:rsidR="004624F2" w:rsidRDefault="0054232F" w:rsidP="00CE4100">
      <w:pPr>
        <w:pStyle w:val="Heading1"/>
      </w:pPr>
      <w:bookmarkStart w:id="208" w:name="_Toc6218141"/>
      <w:r w:rsidRPr="00CE4100">
        <w:lastRenderedPageBreak/>
        <w:t>Procedurální</w:t>
      </w:r>
      <w:r>
        <w:t xml:space="preserve"> generování</w:t>
      </w:r>
      <w:bookmarkEnd w:id="208"/>
    </w:p>
    <w:p w14:paraId="785995CA" w14:textId="0D3309B0" w:rsidR="000D17CF" w:rsidRPr="000D17CF" w:rsidRDefault="007F6755" w:rsidP="000D17CF">
      <w:pPr>
        <w:pStyle w:val="Standartnitext"/>
        <w:rPr>
          <w:szCs w:val="26"/>
        </w:rPr>
      </w:pPr>
      <w:r>
        <w:rPr>
          <w:szCs w:val="26"/>
        </w:rPr>
        <w:t>V oboru počítačové grafiky</w:t>
      </w:r>
      <w:r w:rsidR="00D928F5">
        <w:rPr>
          <w:szCs w:val="26"/>
        </w:rPr>
        <w:t xml:space="preserve"> existují v </w:t>
      </w:r>
      <w:r w:rsidR="000D17CF" w:rsidRPr="000D17CF">
        <w:rPr>
          <w:szCs w:val="26"/>
        </w:rPr>
        <w:t xml:space="preserve">podstatě </w:t>
      </w:r>
      <w:r w:rsidR="00060A18">
        <w:rPr>
          <w:szCs w:val="26"/>
        </w:rPr>
        <w:t>tři</w:t>
      </w:r>
      <w:r w:rsidR="000D17CF" w:rsidRPr="000D17CF">
        <w:rPr>
          <w:szCs w:val="26"/>
        </w:rPr>
        <w:t xml:space="preserve"> způsoby pro definici obsahu modelované scény. Ať už uvažujeme dvojrozměrné, popřípadě trojrozměrné zobrazení, tak vlastnosti </w:t>
      </w:r>
      <w:r>
        <w:rPr>
          <w:szCs w:val="26"/>
        </w:rPr>
        <w:t>vykreslovaných</w:t>
      </w:r>
      <w:r w:rsidR="000D17CF" w:rsidRPr="000D17CF">
        <w:rPr>
          <w:szCs w:val="26"/>
        </w:rPr>
        <w:t xml:space="preserve"> objektů této scény musí být vždy předem zaneseny v příslušných datových strukturách, které</w:t>
      </w:r>
      <w:r w:rsidR="004916E8">
        <w:rPr>
          <w:szCs w:val="26"/>
        </w:rPr>
        <w:t xml:space="preserve"> </w:t>
      </w:r>
      <w:r w:rsidR="004C52D2">
        <w:rPr>
          <w:szCs w:val="26"/>
        </w:rPr>
        <w:t>posléze</w:t>
      </w:r>
      <w:r w:rsidR="000D17CF" w:rsidRPr="000D17CF">
        <w:rPr>
          <w:szCs w:val="26"/>
        </w:rPr>
        <w:t xml:space="preserve"> figurují v rámci vizualizačního řetězce. Zachycení geometrie a umístění objektu v</w:t>
      </w:r>
      <w:r w:rsidR="00D928F5">
        <w:rPr>
          <w:szCs w:val="26"/>
        </w:rPr>
        <w:t xml:space="preserve"> </w:t>
      </w:r>
      <w:r w:rsidR="000D17CF" w:rsidRPr="000D17CF">
        <w:rPr>
          <w:szCs w:val="26"/>
        </w:rPr>
        <w:t>souřadnicích scény může být definováno buď staticky</w:t>
      </w:r>
      <w:r w:rsidR="00155E3A">
        <w:rPr>
          <w:szCs w:val="26"/>
        </w:rPr>
        <w:t>,</w:t>
      </w:r>
      <w:r w:rsidR="000D17CF" w:rsidRPr="000D17CF">
        <w:rPr>
          <w:szCs w:val="26"/>
        </w:rPr>
        <w:t xml:space="preserve"> </w:t>
      </w:r>
      <w:r w:rsidR="004C52D2">
        <w:rPr>
          <w:szCs w:val="26"/>
        </w:rPr>
        <w:t>míněno</w:t>
      </w:r>
      <w:r w:rsidR="000D17CF" w:rsidRPr="000D17CF">
        <w:rPr>
          <w:szCs w:val="26"/>
        </w:rPr>
        <w:t xml:space="preserve"> „ručním“ modelováním objektů</w:t>
      </w:r>
      <w:r w:rsidR="006E7B0D">
        <w:rPr>
          <w:szCs w:val="26"/>
        </w:rPr>
        <w:t xml:space="preserve"> v příslušném softwaru</w:t>
      </w:r>
      <w:r w:rsidR="000D17CF" w:rsidRPr="000D17CF">
        <w:rPr>
          <w:szCs w:val="26"/>
        </w:rPr>
        <w:t xml:space="preserve"> anebo algoritmicky, kdy se </w:t>
      </w:r>
      <w:r w:rsidR="004916E8">
        <w:rPr>
          <w:szCs w:val="26"/>
        </w:rPr>
        <w:t>vzhled</w:t>
      </w:r>
      <w:r w:rsidR="000D17CF" w:rsidRPr="000D17CF">
        <w:rPr>
          <w:szCs w:val="26"/>
        </w:rPr>
        <w:t xml:space="preserve"> a transformace objektů odvíjejí od sekvence příkazů daného algoritmu.</w:t>
      </w:r>
      <w:r w:rsidR="00060A18">
        <w:rPr>
          <w:szCs w:val="26"/>
        </w:rPr>
        <w:t xml:space="preserve"> Třetím způsobem může být modelování pomocí skenování reálného světa. </w:t>
      </w:r>
      <w:r w:rsidR="000D17CF" w:rsidRPr="000D17CF">
        <w:rPr>
          <w:szCs w:val="26"/>
        </w:rPr>
        <w:t xml:space="preserve">Podobné rozdělení se týká například </w:t>
      </w:r>
      <w:r w:rsidR="000D17CF" w:rsidRPr="008E76F1">
        <w:rPr>
          <w:szCs w:val="26"/>
        </w:rPr>
        <w:t>i</w:t>
      </w:r>
      <w:r w:rsidR="000D17CF" w:rsidRPr="000D17CF">
        <w:rPr>
          <w:szCs w:val="26"/>
        </w:rPr>
        <w:t xml:space="preserve"> textur a dalších elementů, které scénu </w:t>
      </w:r>
      <w:r w:rsidR="001B1C27">
        <w:rPr>
          <w:szCs w:val="26"/>
        </w:rPr>
        <w:t>spoluvytvářejí</w:t>
      </w:r>
      <w:r w:rsidR="000D17CF" w:rsidRPr="000D17CF">
        <w:rPr>
          <w:szCs w:val="26"/>
        </w:rPr>
        <w:t xml:space="preserve">. Druhý ze zmíněných </w:t>
      </w:r>
      <w:r w:rsidR="002E24C8">
        <w:rPr>
          <w:szCs w:val="26"/>
        </w:rPr>
        <w:t>přístup</w:t>
      </w:r>
      <w:r w:rsidR="002E24C8" w:rsidRPr="008E76F1">
        <w:rPr>
          <w:szCs w:val="26"/>
        </w:rPr>
        <w:t>ů</w:t>
      </w:r>
      <w:r w:rsidR="000D17CF" w:rsidRPr="008E76F1">
        <w:rPr>
          <w:szCs w:val="26"/>
        </w:rPr>
        <w:t xml:space="preserve"> lze</w:t>
      </w:r>
      <w:r w:rsidR="000D17CF" w:rsidRPr="000D17CF">
        <w:rPr>
          <w:szCs w:val="26"/>
        </w:rPr>
        <w:t xml:space="preserve"> označit termínem proced</w:t>
      </w:r>
      <w:r w:rsidR="00D928F5">
        <w:rPr>
          <w:szCs w:val="26"/>
        </w:rPr>
        <w:t>urální generování obsahu</w:t>
      </w:r>
      <w:r w:rsidR="004C52D2">
        <w:rPr>
          <w:szCs w:val="26"/>
        </w:rPr>
        <w:t xml:space="preserve"> angl. procedural content generation</w:t>
      </w:r>
      <w:r w:rsidR="00D928F5">
        <w:rPr>
          <w:szCs w:val="26"/>
        </w:rPr>
        <w:t xml:space="preserve"> (PCG).</w:t>
      </w:r>
    </w:p>
    <w:p w14:paraId="1FD4501C" w14:textId="15AAFA64" w:rsidR="000D17CF" w:rsidRPr="000D17CF" w:rsidRDefault="000D17CF" w:rsidP="000D17CF">
      <w:pPr>
        <w:pStyle w:val="Standartnitext"/>
        <w:rPr>
          <w:szCs w:val="26"/>
        </w:rPr>
      </w:pPr>
      <w:r w:rsidRPr="000D17CF">
        <w:rPr>
          <w:szCs w:val="26"/>
        </w:rPr>
        <w:t xml:space="preserve">Zkratka PCG bývá skloňována především v oblasti počítačových her, kde najdou tyto algoritmy široké uplatnění. Tyto algoritmy jsou však použitelné i v rámci budování virtuálních prostředí, simulací, vizualizací, popřípadě v oblasti </w:t>
      </w:r>
      <w:r w:rsidR="00767984">
        <w:rPr>
          <w:szCs w:val="26"/>
        </w:rPr>
        <w:t xml:space="preserve">dekorativního </w:t>
      </w:r>
      <w:r w:rsidR="00767984" w:rsidRPr="008E76F1">
        <w:rPr>
          <w:szCs w:val="26"/>
        </w:rPr>
        <w:t>a</w:t>
      </w:r>
      <w:r w:rsidR="00767984">
        <w:rPr>
          <w:szCs w:val="26"/>
        </w:rPr>
        <w:t xml:space="preserve"> technického </w:t>
      </w:r>
      <w:r w:rsidRPr="000D17CF">
        <w:rPr>
          <w:szCs w:val="26"/>
        </w:rPr>
        <w:t>designu. Nutno zmínit, že PCG se ve své definici neomezuje jen na generování grafického obsahu jako takového, nýbrž se tento pojem používá i pro algoritmické generování jakéhokoliv obsahu</w:t>
      </w:r>
      <w:r w:rsidR="00912918">
        <w:rPr>
          <w:szCs w:val="26"/>
        </w:rPr>
        <w:t>.</w:t>
      </w:r>
      <w:r w:rsidRPr="000D17CF">
        <w:rPr>
          <w:szCs w:val="26"/>
        </w:rPr>
        <w:t xml:space="preserve"> </w:t>
      </w:r>
      <w:r w:rsidR="00912918">
        <w:rPr>
          <w:szCs w:val="26"/>
        </w:rPr>
        <w:t xml:space="preserve">Tím </w:t>
      </w:r>
      <w:r w:rsidR="002C5459">
        <w:rPr>
          <w:szCs w:val="26"/>
        </w:rPr>
        <w:t>může být</w:t>
      </w:r>
      <w:r w:rsidRPr="000D17CF">
        <w:rPr>
          <w:szCs w:val="26"/>
        </w:rPr>
        <w:t xml:space="preserv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2A6D82">
        <w:rPr>
          <w:szCs w:val="26"/>
        </w:rPr>
        <w:t xml:space="preserve"> </w:t>
      </w:r>
      <w:r w:rsidR="00DD2832">
        <w:rPr>
          <w:szCs w:val="26"/>
        </w:rPr>
        <w:t>e-commerce</w:t>
      </w:r>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7911EC" w:rsidRPr="007911EC">
        <w:t>(Yannakakis a Togelius 2011)</w:t>
      </w:r>
      <w:r w:rsidR="00C727E8">
        <w:rPr>
          <w:szCs w:val="26"/>
        </w:rPr>
        <w:fldChar w:fldCharType="end"/>
      </w:r>
      <w:r w:rsidR="00C727E8">
        <w:rPr>
          <w:szCs w:val="26"/>
        </w:rPr>
        <w:t>.</w:t>
      </w:r>
    </w:p>
    <w:p w14:paraId="2F12010A" w14:textId="3FE6DE60" w:rsidR="004916E8" w:rsidRDefault="000D17CF" w:rsidP="000D17CF">
      <w:pPr>
        <w:pStyle w:val="Standartnitext"/>
        <w:rPr>
          <w:szCs w:val="26"/>
        </w:rPr>
      </w:pPr>
      <w:r w:rsidRPr="000D17CF">
        <w:rPr>
          <w:szCs w:val="26"/>
        </w:rPr>
        <w:t>Univerzální vlastností většiny algoritmů pro PCG je, že ve svém těle pracují s</w:t>
      </w:r>
      <w:r w:rsidR="002A6D82">
        <w:rPr>
          <w:szCs w:val="26"/>
        </w:rPr>
        <w:t> </w:t>
      </w:r>
      <w:r w:rsidRPr="000D17CF">
        <w:rPr>
          <w:szCs w:val="26"/>
        </w:rPr>
        <w:t>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w:t>
      </w:r>
      <w:r w:rsidR="00CE582B">
        <w:rPr>
          <w:szCs w:val="26"/>
        </w:rPr>
        <w:t xml:space="preserve"> </w:t>
      </w:r>
      <w:r w:rsidR="00CE582B">
        <w:rPr>
          <w:szCs w:val="26"/>
        </w:rPr>
        <w:fldChar w:fldCharType="begin"/>
      </w:r>
      <w:r w:rsidR="00C25769">
        <w:rPr>
          <w:szCs w:val="26"/>
        </w:rPr>
        <w:instrText xml:space="preserve"> ADDIN ZOTERO_ITEM CSL_CITATION {"citationID":"mOT3CUYW","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CE582B">
        <w:rPr>
          <w:szCs w:val="26"/>
        </w:rPr>
        <w:fldChar w:fldCharType="separate"/>
      </w:r>
      <w:r w:rsidR="00C25769" w:rsidRPr="00C25769">
        <w:t>(Hendrikx et al. 2013)</w:t>
      </w:r>
      <w:r w:rsidR="00CE582B">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FF0618">
        <w:instrText xml:space="preserve"> ADDIN ZOTERO_ITEM CSL_CITATION {"citationID":"LuIzVeMb","properties":{"formattedCitation":"(Julian et al. 2016)","plainCitation":"(Julian et al. 2016)","noteIndex":0},"citationItems":[{"id":"Bx7wmUm2/B6SkafoS","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007911EC" w:rsidRPr="007911EC">
        <w:t>(Julian et al. 2016)</w:t>
      </w:r>
      <w:r w:rsidRPr="00DD2832">
        <w:fldChar w:fldCharType="end"/>
      </w:r>
      <w:r w:rsidR="004916E8" w:rsidRPr="00DD2832">
        <w:t xml:space="preserve">. </w:t>
      </w:r>
      <w:r w:rsidR="00D928F5">
        <w:t>Smith ve svém článk</w:t>
      </w:r>
      <w:r w:rsidR="00912918">
        <w:t>u</w:t>
      </w:r>
      <w:r w:rsidR="00D928F5">
        <w:t xml:space="preserve"> užívá v </w:t>
      </w:r>
      <w:r w:rsidRPr="00DD2832">
        <w:t>kontextu PCG výstižný pojem „řízená nahodilost“</w:t>
      </w:r>
      <w:r w:rsidR="008E454C">
        <w:t xml:space="preserve"> </w:t>
      </w:r>
      <w:r w:rsidR="008E454C">
        <w:fldChar w:fldCharType="begin"/>
      </w:r>
      <w:r w:rsidR="0061418B">
        <w:instrText xml:space="preserve"> ADDIN ZOTERO_ITEM CSL_CITATION {"citationID":"OhQwSPQL","properties":{"formattedCitation":"(Smith 2015)","plainCitation":"(Smith 2015)","noteIndex":0},"citationItems":[{"id":6,"uris":["http://zotero.org/users/local/IbRhotwj/items/INL9JPMP"],"uri":["http://zotero.org/users/local/IbRhotwj/items/INL9JPMP"],"itemData":{"id":6,"type":"paper-conference","title":"An Analog History of Procedural Content Generation","publisher-place":"Monterey","page":"6","source":"Zotero","event":"Proceedings of the 2015 Conference on the Foundations of Digital Games (FDG 2015)","event-place":"Monterey","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issued":{"date-parts":[["2015"]]}}}],"schema":"https://github.com/citation-style-language/schema/raw/master/csl-citation.json"} </w:instrText>
      </w:r>
      <w:r w:rsidR="008E454C">
        <w:fldChar w:fldCharType="separate"/>
      </w:r>
      <w:r w:rsidR="007911EC" w:rsidRPr="007911EC">
        <w:t>(Smith 2015)</w:t>
      </w:r>
      <w:r w:rsidR="008E454C">
        <w:fldChar w:fldCharType="end"/>
      </w:r>
      <w:r w:rsidRPr="00DD2832">
        <w:t>. Nahodilost má v PCG efekt spíše na dílčí část</w:t>
      </w:r>
      <w:r w:rsidR="00912918">
        <w:t>i</w:t>
      </w:r>
      <w:r w:rsidRPr="00DD2832">
        <w:t xml:space="preserve"> negenerovaného obsahu, </w:t>
      </w:r>
      <w:r w:rsidR="008E454C">
        <w:t>než na samotný</w:t>
      </w:r>
      <w:r w:rsidRPr="00DD2832">
        <w:t xml:space="preserve"> celek, který musí být uvěřitelný, popřípadě hratelný.</w:t>
      </w:r>
      <w:r w:rsidR="005D561C" w:rsidRPr="00DD2832">
        <w:t xml:space="preserve"> Demonstrováno na příkladu</w:t>
      </w:r>
      <w:r w:rsidR="002A6D82">
        <w:t xml:space="preserve"> stromu, u kterého</w:t>
      </w:r>
      <w:r w:rsidR="005D561C" w:rsidRPr="00DD2832">
        <w:t xml:space="preserve"> </w:t>
      </w:r>
      <w:r w:rsidR="002A6D82" w:rsidRPr="00DD2832">
        <w:t xml:space="preserve">může být </w:t>
      </w:r>
      <w:r w:rsidR="005D561C" w:rsidRPr="00DD2832">
        <w:t>distribuce</w:t>
      </w:r>
      <w:r w:rsidR="001B1C27">
        <w:t xml:space="preserve"> a geometrická variabilita</w:t>
      </w:r>
      <w:r w:rsidR="005D561C" w:rsidRPr="00DD2832">
        <w:t xml:space="preserve"> jednotlivých listů náhodná do té míry, do kdy se objekt jeví stále jako objekt dané třídy, </w:t>
      </w:r>
      <w:r w:rsidR="005D561C" w:rsidRPr="00DD2832">
        <w:lastRenderedPageBreak/>
        <w:t>v</w:t>
      </w:r>
      <w:r w:rsidR="001B1C27">
        <w:t> tomto konkrétním</w:t>
      </w:r>
      <w:r w:rsidR="005D561C" w:rsidRPr="00DD2832">
        <w:t xml:space="preserve"> případě</w:t>
      </w:r>
      <w:r w:rsidR="001B1C27">
        <w:t xml:space="preserve"> -</w:t>
      </w:r>
      <w:r w:rsidR="005D561C" w:rsidRPr="00DD2832">
        <w:t xml:space="preserve"> jako strom.</w:t>
      </w:r>
      <w:r w:rsidRPr="00DD2832">
        <w:t xml:space="preserve"> Termínem „řízená“ je vystihnuto kritérium pro smysluplnost, ze kterého vyplývá další podstatná vlastnost PCG algoritmů</w:t>
      </w:r>
      <w:r w:rsidRPr="000D17CF">
        <w:rPr>
          <w:szCs w:val="26"/>
        </w:rPr>
        <w:t>, kterou je přítom</w:t>
      </w:r>
      <w:r>
        <w:rPr>
          <w:szCs w:val="26"/>
        </w:rPr>
        <w:t>nost určitých omezení</w:t>
      </w:r>
      <w:r w:rsidRPr="000D17CF">
        <w:rPr>
          <w:szCs w:val="26"/>
        </w:rPr>
        <w:t>, které v jádře algoritmu zajišťují, že obsah bude</w:t>
      </w:r>
      <w:r w:rsidR="008E454C">
        <w:rPr>
          <w:szCs w:val="26"/>
        </w:rPr>
        <w:t xml:space="preserve"> funkční a</w:t>
      </w:r>
      <w:r w:rsidRPr="000D17CF">
        <w:rPr>
          <w:szCs w:val="26"/>
        </w:rPr>
        <w:t xml:space="preserve"> </w:t>
      </w:r>
      <w:r w:rsidR="00D0759B">
        <w:rPr>
          <w:szCs w:val="26"/>
        </w:rPr>
        <w:t>uvěřitelný</w:t>
      </w:r>
      <w:r w:rsidR="00D928F5">
        <w:rPr>
          <w:szCs w:val="26"/>
        </w:rPr>
        <w:t>.</w:t>
      </w:r>
    </w:p>
    <w:p w14:paraId="60BE9F51" w14:textId="77777777" w:rsidR="00FB0812" w:rsidRDefault="00FB0812" w:rsidP="00FB0812">
      <w:pPr>
        <w:pStyle w:val="Heading2"/>
      </w:pPr>
      <w:bookmarkStart w:id="209" w:name="_Toc6218142"/>
      <w:r>
        <w:t>Klasifikace PCG algoritmů</w:t>
      </w:r>
      <w:bookmarkEnd w:id="209"/>
    </w:p>
    <w:p w14:paraId="0BF2D998" w14:textId="0EEAB506" w:rsidR="000D17CF" w:rsidRPr="00DD2832" w:rsidRDefault="000D17CF" w:rsidP="00C727E8">
      <w:pPr>
        <w:pStyle w:val="Standartnitext"/>
        <w:ind w:firstLine="708"/>
      </w:pPr>
      <w:r w:rsidRPr="000D17CF">
        <w:t xml:space="preserve">Algoritmy PCG </w:t>
      </w:r>
      <w:r w:rsidR="004916E8">
        <w:t>se dělí na parametrizovatelné</w:t>
      </w:r>
      <w:r w:rsidR="00880418">
        <w:t xml:space="preserve"> </w:t>
      </w:r>
      <w:r w:rsidR="004916E8">
        <w:t>a na ty které ke svému fungování žádnou parametrizaci nepotřebují.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w:t>
      </w:r>
      <w:r w:rsidR="008E454C">
        <w:t>lní podobou generovaného obsahu</w:t>
      </w:r>
      <w:r w:rsidR="00880418" w:rsidRPr="00DD2832">
        <w:t xml:space="preserve"> </w:t>
      </w:r>
      <w:r w:rsidR="00880418" w:rsidRPr="00DD2832">
        <w:fldChar w:fldCharType="begin"/>
      </w:r>
      <w:r w:rsidR="00FF0618">
        <w:instrText xml:space="preserve"> ADDIN ZOTERO_ITEM CSL_CITATION {"citationID":"p5wx0JlT","properties":{"formattedCitation":"(Carli et al. 2011)","plainCitation":"(Carli et al. 2011)","noteIndex":0},"citationItems":[{"id":"Bx7wmUm2/GjMDnSB1","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7911EC" w:rsidRPr="007911EC">
        <w:t>(Carli et al. 2011)</w:t>
      </w:r>
      <w:r w:rsidR="00880418" w:rsidRPr="00DD2832">
        <w:fldChar w:fldCharType="end"/>
      </w:r>
      <w:r w:rsidR="00FB0812" w:rsidRPr="00DD2832">
        <w:t>.</w:t>
      </w:r>
    </w:p>
    <w:p w14:paraId="4F13854F" w14:textId="1007D146" w:rsidR="00DD2832" w:rsidRDefault="002226E4" w:rsidP="00C52069">
      <w:pPr>
        <w:pStyle w:val="Standartni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w:t>
      </w:r>
      <w:r w:rsidR="00912918">
        <w:t>terakce nebo takovou vazbu nemá, p</w:t>
      </w:r>
      <w:r w:rsidR="00DB7B6E">
        <w:t>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FF0618">
        <w:instrText xml:space="preserve"> ADDIN ZOTERO_ITEM CSL_CITATION {"citationID":"BEscX42K","properties":{"formattedCitation":"(Togelius et al. 2010)","plainCitation":"(Togelius et al. 2010)","noteIndex":0},"citationItems":[{"id":"Bx7wmUm2/C3YDmIPa","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7911EC" w:rsidRPr="007911EC">
        <w:t>(Togelius et al. 2010)</w:t>
      </w:r>
      <w:r w:rsidR="00DB7B6E" w:rsidRPr="00DD2832">
        <w:fldChar w:fldCharType="end"/>
      </w:r>
      <w:r w:rsidR="00DB7B6E" w:rsidRPr="00DD2832">
        <w:t>.</w:t>
      </w:r>
      <w:r w:rsidR="002A6D82">
        <w:t xml:space="preserve"> </w:t>
      </w:r>
      <w:r w:rsidR="00DD2832">
        <w:t xml:space="preserve">Jedná-li se o algoritmus, který přímo reaguje na interakci s uživatelem </w:t>
      </w:r>
      <w:r w:rsidR="00C727E8">
        <w:t xml:space="preserve">a </w:t>
      </w:r>
      <w:r w:rsidR="00DD2832">
        <w:t>v rámci běhu aplikace</w:t>
      </w:r>
      <w:r w:rsidR="00C727E8">
        <w:t xml:space="preserve"> dotváří „personalizovaný obsah“</w:t>
      </w:r>
      <w:r w:rsidR="00DD2832">
        <w:t>, označuje ho Yannakakis zkratkou EDPCG</w:t>
      </w:r>
      <w:r w:rsidR="008E454C">
        <w:t>, kterou lze přeložit jako „Generování obsahu na základě uživatelského chování“</w:t>
      </w:r>
      <w:r w:rsidR="00DD2832">
        <w:t xml:space="preserve"> </w:t>
      </w:r>
      <w:r w:rsidR="00D0759B">
        <w:fldChar w:fldCharType="begin"/>
      </w:r>
      <w:r w:rsidR="00D0759B">
        <w:instrText xml:space="preserve"> ADDIN ZOTERO_ITEM CSL_CITATION {"citationID":"zRDx8wj3","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D0759B">
        <w:fldChar w:fldCharType="separate"/>
      </w:r>
      <w:r w:rsidR="007911EC" w:rsidRPr="007911EC">
        <w:t>(Yannakakis a Togelius 2011)</w:t>
      </w:r>
      <w:r w:rsidR="00D0759B">
        <w:fldChar w:fldCharType="end"/>
      </w:r>
      <w:r w:rsidR="00D0759B">
        <w:t>.</w:t>
      </w:r>
    </w:p>
    <w:p w14:paraId="3AEE018A" w14:textId="77777777" w:rsidR="000D17CF" w:rsidRPr="000D17CF" w:rsidRDefault="000D17CF" w:rsidP="000D17CF">
      <w:pPr>
        <w:pStyle w:val="Heading2"/>
      </w:pPr>
      <w:bookmarkStart w:id="210" w:name="_Toc6218143"/>
      <w:r>
        <w:t>Tradiční metody procedurálního generování</w:t>
      </w:r>
      <w:bookmarkEnd w:id="210"/>
    </w:p>
    <w:p w14:paraId="57BDDCCE" w14:textId="3B8AA10E" w:rsidR="000D17CF" w:rsidRDefault="000D17CF" w:rsidP="000D17CF">
      <w:pPr>
        <w:pStyle w:val="Standartnitext"/>
      </w:pPr>
      <w:r w:rsidRPr="000D17CF">
        <w:rPr>
          <w:szCs w:val="26"/>
        </w:rPr>
        <w:t>Tradiční PCG algoritmy jsou založeny na poznatcích z mnoha oblastí informatiky. Pro generování grafického obsahu se užívají evoluční algoritmy, Lindenmayerov</w:t>
      </w:r>
      <w:r w:rsidR="00CB2351">
        <w:rPr>
          <w:szCs w:val="26"/>
        </w:rPr>
        <w:t>y</w:t>
      </w:r>
      <w:r w:rsidRPr="000D17CF">
        <w:rPr>
          <w:szCs w:val="26"/>
        </w:rPr>
        <w:t xml:space="preserve"> systémy, fraktály, a další specifickým způsobem aplikované postupy, které pro každý svůj běh n</w:t>
      </w:r>
      <w:r w:rsidR="008E454C">
        <w:rPr>
          <w:szCs w:val="26"/>
        </w:rPr>
        <w:t>egenerují jiný</w:t>
      </w:r>
      <w:r w:rsidRPr="000D17CF">
        <w:rPr>
          <w:szCs w:val="26"/>
        </w:rPr>
        <w:t xml:space="preserve"> monotematický obsah. K tomu lze podotknout, že</w:t>
      </w:r>
      <w:r w:rsidR="004C0032">
        <w:rPr>
          <w:szCs w:val="26"/>
        </w:rPr>
        <w:t xml:space="preserve"> </w:t>
      </w:r>
      <w:r w:rsidRPr="00AB2098">
        <w:rPr>
          <w:i/>
          <w:szCs w:val="26"/>
        </w:rPr>
        <w:t>„Všechny tyto metody mají společné to, že tyto algoritmy, parametry, omezení a cíle, které se podílí na vytváření obsahu</w:t>
      </w:r>
      <w:r w:rsidR="00FB48F9">
        <w:rPr>
          <w:i/>
          <w:szCs w:val="26"/>
        </w:rPr>
        <w:t>,</w:t>
      </w:r>
      <w:r w:rsidRPr="00AB2098">
        <w:rPr>
          <w:i/>
          <w:szCs w:val="26"/>
        </w:rPr>
        <w:t xml:space="preserve"> jsou v podstatě ručně definované svými tvůrci</w:t>
      </w:r>
      <w:r w:rsidR="00767984">
        <w:rPr>
          <w:i/>
          <w:szCs w:val="26"/>
        </w:rPr>
        <w:t>.</w:t>
      </w:r>
      <w:r w:rsidRPr="00AB2098">
        <w:rPr>
          <w:i/>
          <w:szCs w:val="26"/>
        </w:rPr>
        <w:t>“</w:t>
      </w:r>
      <w:r w:rsidRPr="000D17CF">
        <w:rPr>
          <w:szCs w:val="26"/>
        </w:rPr>
        <w:t xml:space="preserve"> </w:t>
      </w:r>
      <w:r w:rsidRPr="00DD2832">
        <w:fldChar w:fldCharType="begin"/>
      </w:r>
      <w:r w:rsidR="00FF0618">
        <w:instrText xml:space="preserve"> ADDIN ZOTERO_ITEM CSL_CITATION {"citationID":"Zqhs2ljz","properties":{"formattedCitation":"(Summerville et al. 2017)","plainCitation":"(Summerville et al. 2017)","noteIndex":0},"citationItems":[{"id":"Bx7wmUm2/SLMjWyp8","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007911EC" w:rsidRPr="007911EC">
        <w:t>(Summerville et al. 2017)</w:t>
      </w:r>
      <w:r w:rsidRPr="00DD2832">
        <w:fldChar w:fldCharType="end"/>
      </w:r>
      <w:r w:rsidR="00D928F5">
        <w:t>.</w:t>
      </w:r>
      <w:r w:rsidR="00EC4E37">
        <w:t xml:space="preserve"> Příkladem</w:t>
      </w:r>
      <w:r w:rsidR="00FF0618">
        <w:t xml:space="preserve"> takového</w:t>
      </w:r>
      <w:r w:rsidR="00EC4E37">
        <w:t xml:space="preserve"> produktu generování je </w:t>
      </w:r>
      <w:r w:rsidR="00FF0618">
        <w:fldChar w:fldCharType="begin"/>
      </w:r>
      <w:r w:rsidR="00FF0618">
        <w:instrText xml:space="preserve"> REF _Ref5958118 \h </w:instrText>
      </w:r>
      <w:r w:rsidR="00FF0618">
        <w:fldChar w:fldCharType="separate"/>
      </w:r>
      <w:r w:rsidR="00FF0618">
        <w:t xml:space="preserve">Obr. </w:t>
      </w:r>
      <w:r w:rsidR="00FF0618">
        <w:rPr>
          <w:noProof/>
        </w:rPr>
        <w:t>6</w:t>
      </w:r>
      <w:r w:rsidR="00FF0618">
        <w:fldChar w:fldCharType="end"/>
      </w:r>
      <w:r w:rsidR="00EC4E37">
        <w:t>, kde je vyobrazena bonsai vygenerovaná pomocí systému</w:t>
      </w:r>
      <w:r w:rsidR="00FF0618">
        <w:t xml:space="preserve"> založeném na</w:t>
      </w:r>
      <w:r w:rsidR="00EC4E37">
        <w:t xml:space="preserve"> Lindenmayerov</w:t>
      </w:r>
      <w:r w:rsidR="00FF0618">
        <w:t>ě</w:t>
      </w:r>
      <w:r w:rsidR="00EC4E37">
        <w:t xml:space="preserve"> systému a programové nadstavb</w:t>
      </w:r>
      <w:r w:rsidR="00FF0618">
        <w:t xml:space="preserve">ě </w:t>
      </w:r>
      <w:r w:rsidR="00FF0618">
        <w:fldChar w:fldCharType="begin"/>
      </w:r>
      <w:r w:rsidR="00FF0618">
        <w:instrText xml:space="preserve"> ADDIN ZOTERO_ITEM CSL_CITATION {"citationID":"3GAFDdtl","properties":{"formattedCitation":"(Boudon et al. 2003)","plainCitation":"(Boudon et al. 2003)","noteIndex":0},"citationItems":[{"id":994,"uris":["http://zotero.org/users/local/IbRhotwj/items/78F8AA55"],"uri":["http://zotero.org/users/local/IbRhotwj/items/78F8AA55"],"itemData":{"id":994,"type":"article-journal","title":"Interactive Design of Bonsai Tree Models","container-title":"Computer Graphics Forum","page":"591-599","volume":"22","issue":"3","source":"DOI.org (Crossref)","abstract":"Because of their complexity, plant models used in computer graphics are commonly created with procedural methods. A difficult problem is the user control of these models: a small number of parameters is insufficient to specify plant characteristics in detail, while large numbers of parameters are tedious to manipulate and difficult to comprehend. To address this problem, we propose a method for managing parameters involved in plant model manipulation. Specifically, we introduce decomposition graphs as multiscale representations of plant structures and present interactive tools for designing trees that operate on decomposition graphs. The supported operations include browsing of the parameter space, editing of generailized parameters (scalars, functions, and branching system silhouettes), and the definition of dependencies between parameters. We illustrate our method by creating models of bonsai trees.","DOI":"10.1111/1467-8659.t01-2-00707","ISSN":"0167-7055, 1467-8659","language":"en","author":[{"family":"Boudon","given":"Frederic"},{"family":"Prusinkiewicz","given":"Przemyslaw"},{"family":"Federl","given":"Pavol"},{"family":"Godin","given":"Christophe"},{"family":"Karwowski","given":"Radoslaw"}],"issued":{"date-parts":[["2003",9]]}}}],"schema":"https://github.com/citation-style-language/schema/raw/master/csl-citation.json"} </w:instrText>
      </w:r>
      <w:r w:rsidR="00FF0618">
        <w:fldChar w:fldCharType="separate"/>
      </w:r>
      <w:r w:rsidR="00FF0618" w:rsidRPr="00FF0618">
        <w:t>(Boudon et al. 2003)</w:t>
      </w:r>
      <w:r w:rsidR="00FF0618">
        <w:fldChar w:fldCharType="end"/>
      </w:r>
      <w:r w:rsidR="00FF0618">
        <w:t>.</w:t>
      </w:r>
    </w:p>
    <w:p w14:paraId="2642C695" w14:textId="0FF921B7" w:rsidR="00FF0618" w:rsidRDefault="00FF0618" w:rsidP="00FF0618">
      <w:pPr>
        <w:pStyle w:val="Obrzek"/>
      </w:pPr>
      <w:r>
        <w:lastRenderedPageBreak/>
        <w:drawing>
          <wp:inline distT="0" distB="0" distL="0" distR="0" wp14:anchorId="28707F8B" wp14:editId="1E888E7E">
            <wp:extent cx="2369794" cy="1749005"/>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84250" cy="1759674"/>
                    </a:xfrm>
                    <a:prstGeom prst="rect">
                      <a:avLst/>
                    </a:prstGeom>
                  </pic:spPr>
                </pic:pic>
              </a:graphicData>
            </a:graphic>
          </wp:inline>
        </w:drawing>
      </w:r>
    </w:p>
    <w:p w14:paraId="638F165C" w14:textId="735B5ABF" w:rsidR="00FF0618" w:rsidRPr="00EC4E37" w:rsidRDefault="00FF0618" w:rsidP="00FF0618">
      <w:pPr>
        <w:pStyle w:val="CAPITION"/>
      </w:pPr>
      <w:bookmarkStart w:id="211" w:name="_Ref5958118"/>
      <w:r>
        <w:t xml:space="preserve">Obr. </w:t>
      </w:r>
      <w:r w:rsidR="00CC21F4">
        <w:rPr>
          <w:noProof/>
        </w:rPr>
        <w:fldChar w:fldCharType="begin"/>
      </w:r>
      <w:r w:rsidR="00CC21F4">
        <w:rPr>
          <w:noProof/>
        </w:rPr>
        <w:instrText xml:space="preserve"> SEQ Obr. \* ARABIC </w:instrText>
      </w:r>
      <w:r w:rsidR="00CC21F4">
        <w:rPr>
          <w:noProof/>
        </w:rPr>
        <w:fldChar w:fldCharType="separate"/>
      </w:r>
      <w:r w:rsidR="00E25B52">
        <w:rPr>
          <w:noProof/>
        </w:rPr>
        <w:t>6</w:t>
      </w:r>
      <w:r w:rsidR="00CC21F4">
        <w:rPr>
          <w:noProof/>
        </w:rPr>
        <w:fldChar w:fldCharType="end"/>
      </w:r>
      <w:bookmarkEnd w:id="211"/>
      <w:r>
        <w:t>: Vlevo reference, dle které Boudon postupoval. Vpravo nagenerovaný produkt. Převzato z</w:t>
      </w:r>
      <w:r w:rsidR="00CC21F4">
        <w:t> </w:t>
      </w:r>
      <w:r>
        <w:fldChar w:fldCharType="begin"/>
      </w:r>
      <w:r>
        <w:instrText xml:space="preserve"> ADDIN ZOTERO_ITEM CSL_CITATION {"citationID":"nqRZYxno","properties":{"formattedCitation":"(Boudon et al. 2003)","plainCitation":"(Boudon et al. 2003)","noteIndex":0},"citationItems":[{"id":994,"uris":["http://zotero.org/users/local/IbRhotwj/items/78F8AA55"],"uri":["http://zotero.org/users/local/IbRhotwj/items/78F8AA55"],"itemData":{"id":994,"type":"article-journal","title":"Interactive Design of Bonsai Tree Models","container-title":"Computer Graphics Forum","page":"591-599","volume":"22","issue":"3","source":"DOI.org (Crossref)","abstract":"Because of their complexity, plant models used in computer graphics are commonly created with procedural methods. A difficult problem is the user control of these models: a small number of parameters is insufficient to specify plant characteristics in detail, while large numbers of parameters are tedious to manipulate and difficult to comprehend. To address this problem, we propose a method for managing parameters involved in plant model manipulation. Specifically, we introduce decomposition graphs as multiscale representations of plant structures and present interactive tools for designing trees that operate on decomposition graphs. The supported operations include browsing of the parameter space, editing of generailized parameters (scalars, functions, and branching system silhouettes), and the definition of dependencies between parameters. We illustrate our method by creating models of bonsai trees.","DOI":"10.1111/1467-8659.t01-2-00707","ISSN":"0167-7055, 1467-8659","language":"en","author":[{"family":"Boudon","given":"Frederic"},{"family":"Prusinkiewicz","given":"Przemyslaw"},{"family":"Federl","given":"Pavol"},{"family":"Godin","given":"Christophe"},{"family":"Karwowski","given":"Radoslaw"}],"issued":{"date-parts":[["2003",9]]}}}],"schema":"https://github.com/citation-style-language/schema/raw/master/csl-citation.json"} </w:instrText>
      </w:r>
      <w:r>
        <w:fldChar w:fldCharType="separate"/>
      </w:r>
      <w:r w:rsidRPr="00FF0618">
        <w:t>(Boudon et al. 2003)</w:t>
      </w:r>
      <w:r>
        <w:fldChar w:fldCharType="end"/>
      </w:r>
    </w:p>
    <w:p w14:paraId="29CCA43A" w14:textId="46F5299B" w:rsidR="00E95442" w:rsidRPr="00595AF0" w:rsidRDefault="00E95442" w:rsidP="00595AF0">
      <w:pPr>
        <w:pStyle w:val="Standartnitext"/>
        <w:ind w:firstLine="708"/>
      </w:pPr>
      <w:r>
        <w:t>Stěžejní proměnou PCG algoritmů je podoba reprezentace obecných genotypů, na základě kterých vzniká vždy originální entita (fenotyp). Takové genotypy mohou reprezentovat jak obecné geometrie objektů, tak například obecné vztahy mezi nimi. Tato biologická paralela vychází z často aplikované metody PCG, kte</w:t>
      </w:r>
      <w:r w:rsidR="00D928F5">
        <w:t>rou jsou genetické algoritmy.</w:t>
      </w:r>
    </w:p>
    <w:p w14:paraId="2AC5134C" w14:textId="1BC81956" w:rsidR="000D17CF" w:rsidRDefault="00D0759B" w:rsidP="000D17CF">
      <w:pPr>
        <w:pStyle w:val="Heading2"/>
      </w:pPr>
      <w:bookmarkStart w:id="212" w:name="_Toc6218144"/>
      <w:r>
        <w:t>Motivace</w:t>
      </w:r>
      <w:r w:rsidR="00880418">
        <w:t>,</w:t>
      </w:r>
      <w:r w:rsidR="000D17CF">
        <w:t xml:space="preserve"> účel</w:t>
      </w:r>
      <w:r w:rsidR="00880418">
        <w:t xml:space="preserve"> a vize</w:t>
      </w:r>
      <w:r>
        <w:t xml:space="preserve"> používání</w:t>
      </w:r>
      <w:r w:rsidR="000D17CF">
        <w:t xml:space="preserve"> </w:t>
      </w:r>
      <w:r w:rsidR="00880418">
        <w:t>PCG</w:t>
      </w:r>
      <w:bookmarkEnd w:id="212"/>
    </w:p>
    <w:p w14:paraId="6582165C" w14:textId="3944B6B6" w:rsidR="004916E8" w:rsidRDefault="004916E8" w:rsidP="004916E8">
      <w:pPr>
        <w:pStyle w:val="Standartnitext"/>
      </w:pPr>
      <w:r>
        <w:t>Klíčovou součástí moderních</w:t>
      </w:r>
      <w:r w:rsidR="00FC113B">
        <w:t xml:space="preserve"> grafických</w:t>
      </w:r>
      <w:r>
        <w:t xml:space="preserve"> </w:t>
      </w:r>
      <w:r w:rsidR="00FC113B">
        <w:t>aplikací</w:t>
      </w:r>
      <w:r w:rsidR="00880418">
        <w:t>,</w:t>
      </w:r>
      <w:r>
        <w:t xml:space="preserve"> popřípadě počítačových her jsou namodelované objekty plnící buď </w:t>
      </w:r>
      <w:r w:rsidR="00FB48F9">
        <w:t>vi</w:t>
      </w:r>
      <w:r w:rsidR="00CB2351">
        <w:t>z</w:t>
      </w:r>
      <w:r w:rsidR="00FB48F9">
        <w:t xml:space="preserve">uální </w:t>
      </w:r>
      <w:r w:rsidR="00880418">
        <w:t>či</w:t>
      </w:r>
      <w:r>
        <w:t xml:space="preserve"> interaktivní funkc</w:t>
      </w:r>
      <w:r w:rsidR="00912918">
        <w:t>i</w:t>
      </w:r>
      <w:r>
        <w:t xml:space="preserve">.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náhody dotváří funkci herního mechanismu nebo vytváří diverzitu, která nenarušuje účel obsahu</w:t>
      </w:r>
      <w:r w:rsidR="00FB0812">
        <w:t xml:space="preserve"> (nebrání například v</w:t>
      </w:r>
      <w:r w:rsidR="00767984">
        <w:t> </w:t>
      </w:r>
      <w:r w:rsidR="00FB0812">
        <w:t>postupu</w:t>
      </w:r>
      <w:r w:rsidR="00767984">
        <w:t xml:space="preserve"> </w:t>
      </w:r>
      <w:r w:rsidR="00F451CE">
        <w:t>či jinak nemate uživatele</w:t>
      </w:r>
      <w:r w:rsidR="00FB0812">
        <w:t>)</w:t>
      </w:r>
      <w:r w:rsidR="000C1BB6">
        <w:t xml:space="preserve">. </w:t>
      </w:r>
      <w:r w:rsidR="00FB0812">
        <w:t>Generovaný obsah tedy může být na základě tohoto kritéria rozdělen na funkční a</w:t>
      </w:r>
      <w:r w:rsidR="008E454C">
        <w:t xml:space="preserve"> čistě</w:t>
      </w:r>
      <w:r w:rsidR="00FB0812">
        <w:t xml:space="preserve"> kosmetický </w:t>
      </w:r>
      <w:r w:rsidR="00FB0812">
        <w:fldChar w:fldCharType="begin"/>
      </w:r>
      <w:r w:rsidR="00FF0618">
        <w:instrText xml:space="preserve"> ADDIN ZOTERO_ITEM CSL_CITATION {"citationID":"x9IwyJNB","properties":{"formattedCitation":"(Togelius et al. 2010)","plainCitation":"(Togelius et al. 2010)","noteIndex":0},"citationItems":[{"id":"Bx7wmUm2/C3YDmIPa","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7911EC" w:rsidRPr="007911EC">
        <w:t>(Togelius et al. 2010)</w:t>
      </w:r>
      <w:r w:rsidR="00FB0812">
        <w:fldChar w:fldCharType="end"/>
      </w:r>
      <w:r w:rsidR="00FB0812">
        <w:t>.</w:t>
      </w:r>
    </w:p>
    <w:p w14:paraId="4AA0B9C3" w14:textId="39322DBF" w:rsidR="000C1BB6" w:rsidRDefault="000C1BB6" w:rsidP="004916E8">
      <w:pPr>
        <w:pStyle w:val="Standartnitext"/>
      </w:pPr>
      <w:r>
        <w:t>Vize a cíle současného bá</w:t>
      </w:r>
      <w:r w:rsidR="006265A3">
        <w:t>d</w:t>
      </w:r>
      <w:r w:rsidR="00912918">
        <w:t>á</w:t>
      </w:r>
      <w:r w:rsidR="006265A3">
        <w:t>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D928F5">
        <w:t xml:space="preserve"> I v </w:t>
      </w:r>
      <w:r w:rsidR="006265A3">
        <w:t>případě, že by se jednalo pouze o statický grafický obsah takového světa dá se</w:t>
      </w:r>
      <w:r w:rsidR="00DB7B6E">
        <w:t xml:space="preserve"> společně s Togeliusem konstatovat, že podobný algoritmus je </w:t>
      </w:r>
      <w:r w:rsidR="002226E4">
        <w:t xml:space="preserve">nerealizovatelný i v rámci vzdálené budoucnosti. </w:t>
      </w:r>
      <w:r w:rsidR="006265A3">
        <w:t xml:space="preserve">Komplexita takového úkolu je enormní. </w:t>
      </w:r>
      <w:r w:rsidR="00DB7B6E">
        <w:t>Problémů, které stojí v</w:t>
      </w:r>
      <w:r w:rsidR="00D928F5">
        <w:t xml:space="preserve"> </w:t>
      </w:r>
      <w:r w:rsidR="00DB7B6E">
        <w:t>cestě takovému zadání je</w:t>
      </w:r>
      <w:r w:rsidR="00D67434">
        <w:t xml:space="preserve"> hned</w:t>
      </w:r>
      <w:r w:rsidR="00DB7B6E">
        <w:t xml:space="preserve"> n</w:t>
      </w:r>
      <w:r w:rsidR="00D928F5">
        <w:t xml:space="preserve">ěkolik a tvoří primární úkoly v </w:t>
      </w:r>
      <w:r w:rsidR="00DB7B6E">
        <w:t>rámci výzkumu PCG</w:t>
      </w:r>
      <w:r w:rsidR="00FC113B">
        <w:t xml:space="preserve"> </w:t>
      </w:r>
      <w:r w:rsidR="00FC113B">
        <w:fldChar w:fldCharType="begin"/>
      </w:r>
      <w:r w:rsidR="00FC113B">
        <w:instrText xml:space="preserve"> ADDIN ZOTERO_ITEM CSL_CITATION {"citationID":"956eeUvf","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FC113B">
        <w:fldChar w:fldCharType="separate"/>
      </w:r>
      <w:r w:rsidR="00FC113B" w:rsidRPr="00FC113B">
        <w:t>(Togelius et al. 2013)</w:t>
      </w:r>
      <w:r w:rsidR="00FC113B">
        <w:fldChar w:fldCharType="end"/>
      </w:r>
      <w:r w:rsidR="0063395F">
        <w:t>.</w:t>
      </w:r>
    </w:p>
    <w:p w14:paraId="13034EBA" w14:textId="65208B0A" w:rsidR="000375AE" w:rsidRDefault="00DB7B6E" w:rsidP="00FB0812">
      <w:pPr>
        <w:pStyle w:val="Standartnitext"/>
      </w:pPr>
      <w:r>
        <w:lastRenderedPageBreak/>
        <w:t>Generovaný obsah se potýká s</w:t>
      </w:r>
      <w:r w:rsidR="00D928F5">
        <w:t xml:space="preserve"> </w:t>
      </w:r>
      <w:r w:rsidR="00D67434">
        <w:t>originalitou,</w:t>
      </w:r>
      <w:r>
        <w:t xml:space="preserve"> nedosta</w:t>
      </w:r>
      <w:r w:rsidR="00D67434">
        <w:t>te</w:t>
      </w:r>
      <w:r w:rsidR="008E454C">
        <w:t>čnou diverzitou</w:t>
      </w:r>
      <w:r w:rsidR="008E454C">
        <w:rPr>
          <w:lang w:val="en-US"/>
        </w:rPr>
        <w:t xml:space="preserve"> </w:t>
      </w:r>
      <w:r w:rsidR="008E454C" w:rsidRPr="00CB2351">
        <w:rPr>
          <w:lang w:val="en-US"/>
        </w:rPr>
        <w:t>a</w:t>
      </w:r>
      <w:r w:rsidR="004C0032">
        <w:rPr>
          <w:lang w:val="en-US"/>
        </w:rPr>
        <w:t xml:space="preserve"> </w:t>
      </w:r>
      <w:r w:rsidR="008E454C" w:rsidRPr="00C52069">
        <w:t>kontextuální smysluplností</w:t>
      </w:r>
      <w:r w:rsidRPr="00FB48F9">
        <w:t>.</w:t>
      </w:r>
      <w:r w:rsidR="00D928F5" w:rsidRPr="00FB48F9">
        <w:t xml:space="preserve"> To vše</w:t>
      </w:r>
      <w:r w:rsidR="00D928F5">
        <w:t xml:space="preserve"> jsou znaky kreativity v </w:t>
      </w:r>
      <w:r w:rsidR="00D67434">
        <w:t>rámci ručního modelování.</w:t>
      </w:r>
      <w:r>
        <w:t xml:space="preserve"> </w:t>
      </w:r>
      <w:r w:rsidR="00D67434">
        <w:t>Klíčová otázka zní, zdali se v případě PCG d</w:t>
      </w:r>
      <w:r w:rsidR="00D928F5">
        <w:t xml:space="preserve">á kreativita algoritmizovat a v </w:t>
      </w:r>
      <w:r w:rsidR="00D67434">
        <w:t>případě generování prostřednictvím strojového učení stochasticky modelovat</w:t>
      </w:r>
      <w:r w:rsidR="00D928F5">
        <w:t xml:space="preserve"> i v </w:t>
      </w:r>
      <w:r w:rsidR="00DF05B9">
        <w:t>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w:t>
      </w:r>
      <w:r w:rsidR="00912918">
        <w:t>n</w:t>
      </w:r>
      <w:r w:rsidR="000375AE">
        <w:t xml:space="preserve">ě korelují s požadavky na PCG definoval ve své práci Pereira. </w:t>
      </w:r>
      <w:r w:rsidR="008434FA">
        <w:t xml:space="preserve">Hlavní znaky spatřuje v </w:t>
      </w:r>
      <w:r w:rsidR="00EA4416">
        <w:t>uchování modelu znalostí o dané třídě, schopnost redistribuce znalosti do nových spojení, schop</w:t>
      </w:r>
      <w:r w:rsidR="00D0759B">
        <w:t>n</w:t>
      </w:r>
      <w:r w:rsidR="00EA4416">
        <w:t>ost kriticky zhodnotit produkt</w:t>
      </w:r>
      <w:r w:rsidR="00F079C6">
        <w:t xml:space="preserve"> (validace)</w:t>
      </w:r>
      <w:r w:rsidR="00EA4416">
        <w:t>, uvážení kontextu</w:t>
      </w:r>
      <w:r w:rsidR="00912918">
        <w:t>,</w:t>
      </w:r>
      <w:r w:rsidR="00EA4416">
        <w:t xml:space="preserve">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7911EC" w:rsidRPr="007911EC">
        <w:t>(Pereira 2008)</w:t>
      </w:r>
      <w:r w:rsidR="00EA4416">
        <w:fldChar w:fldCharType="end"/>
      </w:r>
      <w:r w:rsidR="00EA4416">
        <w:t xml:space="preserve">. </w:t>
      </w:r>
      <w:r w:rsidR="0044131E">
        <w:t>Všechny tyto podmínky, které Pereira postuluje pro svůj model (</w:t>
      </w:r>
      <w:r w:rsidR="00F451CE">
        <w:t>„</w:t>
      </w:r>
      <w:r w:rsidR="0044131E">
        <w:t>Creative general problem solver</w:t>
      </w:r>
      <w:r w:rsidR="00F451CE">
        <w:t>“</w:t>
      </w:r>
      <w:r w:rsidR="0044131E">
        <w:t xml:space="preserve">) jsou realizovatelné a byly realizovány prostřednictvím generativních modelů strojového učení například </w:t>
      </w:r>
      <w:r w:rsidR="00AB2098">
        <w:t>za použi</w:t>
      </w:r>
      <w:r w:rsidR="00D0759B">
        <w:t>t</w:t>
      </w:r>
      <w:r w:rsidR="00AB2098">
        <w:t>í</w:t>
      </w:r>
      <w:r w:rsidR="0044131E">
        <w:t xml:space="preserve"> </w:t>
      </w:r>
      <w:r w:rsidR="00D928F5">
        <w:t>GAN architektur neuronových sítí</w:t>
      </w:r>
      <w:r w:rsidR="00412E60">
        <w:t xml:space="preserve"> v oblasti rastrových obrázků</w:t>
      </w:r>
      <w:r w:rsidR="0044131E">
        <w:t>.</w:t>
      </w:r>
      <w:r w:rsidR="00412E60">
        <w:t xml:space="preserve"> Jako příklad může sloužit GAN model pro generování lidských tváří ve vysokém rozlišení </w:t>
      </w:r>
      <w:r w:rsidR="00412E60">
        <w:fldChar w:fldCharType="begin"/>
      </w:r>
      <w:r w:rsidR="00412E60">
        <w:instrText xml:space="preserve"> ADDIN ZOTERO_ITEM CSL_CITATION {"citationID":"INS1rhWg","properties":{"formattedCitation":"(Karras et al. 2018)","plainCitation":"(Karras et al. 2018)","noteIndex":0},"citationItems":[{"id":976,"uris":["http://zotero.org/users/local/IbRhotwj/items/DRD7I4GR"],"uri":["http://zotero.org/users/local/IbRhotwj/items/DRD7I4GR"],"itemData":{"id":976,"type":"article-journal","title":"A Style-Based Generator Architecture for Generative Adversarial Networks","container-title":"arXiv:1812.04948 [cs, stat]","source":"arXiv.org","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URL":"http://arxiv.org/abs/1812.04948","note":"arXiv: 1812.04948","author":[{"family":"Karras","given":"Tero"},{"family":"Laine","given":"Samuli"},{"family":"Aila","given":"Timo"}],"issued":{"date-parts":[["2018",12,12]]},"accessed":{"date-parts":[["2019",3,21]]}}}],"schema":"https://github.com/citation-style-language/schema/raw/master/csl-citation.json"} </w:instrText>
      </w:r>
      <w:r w:rsidR="00412E60">
        <w:fldChar w:fldCharType="separate"/>
      </w:r>
      <w:r w:rsidR="00412E60" w:rsidRPr="00412E60">
        <w:t>(Karras et al. 2018)</w:t>
      </w:r>
      <w:r w:rsidR="00412E60">
        <w:fldChar w:fldCharType="end"/>
      </w:r>
      <w:r w:rsidR="00412E60">
        <w:t xml:space="preserve">. </w:t>
      </w:r>
    </w:p>
    <w:p w14:paraId="00EFE3BB" w14:textId="680EDB5F" w:rsidR="000D17CF" w:rsidRDefault="00DF05B9" w:rsidP="000375AE">
      <w:pPr>
        <w:pStyle w:val="Standartnitext"/>
        <w:ind w:firstLine="708"/>
      </w:pPr>
      <w:r>
        <w:t xml:space="preserve">Togelius </w:t>
      </w:r>
      <w:r w:rsidR="000E1A3D">
        <w:t>ve svém článku nadále</w:t>
      </w:r>
      <w:r>
        <w:t xml:space="preserve"> </w:t>
      </w:r>
      <w:r w:rsidR="000E1A3D">
        <w:t>vybízí k syntéze</w:t>
      </w:r>
      <w:r>
        <w:t xml:space="preserve"> metod, které byly vynalezeny v rámci generování jednotlivých objektů</w:t>
      </w:r>
      <w:r w:rsidR="00595AF0">
        <w:t xml:space="preserve"> jako například terénu, budov či interiéru</w:t>
      </w:r>
      <w:r>
        <w:t>, do 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1B1C27">
        <w:t xml:space="preserve"> </w:t>
      </w:r>
      <w:r w:rsidR="001B1C27">
        <w:fldChar w:fldCharType="begin"/>
      </w:r>
      <w:r w:rsidR="00C25769">
        <w:instrText xml:space="preserve"> ADDIN ZOTERO_ITEM CSL_CITATION {"citationID":"3sA38uBC","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1B1C27">
        <w:fldChar w:fldCharType="separate"/>
      </w:r>
      <w:r w:rsidR="00C25769" w:rsidRPr="00C25769">
        <w:t>(Hendrikx et al. 2013)</w:t>
      </w:r>
      <w:r w:rsidR="001B1C27">
        <w:fldChar w:fldCharType="end"/>
      </w:r>
      <w:r w:rsidR="00943025">
        <w:t>. Výstupy jednotlivých generátorů by tedy měly být vzájemně kompatibilní a ve vztahu, který dodává generovanému celku přidanou hodnotu.</w:t>
      </w:r>
    </w:p>
    <w:p w14:paraId="37AD0510" w14:textId="33C5EF9F" w:rsidR="00D67434" w:rsidRDefault="00D67434" w:rsidP="00FB48F9">
      <w:pPr>
        <w:pStyle w:val="Standartnitext"/>
      </w:pPr>
      <w:r>
        <w:t xml:space="preserve">Tradiční metody PCG jsou často aplikovány ad hoc ke konkrétnímu použití. Znovupoužitelnost </w:t>
      </w:r>
      <w:r w:rsidR="00DF05B9">
        <w:t>je realizovatelná pouze principi</w:t>
      </w:r>
      <w:r w:rsidR="00FB48F9">
        <w:t>á</w:t>
      </w:r>
      <w:r w:rsidR="00DF05B9">
        <w:t>lně a jen stěží se dají stejné algoritmy použít napříč různými aplikacemi.</w:t>
      </w:r>
      <w:r w:rsidR="00943025">
        <w:t xml:space="preserve"> I to je </w:t>
      </w:r>
      <w:r w:rsidR="00943025" w:rsidRPr="001F6B6B">
        <w:t>nedostatek</w:t>
      </w:r>
      <w:r w:rsidR="0027124C" w:rsidRPr="001F6B6B">
        <w:rPr>
          <w:rPrChange w:id="213" w:author="Pepa Sládek" w:date="2019-04-16T14:15:00Z">
            <w:rPr>
              <w:highlight w:val="yellow"/>
            </w:rPr>
          </w:rPrChange>
        </w:rPr>
        <w:t>,</w:t>
      </w:r>
      <w:r w:rsidR="00943025">
        <w:t xml:space="preserve"> na který Togelius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7911EC" w:rsidRPr="007911EC">
        <w:t>(Togelius et al. 2013)</w:t>
      </w:r>
      <w:r w:rsidR="00943025">
        <w:fldChar w:fldCharType="end"/>
      </w:r>
      <w:r w:rsidR="00032470">
        <w:t>.</w:t>
      </w:r>
      <w:r w:rsidR="00FB48F9">
        <w:t xml:space="preserve"> </w:t>
      </w:r>
      <w:r w:rsidR="00032470">
        <w:t xml:space="preserve">Uvážíme-li Togeliusův nárok na komplexní </w:t>
      </w:r>
      <w:r w:rsidR="00BE283E">
        <w:t>procedurální generátor, je nutné do něj zahrnout i dynamickou stránku scénu</w:t>
      </w:r>
      <w:r w:rsidR="008434FA">
        <w:t>,</w:t>
      </w:r>
      <w:r w:rsidR="00BE283E">
        <w:t xml:space="preserve"> tj. animační. Procedurální animování je další oblast</w:t>
      </w:r>
      <w:r w:rsidR="008434FA">
        <w:t>í</w:t>
      </w:r>
      <w:r w:rsidR="00BE283E">
        <w:t xml:space="preserve">,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7911EC" w:rsidRPr="007911EC">
        <w:t>(Togelius et al. 2013)</w:t>
      </w:r>
      <w:r w:rsidR="00BE283E">
        <w:fldChar w:fldCharType="end"/>
      </w:r>
      <w:r w:rsidR="00D928F5">
        <w:t>.</w:t>
      </w:r>
    </w:p>
    <w:p w14:paraId="3D0FC6C7" w14:textId="3C1DF917" w:rsidR="002B2140" w:rsidRDefault="00C30F23" w:rsidP="00FB0812">
      <w:pPr>
        <w:pStyle w:val="Standartnitext"/>
      </w:pPr>
      <w:r>
        <w:t>Jako obecný trend v rámci PCG lze tedy primárně identifikovat směřování k</w:t>
      </w:r>
      <w:r w:rsidR="008434FA">
        <w:t> </w:t>
      </w:r>
      <w:r>
        <w:t>univerzálním</w:t>
      </w:r>
      <w:r w:rsidR="008434FA">
        <w:t>,</w:t>
      </w:r>
      <w:r>
        <w:t xml:space="preserve"> navzájem propojeným generátorům.</w:t>
      </w:r>
      <w:r w:rsidR="000E1A3D">
        <w:t xml:space="preserve"> </w:t>
      </w:r>
      <w:r w:rsidR="00F516E5">
        <w:t>Na základě provedené rešerše lze konstatovat, že se</w:t>
      </w:r>
      <w:r w:rsidR="000E1A3D">
        <w:t xml:space="preserve"> výzkumníci v</w:t>
      </w:r>
      <w:r w:rsidR="00BE283E">
        <w:t> </w:t>
      </w:r>
      <w:r w:rsidR="000E1A3D">
        <w:t>oblasti PCG</w:t>
      </w:r>
      <w:r w:rsidR="00BE283E">
        <w:t xml:space="preserve"> často</w:t>
      </w:r>
      <w:r w:rsidR="000E1A3D">
        <w:t xml:space="preserve"> uchylují k metodám strojového učení, jež má </w:t>
      </w:r>
      <w:r w:rsidR="0044131E">
        <w:t>v návaznosti na současné cíle</w:t>
      </w:r>
      <w:r w:rsidR="000E1A3D">
        <w:t> PCG velký potenciál</w:t>
      </w:r>
      <w:r w:rsidR="00F516E5">
        <w:t>.</w:t>
      </w:r>
      <w:r w:rsidR="00BE283E">
        <w:t xml:space="preserve"> </w:t>
      </w:r>
      <w:r w:rsidR="00F516E5">
        <w:t>U</w:t>
      </w:r>
      <w:r w:rsidR="00BE283E">
        <w:t>možňuje</w:t>
      </w:r>
      <w:r w:rsidR="00F516E5">
        <w:t xml:space="preserve"> totiž</w:t>
      </w:r>
      <w:r w:rsidR="001B1C27">
        <w:t xml:space="preserve"> nalezení modelu</w:t>
      </w:r>
      <w:r w:rsidR="00BE283E">
        <w:t xml:space="preserve"> </w:t>
      </w:r>
      <w:r w:rsidR="001B1C27">
        <w:t>složitých</w:t>
      </w:r>
      <w:r w:rsidR="00BE283E">
        <w:t xml:space="preserve"> datových distribucí</w:t>
      </w:r>
      <w:r w:rsidR="001B1C27">
        <w:t xml:space="preserve">. </w:t>
      </w:r>
      <w:r w:rsidR="002B2140">
        <w:t>Takovým modelem není obvykle funkce</w:t>
      </w:r>
      <m:oMath>
        <m:r>
          <w:rPr>
            <w:rFonts w:ascii="Cambria Math" w:hAnsi="Cambria Math"/>
          </w:rPr>
          <m:t xml:space="preserve"> y=f(x)</m:t>
        </m:r>
      </m:oMath>
      <w:r w:rsidR="00490A79">
        <w:rPr>
          <w:rFonts w:eastAsiaTheme="minorEastAsia"/>
        </w:rPr>
        <w:t xml:space="preserve"> tradičního diskriminativního modelu</w:t>
      </w:r>
      <w:r w:rsidR="00CB2351">
        <w:t>,</w:t>
      </w:r>
      <w:r w:rsidR="00460BB6">
        <w:t xml:space="preserve"> </w:t>
      </w:r>
      <w:r w:rsidR="00CB2351">
        <w:t xml:space="preserve">nýbrž </w:t>
      </w:r>
      <w:r w:rsidR="00490A79">
        <w:t>je v</w:t>
      </w:r>
      <w:r w:rsidR="008434FA">
        <w:t xml:space="preserve">hodnější najít </w:t>
      </w:r>
      <w:r w:rsidR="002B2140">
        <w:lastRenderedPageBreak/>
        <w:t>generativní pravděpodobnostní datov</w:t>
      </w:r>
      <w:r w:rsidR="00490A79">
        <w:t>ý model, který</w:t>
      </w:r>
      <w:r w:rsidR="00460BB6">
        <w:t xml:space="preserve"> v rámci svého učení</w:t>
      </w:r>
      <w:r w:rsidR="006A7513">
        <w:t xml:space="preserve"> algoritmicky hled</w:t>
      </w:r>
      <w:r w:rsidR="00490A79">
        <w:t>á</w:t>
      </w:r>
      <w:r w:rsidR="006A7513">
        <w:t xml:space="preserve"> parametry</w:t>
      </w:r>
      <w:r w:rsidR="00460BB6">
        <w:t xml:space="preserve"> pro</w:t>
      </w:r>
      <w:r w:rsidR="006A7513">
        <w:t xml:space="preserve"> </w:t>
      </w:r>
      <m:oMath>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rPr>
              <m:t>x</m:t>
            </m:r>
          </m:e>
        </m:d>
      </m:oMath>
      <w:r w:rsidR="000D6660">
        <w:rPr>
          <w:rFonts w:eastAsiaTheme="minorEastAsia"/>
        </w:rPr>
        <w:t xml:space="preserve">, kde </w:t>
      </w:r>
      <m:oMath>
        <m:r>
          <w:rPr>
            <w:rFonts w:ascii="Cambria Math" w:eastAsiaTheme="minorEastAsia" w:hAnsi="Cambria Math"/>
          </w:rPr>
          <m:t>x</m:t>
        </m:r>
      </m:oMath>
      <w:r w:rsidR="000D6660">
        <w:rPr>
          <w:rFonts w:eastAsiaTheme="minorEastAsia"/>
        </w:rPr>
        <w:t xml:space="preserve"> jsou vstupní data</w:t>
      </w:r>
      <w:r w:rsidR="006A7513">
        <w:rPr>
          <w:rFonts w:eastAsiaTheme="minorEastAsia"/>
        </w:rPr>
        <w:t xml:space="preserve">. </w:t>
      </w:r>
      <w:r w:rsidR="000D6660">
        <w:rPr>
          <w:rFonts w:eastAsiaTheme="minorEastAsia"/>
        </w:rPr>
        <w:t>Takovými parametry</w:t>
      </w:r>
      <w:r w:rsidR="00460BB6">
        <w:rPr>
          <w:rFonts w:eastAsiaTheme="minorEastAsia"/>
        </w:rPr>
        <w:t xml:space="preserve"> mohou být například </w:t>
      </w:r>
      <w:r w:rsidR="000D6660">
        <w:rPr>
          <w:rFonts w:eastAsiaTheme="minorEastAsia"/>
        </w:rPr>
        <w:t>proměnné</w:t>
      </w:r>
      <w:r w:rsidR="00460BB6">
        <w:rPr>
          <w:rFonts w:eastAsiaTheme="minorEastAsia"/>
        </w:rPr>
        <w:t xml:space="preserve"> normálního rozdělení</w:t>
      </w:r>
      <m:oMath>
        <m:r>
          <w:rPr>
            <w:rFonts w:ascii="Cambria Math" w:eastAsiaTheme="minorEastAsia" w:hAnsi="Cambria Math"/>
          </w:rPr>
          <m:t xml:space="preserve"> </m:t>
        </m:r>
        <m:r>
          <m:rPr>
            <m:sty m:val="p"/>
          </m:rPr>
          <w:rPr>
            <w:rFonts w:ascii="Cambria Math" w:eastAsiaTheme="minorEastAsia" w:hAnsi="Cambria Math"/>
          </w:rPr>
          <m:t>Ν</m:t>
        </m:r>
        <m:r>
          <w:rPr>
            <w:rFonts w:ascii="Cambria Math" w:eastAsiaTheme="minorEastAsia" w:hAnsi="Cambria Math"/>
          </w:rPr>
          <m:t>(μ,σ)</m:t>
        </m:r>
      </m:oMath>
      <w:r w:rsidR="00460BB6">
        <w:rPr>
          <w:rFonts w:eastAsiaTheme="minorEastAsia"/>
        </w:rPr>
        <w:t xml:space="preserve">. Pro generování nových dat založených na této distribuci </w:t>
      </w:r>
      <w:r w:rsidR="005E0E28">
        <w:rPr>
          <w:rFonts w:eastAsiaTheme="minorEastAsia"/>
        </w:rPr>
        <w:t>lze</w:t>
      </w:r>
      <w:r w:rsidR="00460BB6">
        <w:rPr>
          <w:rFonts w:eastAsiaTheme="minorEastAsia"/>
        </w:rPr>
        <w:t xml:space="preserve"> pak uplatnit vztah </w:t>
      </w:r>
      <m:oMath>
        <m:r>
          <w:rPr>
            <w:rFonts w:ascii="Cambria Math" w:eastAsiaTheme="minorEastAsia" w:hAnsi="Cambria Math"/>
          </w:rPr>
          <m:t>y=μ+σϵ</m:t>
        </m:r>
      </m:oMath>
      <w:r w:rsidR="00460BB6">
        <w:rPr>
          <w:rFonts w:eastAsiaTheme="minorEastAsia"/>
        </w:rPr>
        <w:t xml:space="preserve">, kde </w:t>
      </w:r>
      <m:oMath>
        <m:r>
          <w:rPr>
            <w:rFonts w:ascii="Cambria Math" w:eastAsiaTheme="minorEastAsia" w:hAnsi="Cambria Math"/>
          </w:rPr>
          <m:t>ϵ∈N</m:t>
        </m:r>
        <m:d>
          <m:dPr>
            <m:ctrlPr>
              <w:rPr>
                <w:rFonts w:ascii="Cambria Math" w:eastAsiaTheme="minorEastAsia" w:hAnsi="Cambria Math"/>
                <w:i/>
              </w:rPr>
            </m:ctrlPr>
          </m:dPr>
          <m:e>
            <m:r>
              <w:rPr>
                <w:rFonts w:ascii="Cambria Math" w:eastAsiaTheme="minorEastAsia" w:hAnsi="Cambria Math"/>
              </w:rPr>
              <m:t>0,1</m:t>
            </m:r>
          </m:e>
        </m:d>
        <m:r>
          <w:rPr>
            <w:rFonts w:ascii="Cambria Math" w:eastAsiaTheme="minorEastAsia" w:hAnsi="Cambria Math"/>
          </w:rPr>
          <m:t>.</m:t>
        </m:r>
      </m:oMath>
      <w:r w:rsidR="00460BB6">
        <w:rPr>
          <w:rFonts w:eastAsiaTheme="minorEastAsia"/>
        </w:rPr>
        <w:t xml:space="preserve"> </w:t>
      </w:r>
      <w:r w:rsidR="00D94B6F">
        <w:rPr>
          <w:rFonts w:eastAsiaTheme="minorEastAsia"/>
        </w:rPr>
        <w:t xml:space="preserve">Tento konkrétní postup je zde popsán na základě Kingmem </w:t>
      </w:r>
      <w:r w:rsidR="00EF71B4">
        <w:rPr>
          <w:rFonts w:eastAsiaTheme="minorEastAsia"/>
        </w:rPr>
        <w:t>popsané</w:t>
      </w:r>
      <w:r w:rsidR="00D94B6F">
        <w:rPr>
          <w:rFonts w:eastAsiaTheme="minorEastAsia"/>
        </w:rPr>
        <w:t xml:space="preserve"> generativní architektury neuronových sítí známé jako variační autoenkodér </w:t>
      </w:r>
      <w:r w:rsidR="00D94B6F">
        <w:rPr>
          <w:rFonts w:eastAsiaTheme="minorEastAsia"/>
        </w:rPr>
        <w:fldChar w:fldCharType="begin"/>
      </w:r>
      <w:r w:rsidR="0061418B">
        <w:rPr>
          <w:rFonts w:eastAsiaTheme="minorEastAsia"/>
        </w:rPr>
        <w:instrText xml:space="preserve"> ADDIN ZOTERO_ITEM CSL_CITATION {"citationID":"kaQnUQve","properties":{"formattedCitation":"(Kingma a Welling 2013)","plainCitation":"(Kingma a Welling 2013)","noteIndex":0},"citationItems":[{"id":972,"uris":["http://zotero.org/users/local/IbRhotwj/items/6USPAMFY"],"uri":["http://zotero.org/users/local/IbRhotwj/items/6USPAMFY"],"itemData":{"id":972,"type":"article-journal","title":"Auto-Encoding Variational Bayes","container-title":"arXiv:1312.6114 [cs, stat]","source":"arXiv.org","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URL":"http://arxiv.org/abs/1312.6114","note":"arXiv: 1312.6114","author":[{"family":"Kingma","given":"Diederik P."},{"family":"Welling","given":"Max"}],"issued":{"date-parts":[["2013",12,20]]},"accessed":{"date-parts":[["2019",3,19]]}}}],"schema":"https://github.com/citation-style-language/schema/raw/master/csl-citation.json"} </w:instrText>
      </w:r>
      <w:r w:rsidR="00D94B6F">
        <w:rPr>
          <w:rFonts w:eastAsiaTheme="minorEastAsia"/>
        </w:rPr>
        <w:fldChar w:fldCharType="separate"/>
      </w:r>
      <w:r w:rsidR="007911EC" w:rsidRPr="007911EC">
        <w:t>(Kingma a Welling 2013)</w:t>
      </w:r>
      <w:r w:rsidR="00D94B6F">
        <w:rPr>
          <w:rFonts w:eastAsiaTheme="minorEastAsia"/>
        </w:rPr>
        <w:fldChar w:fldCharType="end"/>
      </w:r>
      <w:r w:rsidR="00D94B6F">
        <w:rPr>
          <w:rFonts w:eastAsiaTheme="minorEastAsia"/>
        </w:rPr>
        <w:t>.</w:t>
      </w:r>
    </w:p>
    <w:p w14:paraId="52475517" w14:textId="706A7EC2" w:rsidR="000D17CF" w:rsidRDefault="000D17CF" w:rsidP="00E37186">
      <w:pPr>
        <w:pStyle w:val="Heading1"/>
      </w:pPr>
      <w:bookmarkStart w:id="214" w:name="_Toc6218145"/>
      <w:r>
        <w:lastRenderedPageBreak/>
        <w:t>Procedurální generování prostřednictvím strojového učení</w:t>
      </w:r>
      <w:bookmarkEnd w:id="214"/>
    </w:p>
    <w:p w14:paraId="408DBD8E" w14:textId="36BEB47D" w:rsidR="00AB2098" w:rsidRPr="00AB2098" w:rsidRDefault="00AB2098" w:rsidP="00AB2098">
      <w:pPr>
        <w:pStyle w:val="Standartnitext"/>
        <w:ind w:firstLine="708"/>
        <w:rPr>
          <w:rFonts w:ascii="Calibri" w:hAnsi="Calibri" w:cs="Calibri"/>
        </w:rPr>
      </w:pPr>
      <w:r w:rsidRPr="000D17CF">
        <w:t>Tradiční P</w:t>
      </w:r>
      <w:r w:rsidR="00D928F5">
        <w:t xml:space="preserve">CG přistupuje k tvorbě obsahu s konkrétní referencí </w:t>
      </w:r>
      <w:r w:rsidR="008434FA">
        <w:t>ve vztahu</w:t>
      </w:r>
      <w:r w:rsidR="00D928F5">
        <w:t xml:space="preserve"> k </w:t>
      </w:r>
      <w:r w:rsidRPr="000D17CF">
        <w:t>cíli. Tato reference však není součástí samotného algoritmu, ale figuruje pouze jako inspirace toho, kdo algoritmu</w:t>
      </w:r>
      <w:r w:rsidR="00D928F5">
        <w:t xml:space="preserve">s navrhuje. Znamená to, že </w:t>
      </w:r>
      <w:r w:rsidR="00412E60">
        <w:t>primární část návrhu takového</w:t>
      </w:r>
      <w:r w:rsidRPr="000D17CF">
        <w:t xml:space="preserve"> algoritmu</w:t>
      </w:r>
      <w:r w:rsidR="00412E60">
        <w:t xml:space="preserve"> tvoří</w:t>
      </w:r>
      <w:r w:rsidRPr="000D17CF">
        <w:t xml:space="preserve"> </w:t>
      </w:r>
      <w:r w:rsidR="00412E60">
        <w:t>hledání pravidel, abstrakcí</w:t>
      </w:r>
      <w:r w:rsidRPr="000D17CF">
        <w:t xml:space="preserve"> a omezení, která pomohou aproximovat žádoucí obsah. </w:t>
      </w:r>
      <w:r w:rsidR="00412E60">
        <w:t>Toto hledání figuruje i v rámci procedurálního generování prostřednictvím strojového učení, avšak s tím podstatným rozdílem, že toto hledání neprobíhá na straně vývoj</w:t>
      </w:r>
      <w:r w:rsidR="008434FA">
        <w:t>á</w:t>
      </w:r>
      <w:r w:rsidR="00412E60">
        <w:t>ře, nýbrž na straně výpočetního stroje. Ten</w:t>
      </w:r>
      <w:r w:rsidR="00D06213">
        <w:t xml:space="preserve"> s pomocí obecně laděných algoritmů strojového učení a vhodně zpracovaných</w:t>
      </w:r>
      <w:r w:rsidRPr="000D17CF">
        <w:t xml:space="preserve"> </w:t>
      </w:r>
      <w:r w:rsidR="00D06213">
        <w:t>vstupních dat</w:t>
      </w:r>
      <w:r w:rsidRPr="000D17CF">
        <w:t xml:space="preserve"> vytvoří model, pomocí kterého</w:t>
      </w:r>
      <w:r w:rsidR="00D06213">
        <w:t xml:space="preserve"> je možné</w:t>
      </w:r>
      <w:r w:rsidRPr="000D17CF">
        <w:t xml:space="preserve"> </w:t>
      </w:r>
      <w:r w:rsidR="00490A79">
        <w:t>generovat</w:t>
      </w:r>
      <w:r w:rsidRPr="000D17CF">
        <w:t xml:space="preserve"> obsah. Tak</w:t>
      </w:r>
      <w:r w:rsidR="00D06213">
        <w:t xml:space="preserve"> ve zkratce</w:t>
      </w:r>
      <w:r w:rsidRPr="000D17CF">
        <w:t xml:space="preserve"> def</w:t>
      </w:r>
      <w:r>
        <w:t>inuje PCGML Summerville</w:t>
      </w:r>
      <w:r w:rsidRPr="000D17CF">
        <w:t xml:space="preserve"> </w:t>
      </w:r>
      <w:r w:rsidRPr="00473287">
        <w:fldChar w:fldCharType="begin"/>
      </w:r>
      <w:r w:rsidR="00FF0618">
        <w:instrText xml:space="preserve"> ADDIN ZOTERO_ITEM CSL_CITATION {"citationID":"li7K3DkY","properties":{"formattedCitation":"(Summerville et al. 2017)","plainCitation":"(Summerville et al. 2017)","noteIndex":0},"citationItems":[{"id":"Bx7wmUm2/SLMjWyp8","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007911EC" w:rsidRPr="007911EC">
        <w:t>(Summerville et al. 2017)</w:t>
      </w:r>
      <w:r w:rsidRPr="00473287">
        <w:fldChar w:fldCharType="end"/>
      </w:r>
      <w:r w:rsidRPr="00473287">
        <w:t>.</w:t>
      </w:r>
    </w:p>
    <w:p w14:paraId="15984327" w14:textId="170D7F18" w:rsidR="00D71B7E" w:rsidRPr="00D71B7E" w:rsidRDefault="00D71B7E" w:rsidP="00D71B7E">
      <w:pPr>
        <w:pStyle w:val="Standartnitext"/>
        <w:ind w:firstLine="708"/>
      </w:pPr>
      <w:r>
        <w:t>Definice strojového uč</w:t>
      </w:r>
      <w:r w:rsidR="00D928F5">
        <w:t xml:space="preserve">ení od Toma </w:t>
      </w:r>
      <w:r w:rsidR="00D928F5" w:rsidRPr="00CB2351">
        <w:t>Mitchella</w:t>
      </w:r>
      <w:r w:rsidR="004F3E8B" w:rsidRPr="00CB2351">
        <w:t>,</w:t>
      </w:r>
      <w:r w:rsidR="00D928F5" w:rsidRPr="00CB2351">
        <w:t xml:space="preserve"> uvedená v </w:t>
      </w:r>
      <w:r w:rsidR="00D0759B" w:rsidRPr="00CB2351">
        <w:t>první</w:t>
      </w:r>
      <w:r w:rsidR="008434FA" w:rsidRPr="00CB2351">
        <w:t xml:space="preserve"> kapitole</w:t>
      </w:r>
      <w:r w:rsidR="004F3E8B" w:rsidRPr="00CB2351">
        <w:t>,</w:t>
      </w:r>
      <w:r w:rsidR="008434FA">
        <w:t xml:space="preserve"> </w:t>
      </w:r>
      <w:r w:rsidRPr="00D71B7E">
        <w:t xml:space="preserve">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která je tvořena množinou ručně modelovaných obsahů (v</w:t>
      </w:r>
      <w:r w:rsidR="00AF268C">
        <w:t> </w:t>
      </w:r>
      <w:r w:rsidRPr="00D71B7E">
        <w:t>případě učení s učitelem). Měření úspěšnost</w:t>
      </w:r>
      <w:r w:rsidR="004F3E8B" w:rsidRPr="00CB2351">
        <w:t>i</w:t>
      </w:r>
      <w:r w:rsidRPr="00D71B7E">
        <w:t xml:space="preserve"> </w:t>
      </w:r>
      <w:r w:rsidRPr="00D71B7E">
        <w:rPr>
          <w:i/>
          <w:iCs/>
        </w:rPr>
        <w:t>P</w:t>
      </w:r>
      <w:r w:rsidRPr="00D71B7E">
        <w:t xml:space="preserve"> může být v</w:t>
      </w:r>
      <w:r w:rsidR="00D06213">
        <w:t>zhledem k žádoucí variabilitě</w:t>
      </w:r>
      <w:r w:rsidRPr="00D71B7E">
        <w:t xml:space="preserve"> </w:t>
      </w:r>
      <w:r w:rsidR="00D06213">
        <w:t xml:space="preserve">výsledků </w:t>
      </w:r>
      <w:r w:rsidRPr="00D71B7E">
        <w:t>značně komplikované a může v konečné fázi spočívat v</w:t>
      </w:r>
      <w:r w:rsidR="00AF268C">
        <w:t> </w:t>
      </w:r>
      <w:r w:rsidRPr="00D71B7E">
        <w:t>subjektivním posouzení omezeného množství n</w:t>
      </w:r>
      <w:r>
        <w:t>a</w:t>
      </w:r>
      <w:r w:rsidRPr="00D71B7E">
        <w:t xml:space="preserve">generovaného obsahu. Příkladem implementace takové metriky jsou dotazníky vyplněné testery, na jejichž základě byly evaluovány hratelnosti </w:t>
      </w:r>
      <w:commentRangeStart w:id="215"/>
      <w:commentRangeStart w:id="216"/>
      <w:r w:rsidRPr="00D71B7E">
        <w:t xml:space="preserve">procedurálně </w:t>
      </w:r>
      <w:commentRangeEnd w:id="215"/>
      <w:r w:rsidR="00AF268C">
        <w:rPr>
          <w:rStyle w:val="CommentReference"/>
          <w:rFonts w:asciiTheme="minorHAnsi" w:hAnsiTheme="minorHAnsi" w:cstheme="minorBidi"/>
        </w:rPr>
        <w:commentReference w:id="215"/>
      </w:r>
      <w:commentRangeEnd w:id="216"/>
      <w:r w:rsidR="00312BA2">
        <w:rPr>
          <w:rStyle w:val="CommentReference"/>
          <w:rFonts w:asciiTheme="minorHAnsi" w:hAnsiTheme="minorHAnsi" w:cstheme="minorBidi"/>
        </w:rPr>
        <w:commentReference w:id="216"/>
      </w:r>
      <w:r w:rsidRPr="00D71B7E">
        <w:t>n</w:t>
      </w:r>
      <w:r>
        <w:t>a</w:t>
      </w:r>
      <w:r w:rsidRPr="00D71B7E">
        <w:t>generovaných</w:t>
      </w:r>
      <w:r w:rsidR="00D06213">
        <w:t xml:space="preserve"> levelů a tedy celého algoritmu</w:t>
      </w:r>
      <w:r w:rsidRPr="00D71B7E">
        <w:t xml:space="preserve"> (Roberts a Chen 2015). Pro posouzení většího vzorku dat je třeba implementace algoritmů, jejichž funkcí je evaluace generovaného obsahu na </w:t>
      </w:r>
      <w:r w:rsidR="00D928F5">
        <w:t>základě příslušných kritérií.</w:t>
      </w:r>
    </w:p>
    <w:p w14:paraId="0D54E2F2" w14:textId="7BADFB5E" w:rsidR="00943025" w:rsidRPr="00C60F15" w:rsidRDefault="000D17CF" w:rsidP="00C60F15">
      <w:pPr>
        <w:pStyle w:val="Standartnitext"/>
        <w:rPr>
          <w:szCs w:val="26"/>
        </w:rPr>
      </w:pPr>
      <w:r w:rsidRPr="000D17CF">
        <w:rPr>
          <w:szCs w:val="26"/>
        </w:rPr>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Odpovídá tomu i</w:t>
      </w:r>
      <w:r w:rsidR="002D628D">
        <w:rPr>
          <w:szCs w:val="26"/>
        </w:rPr>
        <w:t xml:space="preserve"> zmíněné</w:t>
      </w:r>
      <w:r w:rsidR="003B49CF">
        <w:rPr>
          <w:szCs w:val="26"/>
        </w:rPr>
        <w:t xml:space="preserve"> rozdělení metod strojového učení na diskriminativní a generativní modely. </w:t>
      </w:r>
      <w:r w:rsidR="00D928F5">
        <w:rPr>
          <w:szCs w:val="26"/>
        </w:rPr>
        <w:t>Z</w:t>
      </w:r>
      <w:r w:rsidR="00AF268C">
        <w:rPr>
          <w:szCs w:val="26"/>
        </w:rPr>
        <w:t> </w:t>
      </w:r>
      <w:r w:rsidR="003B49CF">
        <w:rPr>
          <w:szCs w:val="26"/>
        </w:rPr>
        <w:t>generativních</w:t>
      </w:r>
      <w:r w:rsidRPr="000D17CF">
        <w:rPr>
          <w:szCs w:val="26"/>
        </w:rPr>
        <w:t xml:space="preserve"> </w:t>
      </w:r>
      <w:r w:rsidR="002D628D">
        <w:rPr>
          <w:szCs w:val="26"/>
        </w:rPr>
        <w:t>modelů</w:t>
      </w:r>
      <w:r w:rsidRPr="000D17CF">
        <w:rPr>
          <w:szCs w:val="26"/>
        </w:rPr>
        <w:t xml:space="preserve"> strojového učení </w:t>
      </w:r>
      <w:r>
        <w:rPr>
          <w:szCs w:val="26"/>
        </w:rPr>
        <w:t>vyzdvihuje</w:t>
      </w:r>
      <w:r w:rsidRPr="000D17CF">
        <w:rPr>
          <w:szCs w:val="26"/>
        </w:rPr>
        <w:t xml:space="preserve"> Summerville jako vhodné zejména</w:t>
      </w:r>
      <w:r w:rsidR="002D628D">
        <w:rPr>
          <w:szCs w:val="26"/>
        </w:rPr>
        <w:t>,</w:t>
      </w:r>
      <w:r w:rsidRPr="000D17CF">
        <w:rPr>
          <w:szCs w:val="26"/>
        </w:rPr>
        <w:t xml:space="preserve"> n-gramy, </w:t>
      </w:r>
      <w:r w:rsidR="00AF268C">
        <w:rPr>
          <w:szCs w:val="26"/>
        </w:rPr>
        <w:t>M</w:t>
      </w:r>
      <w:r w:rsidRPr="000D17CF">
        <w:rPr>
          <w:szCs w:val="26"/>
        </w:rPr>
        <w:t>arko</w:t>
      </w:r>
      <w:r w:rsidR="00AF268C">
        <w:rPr>
          <w:szCs w:val="26"/>
        </w:rPr>
        <w:t>vo</w:t>
      </w:r>
      <w:r w:rsidRPr="000D17CF">
        <w:rPr>
          <w:szCs w:val="26"/>
        </w:rPr>
        <w:t>vy modely</w:t>
      </w:r>
      <w:r w:rsidR="00D0759B">
        <w:rPr>
          <w:szCs w:val="26"/>
        </w:rPr>
        <w:t>, současné generativní modely hlubokého učení (GAN)</w:t>
      </w:r>
      <w:r w:rsidRPr="000D17CF">
        <w:rPr>
          <w:szCs w:val="26"/>
        </w:rPr>
        <w:t xml:space="preserve"> a specifické architektury</w:t>
      </w:r>
      <w:r w:rsidR="006B4EE9">
        <w:rPr>
          <w:szCs w:val="26"/>
        </w:rPr>
        <w:t xml:space="preserve"> rekurentních neuronových sítí </w:t>
      </w:r>
      <w:r w:rsidRPr="002D628D">
        <w:t>(Summerville et al. 2017).</w:t>
      </w:r>
    </w:p>
    <w:p w14:paraId="0C932519" w14:textId="676E7B9D" w:rsidR="00466BD0" w:rsidRDefault="00573DA7" w:rsidP="00466BD0">
      <w:pPr>
        <w:pStyle w:val="Heading2"/>
      </w:pPr>
      <w:bookmarkStart w:id="217" w:name="_Ref5709122"/>
      <w:bookmarkStart w:id="218" w:name="_Toc6218146"/>
      <w:r>
        <w:lastRenderedPageBreak/>
        <w:t xml:space="preserve">Současné experimenty </w:t>
      </w:r>
      <w:r w:rsidR="00DA0D83">
        <w:t>PCGML</w:t>
      </w:r>
      <w:bookmarkEnd w:id="217"/>
      <w:bookmarkEnd w:id="218"/>
    </w:p>
    <w:p w14:paraId="4388FFD7" w14:textId="0D25BA87" w:rsidR="00D0759B" w:rsidRDefault="00D0759B" w:rsidP="00D0759B">
      <w:pPr>
        <w:pStyle w:val="Standartnitext"/>
        <w:ind w:firstLine="432"/>
      </w:pPr>
      <w:r>
        <w:t>Následující kapitola prezentuje</w:t>
      </w:r>
      <w:r w:rsidR="0051552B">
        <w:t xml:space="preserve"> vybrané</w:t>
      </w:r>
      <w:r w:rsidR="00C46A53">
        <w:t xml:space="preserve"> aplikace a metody v </w:t>
      </w:r>
      <w:r>
        <w:t xml:space="preserve">oblasti PCGML. Některé </w:t>
      </w:r>
      <w:r w:rsidR="00AF268C">
        <w:t xml:space="preserve">uvedené </w:t>
      </w:r>
      <w:r>
        <w:t>příklady posloužil</w:t>
      </w:r>
      <w:r w:rsidR="00DA0D83">
        <w:t>y</w:t>
      </w:r>
      <w:r w:rsidR="00C46A53">
        <w:t xml:space="preserve"> jako motivace k </w:t>
      </w:r>
      <w:r>
        <w:t xml:space="preserve">sepsání této bakalářské </w:t>
      </w:r>
      <w:r w:rsidRPr="00CB2351">
        <w:t>práce a</w:t>
      </w:r>
      <w:r w:rsidR="00501FF8" w:rsidRPr="00CB2351">
        <w:t xml:space="preserve"> vytvoření metody</w:t>
      </w:r>
      <w:r w:rsidR="00C46A53" w:rsidRPr="00CB2351">
        <w:t xml:space="preserve"> užité v </w:t>
      </w:r>
      <w:r w:rsidRPr="00CB2351">
        <w:t>její praktické části.</w:t>
      </w:r>
      <w:r w:rsidR="00C46A53" w:rsidRPr="00CB2351">
        <w:t xml:space="preserve"> V </w:t>
      </w:r>
      <w:r w:rsidR="00DA0D83" w:rsidRPr="00CB2351">
        <w:t>kontextu strojového učení se všechny tyto aplikace musely po svém způsobu vypořádat</w:t>
      </w:r>
      <w:r w:rsidR="00C46A53" w:rsidRPr="00CB2351">
        <w:t xml:space="preserve"> s pro</w:t>
      </w:r>
      <w:r w:rsidR="00162545" w:rsidRPr="00CB2351">
        <w:t>blémem</w:t>
      </w:r>
      <w:r w:rsidR="00DA0D83" w:rsidRPr="00CB2351">
        <w:t xml:space="preserve"> </w:t>
      </w:r>
      <w:r w:rsidR="00162545" w:rsidRPr="00CB2351">
        <w:t>malé datové sady</w:t>
      </w:r>
      <w:r w:rsidR="00DA0D83" w:rsidRPr="00CB2351">
        <w:t xml:space="preserve"> a</w:t>
      </w:r>
      <w:r w:rsidR="008434FA">
        <w:t xml:space="preserve"> s</w:t>
      </w:r>
      <w:r w:rsidR="00AF268C">
        <w:t> </w:t>
      </w:r>
      <w:r w:rsidR="00DA0D83">
        <w:t>požadavkem na použitelnost nagenerovaných vzorků.</w:t>
      </w:r>
    </w:p>
    <w:p w14:paraId="55510997" w14:textId="31416185" w:rsidR="000610F5" w:rsidRDefault="000610F5" w:rsidP="000610F5">
      <w:pPr>
        <w:pStyle w:val="Standartnitext"/>
        <w:ind w:firstLine="432"/>
      </w:pPr>
      <w:r>
        <w:t>Silným nástrojem pro generování jednoduchého obsahu se ukázala být nejjednodu</w:t>
      </w:r>
      <w:r w:rsidR="008434FA">
        <w:t>š</w:t>
      </w:r>
      <w:r>
        <w:t xml:space="preserve">ší varianta </w:t>
      </w:r>
      <w:r w:rsidR="00AF268C">
        <w:t>M</w:t>
      </w:r>
      <w:r>
        <w:t xml:space="preserve">arkovova řetězce ve </w:t>
      </w:r>
      <w:r w:rsidR="00C46A53">
        <w:t xml:space="preserve">spojení s n-gramy. </w:t>
      </w:r>
      <w:r>
        <w:t>Markovovův řetězec je graf, jehož vrch</w:t>
      </w:r>
      <w:r w:rsidR="0051552B">
        <w:t xml:space="preserve">oly reprezentují </w:t>
      </w:r>
      <w:r w:rsidR="00DA0D83">
        <w:t>ur</w:t>
      </w:r>
      <w:r w:rsidR="005E0E28">
        <w:t>čitý</w:t>
      </w:r>
      <w:r w:rsidR="00DA0D83">
        <w:t xml:space="preserve"> stavový prostor</w:t>
      </w:r>
      <w:r w:rsidR="0051552B">
        <w:t xml:space="preserve">. Mezi vrcholy existují ohodnocené hrany, a ty vyjadřují </w:t>
      </w:r>
      <w:r>
        <w:t xml:space="preserve">pravděpodobnost přechodu mezi jednotlivými </w:t>
      </w:r>
      <w:r w:rsidR="00DA0D83">
        <w:t>stavy</w:t>
      </w:r>
      <w:r w:rsidR="00CA5095">
        <w:t xml:space="preserve"> systému</w:t>
      </w:r>
      <w:r>
        <w:t xml:space="preserve"> </w:t>
      </w:r>
      <w:r>
        <w:fldChar w:fldCharType="begin"/>
      </w:r>
      <w:r w:rsidR="00AB0419">
        <w:instrText xml:space="preserve"> ADDIN ZOTERO_ITEM CSL_CITATION {"citationID":"yRDsel5X","properties":{"formattedCitation":"(Gagnius 2017)","plainCitation":"(Gagnius 2017)","noteIndex":0},"citationItems":[{"id":937,"uris":["http://zotero.org/users/local/IbRhotwj/items/LIHXDESM"],"uri":["http://zotero.org/users/local/IbRhotwj/items/LIHXDESM"],"itemData":{"id":937,"type":"book","title":"Markov Chains: From Theory to Implementation and Experimentation","publisher":"Wiley","number-of-pages":"256","edition":"1","ISBN":"1-119-38755-8","author":[{"family":"Gagnius","given":"Paul"}],"issued":{"date-parts":[["2017"]]}}}],"schema":"https://github.com/citation-style-language/schema/raw/master/csl-citation.json"} </w:instrText>
      </w:r>
      <w:r>
        <w:fldChar w:fldCharType="separate"/>
      </w:r>
      <w:r w:rsidR="007911EC" w:rsidRPr="007911EC">
        <w:t>(Gagnius 2017)</w:t>
      </w:r>
      <w:r>
        <w:fldChar w:fldCharType="end"/>
      </w:r>
      <w:r>
        <w:t xml:space="preserve">. </w:t>
      </w:r>
      <w:r w:rsidR="0051552B">
        <w:t>N-gram je s</w:t>
      </w:r>
      <w:r w:rsidR="00C46A53">
        <w:t xml:space="preserve">truktura, která vyjadřuje jaké </w:t>
      </w:r>
      <m:oMath>
        <m:r>
          <w:rPr>
            <w:rFonts w:ascii="Cambria Math" w:hAnsi="Cambria Math"/>
          </w:rPr>
          <m:t>y</m:t>
        </m:r>
      </m:oMath>
      <w:r w:rsidR="00C46A53">
        <w:t xml:space="preserve"> bude následovat v případě, že pole </w:t>
      </w:r>
      <m:oMath>
        <m:r>
          <w:rPr>
            <w:rFonts w:ascii="Cambria Math" w:hAnsi="Cambria Math"/>
          </w:rPr>
          <m:t>x</m:t>
        </m:r>
      </m:oMath>
      <w:r w:rsidR="00C46A53">
        <w:t xml:space="preserve"> délky </w:t>
      </w:r>
      <m:oMath>
        <m:r>
          <w:rPr>
            <w:rFonts w:ascii="Cambria Math" w:hAnsi="Cambria Math"/>
          </w:rPr>
          <m:t>n</m:t>
        </m:r>
      </m:oMath>
      <w:r w:rsidR="0051552B">
        <w:t xml:space="preserve"> obsahuje </w:t>
      </w:r>
      <w:r w:rsidR="002965B1">
        <w:t>nějaké konkrétní</w:t>
      </w:r>
      <w:r w:rsidR="0051552B">
        <w:t xml:space="preserve"> hodnoty. Technika tohoto typu se dá dobře využít pro generování jednoduchých lev</w:t>
      </w:r>
      <w:r w:rsidR="00833DD2">
        <w:t>e</w:t>
      </w:r>
      <w:r w:rsidR="0051552B">
        <w:t>lů</w:t>
      </w:r>
      <w:r w:rsidR="0069492E">
        <w:t xml:space="preserve"> viz </w:t>
      </w:r>
      <w:r w:rsidR="00D06213">
        <w:fldChar w:fldCharType="begin"/>
      </w:r>
      <w:r w:rsidR="00D06213">
        <w:instrText xml:space="preserve"> REF _Ref4053873 \h </w:instrText>
      </w:r>
      <w:r w:rsidR="00D06213">
        <w:fldChar w:fldCharType="separate"/>
      </w:r>
      <w:r w:rsidR="00D06213">
        <w:t xml:space="preserve">Obr. </w:t>
      </w:r>
      <w:r w:rsidR="00D06213">
        <w:rPr>
          <w:noProof/>
        </w:rPr>
        <w:t>4</w:t>
      </w:r>
      <w:r w:rsidR="00D06213">
        <w:fldChar w:fldCharType="end"/>
      </w:r>
      <w:r w:rsidR="00D06213">
        <w:t xml:space="preserve">. </w:t>
      </w:r>
      <w:r w:rsidR="0069492E">
        <w:t>V tomto experimentu byla vstupní data nejprve indexována a rozřezána na sloupce. Poté byl na základě n-gramů vytvořen pravděpodobnostní model, který iterativně predikoval další sloupec podmíněně k </w:t>
      </w:r>
      <m:oMath>
        <m:r>
          <w:rPr>
            <w:rFonts w:ascii="Cambria Math" w:hAnsi="Cambria Math"/>
          </w:rPr>
          <m:t>n</m:t>
        </m:r>
      </m:oMath>
      <w:r w:rsidR="00162545">
        <w:t xml:space="preserve"> posledním sloupcům</w:t>
      </w:r>
      <w:r w:rsidR="0051552B">
        <w:t xml:space="preserve"> </w:t>
      </w:r>
      <w:r w:rsidR="0051552B">
        <w:fldChar w:fldCharType="begin"/>
      </w:r>
      <w:r w:rsidR="00FF0618">
        <w:instrText xml:space="preserve"> ADDIN ZOTERO_ITEM CSL_CITATION {"citationID":"gvdjCrlv","properties":{"formattedCitation":"(Summerville et al. 2017)","plainCitation":"(Summerville et al. 2017)","noteIndex":0},"citationItems":[{"id":"Bx7wmUm2/SLMjWyp8","uris":["http://zotero.org/users/local/DXBpxSa9/items/YXC6SJCI"],"uri":["http://zotero.org/users/local/DXBpxSa9/items/YXC6SJCI"],"itemData":{"id":"PBkE28RW/KiVnssBY","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51552B">
        <w:fldChar w:fldCharType="separate"/>
      </w:r>
      <w:r w:rsidR="007911EC" w:rsidRPr="007911EC">
        <w:t>(Summerville et al. 2017)</w:t>
      </w:r>
      <w:r w:rsidR="0051552B">
        <w:fldChar w:fldCharType="end"/>
      </w:r>
      <w:r w:rsidR="0051552B">
        <w:t>.</w:t>
      </w:r>
    </w:p>
    <w:p w14:paraId="7D95AD98" w14:textId="1AB2AFA7" w:rsidR="0051552B" w:rsidRDefault="0051552B" w:rsidP="00C46A53">
      <w:pPr>
        <w:pStyle w:val="Obrzek"/>
      </w:pPr>
      <w:r>
        <w:drawing>
          <wp:inline distT="0" distB="0" distL="0" distR="0" wp14:anchorId="4BB47FC7" wp14:editId="52AD4A4A">
            <wp:extent cx="3917950" cy="2594736"/>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65030" cy="2625916"/>
                    </a:xfrm>
                    <a:prstGeom prst="rect">
                      <a:avLst/>
                    </a:prstGeom>
                  </pic:spPr>
                </pic:pic>
              </a:graphicData>
            </a:graphic>
          </wp:inline>
        </w:drawing>
      </w:r>
    </w:p>
    <w:p w14:paraId="540962F2" w14:textId="16CCAF49" w:rsidR="0051552B" w:rsidRDefault="00C46A53" w:rsidP="00C46A53">
      <w:pPr>
        <w:pStyle w:val="CAPITION"/>
      </w:pPr>
      <w:bookmarkStart w:id="219" w:name="_Ref4053873"/>
      <w:bookmarkStart w:id="220" w:name="_Ref4051403"/>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7</w:t>
      </w:r>
      <w:r w:rsidR="009A0142">
        <w:rPr>
          <w:noProof/>
        </w:rPr>
        <w:fldChar w:fldCharType="end"/>
      </w:r>
      <w:bookmarkEnd w:id="219"/>
      <w:r>
        <w:t>:</w:t>
      </w:r>
      <w:r w:rsidR="0051552B">
        <w:t xml:space="preserve"> Výsledné nagenerované levely pro jednotlivá n, vstupní data byla rozdělena na sloupce a za pomocí n-gramů transformována do Markovova řetězce</w:t>
      </w:r>
      <w:bookmarkEnd w:id="220"/>
      <w:r w:rsidR="00C25769">
        <w:t xml:space="preserve">. Převzato z </w:t>
      </w:r>
      <w:r w:rsidR="00C25769">
        <w:fldChar w:fldCharType="begin"/>
      </w:r>
      <w:r w:rsidR="00FF0618">
        <w:instrText xml:space="preserve"> ADDIN ZOTERO_ITEM CSL_CITATION {"citationID":"CJLQcZKg","properties":{"formattedCitation":"(Summerville et al. 2017)","plainCitation":"(Summerville et al. 2017)","noteIndex":0},"citationItems":[{"id":"Bx7wmUm2/SLMjWyp8","uris":["http://zotero.org/users/local/DXBpxSa9/items/YXC6SJCI"],"uri":["http://zotero.org/users/local/DXBpxSa9/items/YXC6SJCI"],"itemData":{"id":"BOU5UhpW/WFsDhS55","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C25769">
        <w:fldChar w:fldCharType="separate"/>
      </w:r>
      <w:r w:rsidR="00C25769" w:rsidRPr="00C25769">
        <w:t>(Summerville et al. 2017)</w:t>
      </w:r>
      <w:r w:rsidR="00C25769">
        <w:fldChar w:fldCharType="end"/>
      </w:r>
      <w:r w:rsidR="00C25769">
        <w:t xml:space="preserve">. </w:t>
      </w:r>
    </w:p>
    <w:p w14:paraId="0402F8FE" w14:textId="7C36394F" w:rsidR="00466BD0" w:rsidRDefault="0051552B" w:rsidP="00573DA7">
      <w:pPr>
        <w:pStyle w:val="Standartnitext"/>
      </w:pPr>
      <w:r>
        <w:t xml:space="preserve">Komplexnější alternativou pro dosažení </w:t>
      </w:r>
      <w:r w:rsidR="00911ACF">
        <w:t>obdobného cíle je užití</w:t>
      </w:r>
      <w:r w:rsidR="00C25769">
        <w:t xml:space="preserve"> hlubokých</w:t>
      </w:r>
      <w:r w:rsidR="00911ACF">
        <w:t xml:space="preserve"> neuronových sítí, a to konkrétně rekure</w:t>
      </w:r>
      <w:r w:rsidR="00AF268C">
        <w:t>n</w:t>
      </w:r>
      <w:r w:rsidR="00911ACF">
        <w:t xml:space="preserve">tních architektur. </w:t>
      </w:r>
      <w:r w:rsidR="00C46A53">
        <w:t xml:space="preserve">V </w:t>
      </w:r>
      <w:r w:rsidR="0069492E">
        <w:t>tomto přístupu se už generování neodehrává na úrovni sloupců</w:t>
      </w:r>
      <w:r w:rsidR="008434FA">
        <w:t>,</w:t>
      </w:r>
      <w:r w:rsidR="0069492E">
        <w:t xml:space="preserve"> nýbrž na úrovni jednotlivých políček</w:t>
      </w:r>
      <w:r w:rsidR="00DA0D83">
        <w:t xml:space="preserve"> </w:t>
      </w:r>
      <w:r w:rsidR="00C46A53">
        <w:t>třinácti</w:t>
      </w:r>
      <w:r w:rsidR="00DA0D83">
        <w:t xml:space="preserve"> kategorií</w:t>
      </w:r>
      <w:r w:rsidR="00461341">
        <w:t>.</w:t>
      </w:r>
      <w:r w:rsidR="00DA0D83">
        <w:t xml:space="preserve"> Kromě těchto políček byla do algoritmu zahrnuta i informace </w:t>
      </w:r>
      <w:r w:rsidR="00DA0D83">
        <w:lastRenderedPageBreak/>
        <w:t>o</w:t>
      </w:r>
      <w:r w:rsidR="00AF268C">
        <w:t> </w:t>
      </w:r>
      <w:r w:rsidR="00DA0D83">
        <w:t>pohybu hráče uvnitř vstupních dat (levelů).</w:t>
      </w:r>
      <w:r w:rsidR="00EF71B4">
        <w:t xml:space="preserve"> </w:t>
      </w:r>
      <w:r w:rsidR="00DA0D83">
        <w:t xml:space="preserve">Účelem tohoto kroku byla reálná hratelnost negenerovaných </w:t>
      </w:r>
      <w:r w:rsidR="002965B1">
        <w:t>úrovní</w:t>
      </w:r>
      <w:r w:rsidR="00DA0D83">
        <w:t>.</w:t>
      </w:r>
      <w:r w:rsidR="002965B1">
        <w:t xml:space="preserve"> </w:t>
      </w:r>
      <w:r w:rsidR="00573DA7">
        <w:t>Generování levelů probíh</w:t>
      </w:r>
      <w:r w:rsidR="00C46A53">
        <w:t>alo tedy iterativně v</w:t>
      </w:r>
      <w:r w:rsidR="00AF268C">
        <w:t> </w:t>
      </w:r>
      <w:r w:rsidR="00573DA7">
        <w:t xml:space="preserve">prostoru </w:t>
      </w:r>
      <m:oMath>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 xml:space="preserve">] </m:t>
        </m:r>
      </m:oMath>
      <w:r w:rsidR="00573DA7">
        <w:t xml:space="preserve">od pomyslného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 xml:space="preserve">] </m:t>
        </m:r>
      </m:oMath>
      <w:r w:rsidR="00C46A53">
        <w:t xml:space="preserve"> 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oMath>
      <w:r w:rsidR="005E0E28">
        <w:rPr>
          <w:rFonts w:eastAsiaTheme="minorEastAsia"/>
        </w:rPr>
        <w:t xml:space="preserve"> </w:t>
      </w:r>
      <w:r w:rsidR="00573DA7">
        <w:t xml:space="preserve">zase zpátky dolů od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e>
        </m:d>
      </m:oMath>
      <w:r w:rsidR="005E0E28">
        <w:rPr>
          <w:rFonts w:eastAsiaTheme="minorEastAsia"/>
        </w:rPr>
        <w:t xml:space="preserve"> </w:t>
      </w:r>
      <w:r w:rsidR="008434FA">
        <w:rPr>
          <w:rFonts w:eastAsiaTheme="minorEastAsia"/>
        </w:rPr>
        <w:br/>
      </w:r>
      <w:r w:rsidR="00C46A53">
        <w:t xml:space="preserve">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oMath>
      <w:r w:rsidR="00C46A53">
        <w:t xml:space="preserve">. To vše s </w:t>
      </w:r>
      <w:r w:rsidR="00573DA7">
        <w:t xml:space="preserve">paměťovou stopou na předtím vygenerovaná pole o délce zhruba 200 polí </w:t>
      </w:r>
      <w:r w:rsidR="00573DA7">
        <w:fldChar w:fldCharType="begin"/>
      </w:r>
      <w:r w:rsidR="0061418B">
        <w:instrText xml:space="preserve"> ADDIN ZOTERO_ITEM CSL_CITATION {"citationID":"Rl7oehhG","properties":{"formattedCitation":"(Summerville a Mateas 2016)","plainCitation":"(Summerville a Mateas 2016)","noteIndex":0},"citationItems":[{"id":939,"uris":["http://zotero.org/users/local/IbRhotwj/items/D6TBIS7F"],"uri":["http://zotero.org/users/local/IbRhotwj/items/D6TBIS7F"],"itemData":{"id":939,"type":"paper-conference","title":"Super Mario as a String: Platformer Level Generation Via LSTMs","source":"arXiv.org","abstract":"The procedural generation of video game levels has existed for at least 30 years, but only recently have machine learning approaches been used to generate levels without specifying the rules for generation. A number of these have looked at platformer levels as a sequence of characters and performed generation using Markov chains. In this paper we examine the use of Long ShortTerm Memory recurrent neural networks (LSTMs) for the purpose of generating levels trained from a corpus of Super Mario Brothers levels. We analyze a number of different data representations and how the generated levels ﬁt into the space of human authored Super Mario Brothers levels.","URL":"http://arxiv.org/abs/1603.00930","note":"arXiv: 1603.00930","shortTitle":"Super Mario as a String","language":"en","author":[{"family":"Summerville","given":"Adam"},{"family":"Mateas","given":"Michael"}],"issued":{"date-parts":[["2016",3,2]]},"accessed":{"date-parts":[["2019",3,10]]}}}],"schema":"https://github.com/citation-style-language/schema/raw/master/csl-citation.json"} </w:instrText>
      </w:r>
      <w:r w:rsidR="00573DA7">
        <w:fldChar w:fldCharType="separate"/>
      </w:r>
      <w:r w:rsidR="007911EC" w:rsidRPr="007911EC">
        <w:t>(Summerville a Mateas 2016)</w:t>
      </w:r>
      <w:r w:rsidR="00573DA7">
        <w:fldChar w:fldCharType="end"/>
      </w:r>
      <w:r w:rsidR="00C46A53">
        <w:t>.</w:t>
      </w:r>
    </w:p>
    <w:p w14:paraId="71D09FE5" w14:textId="0EC9A789" w:rsidR="007911EC" w:rsidRDefault="009566C9" w:rsidP="007911EC">
      <w:pPr>
        <w:pStyle w:val="Standartnitext"/>
      </w:pPr>
      <w:r>
        <w:t>Zakódovaný d</w:t>
      </w:r>
      <w:r w:rsidR="007911EC">
        <w:t>ataset použitý Summervillem byl východiskem i pro Jainův tým, který však namísto rekurentních neuronových sítí využil architektury</w:t>
      </w:r>
      <w:r w:rsidR="006D00BA">
        <w:t xml:space="preserve"> klasického</w:t>
      </w:r>
      <w:r w:rsidR="008434FA">
        <w:t xml:space="preserve"> autoenko</w:t>
      </w:r>
      <w:r w:rsidR="007911EC">
        <w:t xml:space="preserve">deru </w:t>
      </w:r>
      <w:r w:rsidR="007911EC">
        <w:fldChar w:fldCharType="begin"/>
      </w:r>
      <w:r w:rsidR="007911EC">
        <w:instrText xml:space="preserve"> ADDIN ZOTERO_ITEM CSL_CITATION {"citationID":"OSvbY1Tt","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7911EC">
        <w:fldChar w:fldCharType="separate"/>
      </w:r>
      <w:r w:rsidR="007911EC" w:rsidRPr="007911EC">
        <w:t>(Jain et al. 2016)</w:t>
      </w:r>
      <w:r w:rsidR="007911EC">
        <w:fldChar w:fldCharType="end"/>
      </w:r>
      <w:r w:rsidR="007911EC">
        <w:t xml:space="preserve">. </w:t>
      </w:r>
      <w:r w:rsidR="006D00BA">
        <w:t xml:space="preserve">Jedná se o neuronovou síť, ve které se počet vstupních </w:t>
      </w:r>
      <w:r w:rsidR="00365FBD">
        <w:t xml:space="preserve">neuronů rovná počtu výstupních. Skryté vrstvy jsou nadefinovány tak, aby nejprve došlo ke </w:t>
      </w:r>
      <w:r w:rsidR="00312BA2">
        <w:t>„</w:t>
      </w:r>
      <w:r w:rsidR="00365FBD">
        <w:t>komprimaci</w:t>
      </w:r>
      <w:r w:rsidR="00312BA2">
        <w:t>“</w:t>
      </w:r>
      <w:r w:rsidR="00365FBD">
        <w:t xml:space="preserve"> informace a její následné </w:t>
      </w:r>
      <w:r w:rsidR="00312BA2">
        <w:t>„</w:t>
      </w:r>
      <w:r w:rsidR="00365FBD">
        <w:t>dekomprimaci</w:t>
      </w:r>
      <w:r w:rsidR="00312BA2">
        <w:t>“</w:t>
      </w:r>
      <w:r w:rsidR="00365FBD">
        <w:t>. Toho je dosaženo postupným snižováním počtu neuronů</w:t>
      </w:r>
      <w:r>
        <w:t xml:space="preserve"> v jednotlivých vrstvách</w:t>
      </w:r>
      <w:r w:rsidR="00365FBD">
        <w:t xml:space="preserve"> na přijatelné minimum směrem do středu </w:t>
      </w:r>
      <m:oMath>
        <m:r>
          <w:rPr>
            <w:rFonts w:ascii="Cambria Math" w:hAnsi="Cambria Math"/>
          </w:rPr>
          <m:t>h</m:t>
        </m:r>
      </m:oMath>
      <w:r w:rsidR="00365FBD">
        <w:rPr>
          <w:rFonts w:eastAsiaTheme="minorEastAsia"/>
        </w:rPr>
        <w:t xml:space="preserve"> a jejich následnému zvyšování směrem od středu</w:t>
      </w:r>
      <w:r w:rsidR="00B1784C">
        <w:rPr>
          <w:rFonts w:eastAsiaTheme="minorEastAsia"/>
        </w:rPr>
        <w:t xml:space="preserve"> viz </w:t>
      </w:r>
      <w:r w:rsidR="00B1784C">
        <w:rPr>
          <w:rFonts w:eastAsiaTheme="minorEastAsia"/>
        </w:rPr>
        <w:fldChar w:fldCharType="begin"/>
      </w:r>
      <w:r w:rsidR="00B1784C">
        <w:rPr>
          <w:rFonts w:eastAsiaTheme="minorEastAsia"/>
        </w:rPr>
        <w:instrText xml:space="preserve"> REF _Ref3897868 \h </w:instrText>
      </w:r>
      <w:r w:rsidR="00B1784C">
        <w:rPr>
          <w:rFonts w:eastAsiaTheme="minorEastAsia"/>
        </w:rPr>
      </w:r>
      <w:r w:rsidR="00B1784C">
        <w:rPr>
          <w:rFonts w:eastAsiaTheme="minorEastAsia"/>
        </w:rPr>
        <w:fldChar w:fldCharType="separate"/>
      </w:r>
      <w:r w:rsidR="00B1784C">
        <w:t xml:space="preserve">Obr. </w:t>
      </w:r>
      <w:r w:rsidR="00B1784C">
        <w:rPr>
          <w:noProof/>
        </w:rPr>
        <w:t>5</w:t>
      </w:r>
      <w:r w:rsidR="00B1784C">
        <w:rPr>
          <w:rFonts w:eastAsiaTheme="minorEastAsia"/>
        </w:rPr>
        <w:fldChar w:fldCharType="end"/>
      </w:r>
      <w:r w:rsidR="00365FBD">
        <w:rPr>
          <w:rFonts w:eastAsiaTheme="minorEastAsia"/>
        </w:rPr>
        <w:t>. Tyto sítě byly aplikovány především v oblasti zpracování obrazu (škálování obrazu, odšumění a další)</w:t>
      </w:r>
      <w:r w:rsidR="00E922D8">
        <w:rPr>
          <w:rFonts w:eastAsiaTheme="minorEastAsia"/>
        </w:rPr>
        <w:t xml:space="preserve"> </w:t>
      </w:r>
      <w:r w:rsidR="00E922D8">
        <w:rPr>
          <w:rFonts w:eastAsiaTheme="minorEastAsia"/>
        </w:rPr>
        <w:fldChar w:fldCharType="begin"/>
      </w:r>
      <w:r w:rsidR="00E922D8">
        <w:rPr>
          <w:rFonts w:eastAsiaTheme="minorEastAsia"/>
        </w:rPr>
        <w:instrText xml:space="preserve"> ADDIN ZOTERO_ITEM CSL_CITATION {"citationID":"cNHT24B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E922D8">
        <w:rPr>
          <w:rFonts w:eastAsiaTheme="minorEastAsia"/>
        </w:rPr>
        <w:fldChar w:fldCharType="separate"/>
      </w:r>
      <w:r w:rsidR="00E922D8" w:rsidRPr="00365FBD">
        <w:t>(Goodfellow et al. 2016)</w:t>
      </w:r>
      <w:r w:rsidR="00E922D8">
        <w:rPr>
          <w:rFonts w:eastAsiaTheme="minorEastAsia"/>
        </w:rPr>
        <w:fldChar w:fldCharType="end"/>
      </w:r>
      <w:r w:rsidR="00E922D8">
        <w:rPr>
          <w:rFonts w:eastAsiaTheme="minorEastAsia"/>
        </w:rPr>
        <w:t>. Obecně tato síť umožňuje funkčně mapovat</w:t>
      </w:r>
      <w:r w:rsidR="00D06213">
        <w:rPr>
          <w:rFonts w:eastAsiaTheme="minorEastAsia"/>
        </w:rPr>
        <w:t xml:space="preserve"> transformaci vstupů</w:t>
      </w:r>
      <w:r w:rsidR="00E922D8">
        <w:rPr>
          <w:rFonts w:eastAsiaTheme="minorEastAsia"/>
        </w:rPr>
        <w:t xml:space="preserve"> na výst</w:t>
      </w:r>
      <w:r w:rsidR="00D06213">
        <w:rPr>
          <w:rFonts w:eastAsiaTheme="minorEastAsia"/>
        </w:rPr>
        <w:t>upy</w:t>
      </w:r>
      <w:r w:rsidR="00E922D8">
        <w:rPr>
          <w:rFonts w:eastAsiaTheme="minorEastAsia"/>
        </w:rPr>
        <w:t xml:space="preserve"> o stejné dimenzi.</w:t>
      </w:r>
    </w:p>
    <w:p w14:paraId="0CACA529" w14:textId="651726E9" w:rsidR="00A61949" w:rsidRDefault="007911EC" w:rsidP="007911EC">
      <w:pPr>
        <w:pStyle w:val="Obrzek"/>
      </w:pPr>
      <w:r w:rsidRPr="007911EC">
        <w:drawing>
          <wp:inline distT="0" distB="0" distL="0" distR="0" wp14:anchorId="2069ADCB" wp14:editId="6301EB1E">
            <wp:extent cx="3952983" cy="23685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79674" cy="2384543"/>
                    </a:xfrm>
                    <a:prstGeom prst="rect">
                      <a:avLst/>
                    </a:prstGeom>
                  </pic:spPr>
                </pic:pic>
              </a:graphicData>
            </a:graphic>
          </wp:inline>
        </w:drawing>
      </w:r>
    </w:p>
    <w:p w14:paraId="1C56C3FD" w14:textId="6C77FF5F" w:rsidR="00A61949" w:rsidRDefault="007911EC" w:rsidP="007911EC">
      <w:pPr>
        <w:pStyle w:val="CAPITION"/>
      </w:pPr>
      <w:bookmarkStart w:id="221" w:name="_Ref3897868"/>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8</w:t>
      </w:r>
      <w:r w:rsidR="009A0142">
        <w:rPr>
          <w:noProof/>
        </w:rPr>
        <w:fldChar w:fldCharType="end"/>
      </w:r>
      <w:bookmarkEnd w:id="221"/>
      <w:r>
        <w:t xml:space="preserve">: Schéma autoenkóderu. Převzato z </w:t>
      </w:r>
      <w:r>
        <w:fldChar w:fldCharType="begin"/>
      </w:r>
      <w:r>
        <w:instrText xml:space="preserve"> ADDIN ZOTERO_ITEM CSL_CITATION {"citationID":"TD2A5eo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7911EC">
        <w:t>(Jain et al. 2016)</w:t>
      </w:r>
      <w:r>
        <w:fldChar w:fldCharType="end"/>
      </w:r>
      <w:r w:rsidR="006E0144">
        <w:t>.</w:t>
      </w:r>
    </w:p>
    <w:p w14:paraId="1F99CA01" w14:textId="2B712A3C" w:rsidR="00045669" w:rsidRDefault="009566C9" w:rsidP="00045669">
      <w:pPr>
        <w:pStyle w:val="Standartnitext"/>
      </w:pPr>
      <w:r>
        <w:t>Aby Jain dosáhl požadované nahodilosti</w:t>
      </w:r>
      <w:r w:rsidR="00045669">
        <w:t xml:space="preserve">, zaznamenal distribuci hodnot vnitřní autoenkodérové vrstvy </w:t>
      </w:r>
      <m:oMath>
        <m:r>
          <w:rPr>
            <w:rFonts w:ascii="Cambria Math" w:hAnsi="Cambria Math"/>
          </w:rPr>
          <m:t>h</m:t>
        </m:r>
      </m:oMath>
      <w:r w:rsidR="00045669">
        <w:t xml:space="preserve"> napříč trénovanými daty</w:t>
      </w:r>
      <w:r>
        <w:t>.</w:t>
      </w:r>
      <w:r w:rsidR="00045669">
        <w:t xml:space="preserve"> Ve fázi generování poté reinterpretoval tuto vrstvu jako vstupní a tuto distribuci varioval za pomocí šumu</w:t>
      </w:r>
      <w:r w:rsidR="00D06213">
        <w:t xml:space="preserve"> </w:t>
      </w:r>
      <w:r w:rsidR="00D06213">
        <w:fldChar w:fldCharType="begin"/>
      </w:r>
      <w:r w:rsidR="00D06213">
        <w:instrText xml:space="preserve"> ADDIN ZOTERO_ITEM CSL_CITATION {"citationID":"tXzr8qrV","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D06213">
        <w:fldChar w:fldCharType="separate"/>
      </w:r>
      <w:r w:rsidR="00D06213" w:rsidRPr="00D06213">
        <w:t>(Jain et al. 2016)</w:t>
      </w:r>
      <w:r w:rsidR="00D06213">
        <w:fldChar w:fldCharType="end"/>
      </w:r>
      <w:r w:rsidR="00045669">
        <w:t>. Binárně kódované levely jsou ukázán</w:t>
      </w:r>
      <w:r w:rsidR="00AF268C">
        <w:t>y</w:t>
      </w:r>
      <w:r w:rsidR="00045669">
        <w:t xml:space="preserve"> na </w:t>
      </w:r>
      <w:r w:rsidR="00045669">
        <w:fldChar w:fldCharType="begin"/>
      </w:r>
      <w:r w:rsidR="00045669">
        <w:instrText xml:space="preserve"> REF _Ref3900754 \h </w:instrText>
      </w:r>
      <w:r w:rsidR="00045669">
        <w:fldChar w:fldCharType="separate"/>
      </w:r>
      <w:r w:rsidR="00045669">
        <w:t xml:space="preserve">Obr. </w:t>
      </w:r>
      <w:r w:rsidR="00045669">
        <w:rPr>
          <w:noProof/>
        </w:rPr>
        <w:t>6</w:t>
      </w:r>
      <w:r w:rsidR="00045669">
        <w:fldChar w:fldCharType="end"/>
      </w:r>
      <w:r w:rsidR="00045669">
        <w:t>.</w:t>
      </w:r>
    </w:p>
    <w:p w14:paraId="43A329CB" w14:textId="241929BB" w:rsidR="009566C9" w:rsidRDefault="00045669" w:rsidP="00045669">
      <w:pPr>
        <w:pStyle w:val="Obrzek"/>
      </w:pPr>
      <w:r>
        <w:lastRenderedPageBreak/>
        <w:drawing>
          <wp:inline distT="0" distB="0" distL="0" distR="0" wp14:anchorId="5F3BE56D" wp14:editId="535CC24E">
            <wp:extent cx="5579745" cy="188595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79745" cy="1885950"/>
                    </a:xfrm>
                    <a:prstGeom prst="rect">
                      <a:avLst/>
                    </a:prstGeom>
                  </pic:spPr>
                </pic:pic>
              </a:graphicData>
            </a:graphic>
          </wp:inline>
        </w:drawing>
      </w:r>
    </w:p>
    <w:p w14:paraId="618D9D70" w14:textId="30E7F1B1" w:rsidR="00045669" w:rsidRDefault="00045669" w:rsidP="00045669">
      <w:pPr>
        <w:pStyle w:val="Caption"/>
      </w:pPr>
      <w:bookmarkStart w:id="222" w:name="_Ref3900754"/>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9</w:t>
      </w:r>
      <w:r w:rsidR="009A0142">
        <w:rPr>
          <w:noProof/>
        </w:rPr>
        <w:fldChar w:fldCharType="end"/>
      </w:r>
      <w:bookmarkEnd w:id="222"/>
      <w:r>
        <w:t>: Generování levelů při aplika</w:t>
      </w:r>
      <w:r w:rsidRPr="00CB2351">
        <w:t>c</w:t>
      </w:r>
      <w:r w:rsidR="004F3E8B" w:rsidRPr="00CB2351">
        <w:t>i</w:t>
      </w:r>
      <w:r>
        <w:t xml:space="preserve"> náhodného šumu s rozptylem 0,01</w:t>
      </w:r>
      <w:del w:id="223" w:author="Ježek Bruno" w:date="2019-03-28T09:42:00Z">
        <w:r w:rsidDel="00AF268C">
          <w:delText xml:space="preserve"> </w:delText>
        </w:r>
      </w:del>
      <w:r>
        <w:t>; 0,1</w:t>
      </w:r>
      <w:del w:id="224" w:author="Ježek Bruno" w:date="2019-03-28T09:42:00Z">
        <w:r w:rsidDel="00AF268C">
          <w:delText xml:space="preserve"> </w:delText>
        </w:r>
      </w:del>
      <w:r>
        <w:t>; 0,3</w:t>
      </w:r>
      <w:del w:id="225" w:author="Ježek Bruno" w:date="2019-03-28T09:42:00Z">
        <w:r w:rsidDel="00AF268C">
          <w:delText xml:space="preserve"> </w:delText>
        </w:r>
      </w:del>
      <w:r>
        <w:t xml:space="preserve">; 0,6. </w:t>
      </w:r>
      <w:r w:rsidR="008434FA">
        <w:br/>
      </w:r>
      <w:r>
        <w:t xml:space="preserve">Převzato z </w:t>
      </w:r>
      <w:r>
        <w:fldChar w:fldCharType="begin"/>
      </w:r>
      <w:r>
        <w:instrText xml:space="preserve"> ADDIN ZOTERO_ITEM CSL_CITATION {"citationID":"P1OTOc9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045669">
        <w:t>(Jain et al. 2016)</w:t>
      </w:r>
      <w:r>
        <w:fldChar w:fldCharType="end"/>
      </w:r>
      <w:r w:rsidR="00312BA2">
        <w:t>.</w:t>
      </w:r>
    </w:p>
    <w:p w14:paraId="292CD062" w14:textId="5758A634" w:rsidR="003C0299" w:rsidRDefault="00FA714E" w:rsidP="00573DA7">
      <w:pPr>
        <w:pStyle w:val="Standartnitext"/>
      </w:pPr>
      <w:r>
        <w:t xml:space="preserve">Jako </w:t>
      </w:r>
      <w:r w:rsidR="00A61949">
        <w:t>čtvrtý</w:t>
      </w:r>
      <w:r>
        <w:t xml:space="preserve"> příklad, </w:t>
      </w:r>
      <w:r w:rsidR="00C46A53">
        <w:t xml:space="preserve">který lze označit za výsledek v </w:t>
      </w:r>
      <w:r>
        <w:t>PCGML, je zde uveden Fisherův pokus o syntézu žánrových scén do modelu s</w:t>
      </w:r>
      <w:r w:rsidR="00C46A53">
        <w:t>chopného tyto scény generovat v</w:t>
      </w:r>
      <w:r w:rsidR="00AF268C">
        <w:t> </w:t>
      </w:r>
      <w:r>
        <w:t>četnýc</w:t>
      </w:r>
      <w:r w:rsidR="00C46A53">
        <w:t>h variacích. Konkrétně se jedná</w:t>
      </w:r>
      <w:r>
        <w:t xml:space="preserve"> o sc</w:t>
      </w:r>
      <w:r w:rsidR="00C46A53">
        <w:t xml:space="preserve">énu stolu obklopeném objekty. K </w:t>
      </w:r>
      <w:r>
        <w:t xml:space="preserve">učení algoritmu </w:t>
      </w:r>
      <w:r w:rsidR="00C46A53">
        <w:t xml:space="preserve">byly použito 130 </w:t>
      </w:r>
      <w:r>
        <w:t xml:space="preserve">manuálně vymodelovaných prostředí interiéru, ve kterých </w:t>
      </w:r>
      <w:r w:rsidR="00AF268C">
        <w:t xml:space="preserve">bylo </w:t>
      </w:r>
      <w:r>
        <w:t>dohromady znovu</w:t>
      </w:r>
      <w:r w:rsidR="00AF268C">
        <w:t xml:space="preserve"> použito </w:t>
      </w:r>
      <w:r>
        <w:t>1723</w:t>
      </w:r>
      <w:r w:rsidR="003C0299">
        <w:t xml:space="preserve"> kategorizovaných</w:t>
      </w:r>
      <w:r>
        <w:t xml:space="preserve"> objektů. </w:t>
      </w:r>
      <w:r w:rsidR="003C0299">
        <w:t xml:space="preserve">Variace objektů bylo dosaženo implementací takzvaných kontextuálních kategorií. </w:t>
      </w:r>
      <w:commentRangeStart w:id="226"/>
      <w:r w:rsidR="003C0299">
        <w:t>Variování</w:t>
      </w:r>
      <w:commentRangeEnd w:id="226"/>
      <w:r w:rsidR="00AF268C">
        <w:rPr>
          <w:rStyle w:val="CommentReference"/>
          <w:rFonts w:asciiTheme="minorHAnsi" w:hAnsiTheme="minorHAnsi" w:cstheme="minorBidi"/>
        </w:rPr>
        <w:commentReference w:id="226"/>
      </w:r>
      <w:r w:rsidR="003C0299">
        <w:t xml:space="preserve"> </w:t>
      </w:r>
      <w:commentRangeStart w:id="227"/>
      <w:r w:rsidR="003C0299">
        <w:t>tak</w:t>
      </w:r>
      <w:commentRangeEnd w:id="227"/>
      <w:r w:rsidR="00EB2D8C">
        <w:rPr>
          <w:rStyle w:val="CommentReference"/>
          <w:rFonts w:asciiTheme="minorHAnsi" w:hAnsiTheme="minorHAnsi" w:cstheme="minorBidi"/>
        </w:rPr>
        <w:commentReference w:id="227"/>
      </w:r>
      <w:r w:rsidR="003C0299">
        <w:t xml:space="preserve"> neprobíhá pouze na základě příslušnosti objektu k určité kategorii, ale je založené na pozičním kontextu objektu. Druhým modelem pro finální generování je model okurence, </w:t>
      </w:r>
      <w:r w:rsidR="003A4AC7">
        <w:t>který je založen na</w:t>
      </w:r>
      <w:r w:rsidR="0000163C">
        <w:t xml:space="preserve"> bayesovsk</w:t>
      </w:r>
      <w:r w:rsidR="00C46A53">
        <w:t xml:space="preserve">ých sítích, a který </w:t>
      </w:r>
      <w:r w:rsidR="003A4AC7">
        <w:t>řeší pravděpodobnost možné přítomnosti obje</w:t>
      </w:r>
      <w:r w:rsidR="00C46A53">
        <w:t xml:space="preserve">ktu vzhledem k již přítomným. V </w:t>
      </w:r>
      <w:r w:rsidR="003A4AC7">
        <w:t>rámci modelu okurence byl</w:t>
      </w:r>
      <w:r w:rsidR="00CA5095">
        <w:t>a</w:t>
      </w:r>
      <w:r w:rsidR="003A4AC7">
        <w:t xml:space="preserve"> rovněž implementován</w:t>
      </w:r>
      <w:r w:rsidR="008434FA">
        <w:t>a</w:t>
      </w:r>
      <w:r w:rsidR="003A4AC7">
        <w:t xml:space="preserve"> umělá omezení, za účelem zavedení informace o r</w:t>
      </w:r>
      <w:r w:rsidR="00C46A53">
        <w:t xml:space="preserve">elaci „x je na y“ to znamená „y </w:t>
      </w:r>
      <w:r w:rsidR="003A4AC7">
        <w:t>podpírá x“. Poslední složkou je pozicovací model, který řeší finální umístění a natočení objektu</w:t>
      </w:r>
      <w:r w:rsidR="008434FA">
        <w:t>. Z</w:t>
      </w:r>
      <w:r w:rsidR="003A4AC7">
        <w:t xml:space="preserve">a tímto účelem jsou použity „Gaussian mixture models“ </w:t>
      </w:r>
      <w:r w:rsidR="003A4AC7">
        <w:fldChar w:fldCharType="begin"/>
      </w:r>
      <w:r w:rsidR="003A4AC7">
        <w:instrText xml:space="preserve"> ADDIN ZOTERO_ITEM CSL_CITATION {"citationID":"IOsViWZH","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3A4AC7">
        <w:fldChar w:fldCharType="separate"/>
      </w:r>
      <w:r w:rsidR="007911EC" w:rsidRPr="007911EC">
        <w:t>(Fisher et al. 2012)</w:t>
      </w:r>
      <w:r w:rsidR="003A4AC7">
        <w:fldChar w:fldCharType="end"/>
      </w:r>
      <w:r w:rsidR="00C46A53">
        <w:t>.</w:t>
      </w:r>
    </w:p>
    <w:p w14:paraId="65FDA9AF" w14:textId="7DCB3B5E" w:rsidR="003C0299" w:rsidRDefault="003C0299" w:rsidP="00C46A53">
      <w:pPr>
        <w:pStyle w:val="Obrzek"/>
      </w:pPr>
      <w:r>
        <w:drawing>
          <wp:inline distT="0" distB="0" distL="0" distR="0" wp14:anchorId="5AF1F335" wp14:editId="4615106E">
            <wp:extent cx="5579745" cy="1383665"/>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79745" cy="1383665"/>
                    </a:xfrm>
                    <a:prstGeom prst="rect">
                      <a:avLst/>
                    </a:prstGeom>
                  </pic:spPr>
                </pic:pic>
              </a:graphicData>
            </a:graphic>
          </wp:inline>
        </w:drawing>
      </w:r>
    </w:p>
    <w:p w14:paraId="78B18B91" w14:textId="655B9B05" w:rsidR="00204835" w:rsidRPr="006D00BA" w:rsidRDefault="00C46A53" w:rsidP="006D00BA">
      <w:pPr>
        <w:pStyle w:val="CAPITION"/>
      </w:pPr>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0</w:t>
      </w:r>
      <w:r w:rsidR="009A0142">
        <w:rPr>
          <w:noProof/>
        </w:rPr>
        <w:fldChar w:fldCharType="end"/>
      </w:r>
      <w:r w:rsidR="006D00BA">
        <w:t xml:space="preserve"> Výsledky generování a variování scény se stolem za pomocí Fisherova algoritmu. </w:t>
      </w:r>
      <w:r w:rsidR="008434FA">
        <w:br/>
      </w:r>
      <w:r w:rsidR="006D00BA">
        <w:t xml:space="preserve">Převzato z </w:t>
      </w:r>
      <w:r w:rsidR="006D00BA">
        <w:fldChar w:fldCharType="begin"/>
      </w:r>
      <w:r w:rsidR="006D00BA">
        <w:instrText xml:space="preserve"> ADDIN ZOTERO_ITEM CSL_CITATION {"citationID":"o1eplcj3","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6D00BA">
        <w:fldChar w:fldCharType="separate"/>
      </w:r>
      <w:r w:rsidR="006D00BA" w:rsidRPr="006D00BA">
        <w:t>(Fisher et al. 2012)</w:t>
      </w:r>
      <w:r w:rsidR="006D00BA">
        <w:fldChar w:fldCharType="end"/>
      </w:r>
      <w:r w:rsidR="006D00BA">
        <w:t>.</w:t>
      </w:r>
    </w:p>
    <w:p w14:paraId="45A4F188" w14:textId="4D089855" w:rsidR="00204835" w:rsidRDefault="00204835" w:rsidP="00C52069">
      <w:pPr>
        <w:pStyle w:val="Standartnitext"/>
        <w:ind w:firstLine="708"/>
      </w:pPr>
      <w:r>
        <w:t>V souvislosti s PCGML lze rovněž zmínit experiment Giacomella a jeho týmu, který s využ</w:t>
      </w:r>
      <w:r w:rsidR="00B72403">
        <w:t>i</w:t>
      </w:r>
      <w:r>
        <w:t>tím GAN vytvořil model pro generování herních levelů</w:t>
      </w:r>
      <w:r w:rsidR="00CA5095">
        <w:t xml:space="preserve"> hry DOOM</w:t>
      </w:r>
      <w:r>
        <w:t xml:space="preserve">. V tomto </w:t>
      </w:r>
      <w:r w:rsidR="00ED2EDE">
        <w:lastRenderedPageBreak/>
        <w:t xml:space="preserve">případě však byla </w:t>
      </w:r>
      <w:r>
        <w:t>tréniková data</w:t>
      </w:r>
      <w:r w:rsidR="00ED2EDE">
        <w:t xml:space="preserve"> o velikosti 1088 vzorků</w:t>
      </w:r>
      <w:r>
        <w:t xml:space="preserve"> zakódována</w:t>
      </w:r>
      <w:r w:rsidR="00ED2EDE">
        <w:t xml:space="preserve"> jako rastrové obrázky (128x128) půdorysů </w:t>
      </w:r>
      <w:r w:rsidR="00CA5095">
        <w:t>jednotlivých úrovní</w:t>
      </w:r>
      <w:r w:rsidR="00ED2EDE">
        <w:t>.</w:t>
      </w:r>
      <w:r w:rsidR="00172B10">
        <w:t xml:space="preserve"> V rámci každého levelu existuje celkem šest obrázků, z nichž každý reprez</w:t>
      </w:r>
      <w:r w:rsidR="008434FA">
        <w:t>en</w:t>
      </w:r>
      <w:r w:rsidR="00172B10">
        <w:t>tuje jinou informaci tj. například o</w:t>
      </w:r>
      <w:r w:rsidR="00B72403">
        <w:t> </w:t>
      </w:r>
      <w:r w:rsidR="00172B10">
        <w:t>topologii, výškovém profilu či rozmístění předmětů uvnitř levelu.</w:t>
      </w:r>
      <w:r w:rsidR="00ED2EDE">
        <w:t xml:space="preserve"> </w:t>
      </w:r>
      <w:r w:rsidR="00172B10">
        <w:t>Autoři vytvo</w:t>
      </w:r>
      <w:r w:rsidR="00B6497A">
        <w:t>řili kromě standar</w:t>
      </w:r>
      <w:r w:rsidR="00F0096B">
        <w:t>d</w:t>
      </w:r>
      <w:r w:rsidR="00B6497A">
        <w:t xml:space="preserve">ního modelu </w:t>
      </w:r>
      <w:r w:rsidR="00172B10">
        <w:t xml:space="preserve">i podmíněný model, který za pomoci sedmi parametrů </w:t>
      </w:r>
      <w:r w:rsidR="00C46A53">
        <w:t>nagenerované vzorky</w:t>
      </w:r>
      <w:r w:rsidR="00A61949">
        <w:t xml:space="preserve"> parametrizoval </w:t>
      </w:r>
      <w:r w:rsidR="00A61949">
        <w:fldChar w:fldCharType="begin"/>
      </w:r>
      <w:r w:rsidR="00AB0419">
        <w:instrText xml:space="preserve"> ADDIN ZOTERO_ITEM CSL_CITATION {"citationID":"t9tB4DG5","properties":{"formattedCitation":"(Giacomello et al. 2018)","plainCitation":"(Giacomello et al. 2018)","noteIndex":0},"citationItems":[{"id":161,"uris":["http://zotero.org/users/local/IbRhotwj/items/TYJF75CJ"],"uri":["http://zotero.org/users/local/IbRhotwj/items/TYJF75CJ"],"itemData":{"id":161,"type":"paper-conference","title":"DOOM Level Generation using Generative Adversarial Networks","publisher-place":"Galway","source":"arXiv.org","event":"IEEE Games, Entertainment, Media Conference (GEM) 2018","event-place":"Galway","abstract":"We applied Generative Adversarial Networks (GANs) to learn a model of DOOM levels from human-designed content. Initially, we analyzed the levels and extracted several topological features. Then, for each level, we extracted a set of images identifying the occupied area, the height map, the walls, and the position of game objects. We trained two GANs: one using plain level images, one using both the images and some of the features extracted during the preliminary analysis. We used the two networks to generate new levels and compared the results to assess whether the network trained using also the topological features could generate levels more similar to human-designed ones. Our results show that GANs can capture intrinsic structure of DOOM levels and appears to be a promising approach to level generation in ﬁrst person shooter games.","URL":"http://arxiv.org/abs/1804.09154","ISBN":"978-1-5386-6304-2","note":"arXiv: 1804.09154","language":"en","author":[{"family":"Giacomello","given":"Edoardo"},{"family":"Lanzi","given":"Pier Luca"},{"family":"Loiacono","given":"Daniele"}],"issued":{"date-parts":[["2018",4,24]]},"accessed":{"date-parts":[["2018",6,14]]}}}],"schema":"https://github.com/citation-style-language/schema/raw/master/csl-citation.json"} </w:instrText>
      </w:r>
      <w:r w:rsidR="00A61949">
        <w:fldChar w:fldCharType="separate"/>
      </w:r>
      <w:r w:rsidR="007911EC" w:rsidRPr="007911EC">
        <w:t>(Giacomello et al. 2018)</w:t>
      </w:r>
      <w:r w:rsidR="00A61949">
        <w:fldChar w:fldCharType="end"/>
      </w:r>
      <w:r w:rsidR="00C46A53">
        <w:t>.</w:t>
      </w:r>
      <w:r w:rsidR="00B72403">
        <w:t xml:space="preserve"> </w:t>
      </w:r>
      <w:r>
        <w:t xml:space="preserve">Podobným způsobem byly GAN architektury implementovány za účelem procedurálního </w:t>
      </w:r>
      <w:r w:rsidR="00172B10">
        <w:t xml:space="preserve">generování terénu </w:t>
      </w:r>
      <w:r w:rsidR="00172B10">
        <w:fldChar w:fldCharType="begin"/>
      </w:r>
      <w:r w:rsidR="006E3E31">
        <w:instrText xml:space="preserve"> ADDIN ZOTERO_ITEM CSL_CITATION {"citationID":"vC81Y4NH","properties":{"formattedCitation":"(Beckham a Pal 2017)","plainCitation":"(Beckham a Pal 2017)","noteIndex":0},"citationItems":[{"id":962,"uris":["http://zotero.org/users/local/IbRhotwj/items/KMMVZ7KH"],"uri":["http://zotero.org/users/local/IbRhotwj/items/KMMVZ7KH"],"itemData":{"id":962,"type":"article-journal","title":"A step towards procedural terrain generation with GANs","container-title":"arXiv:1707.03383 [cs, stat]","source":"arXiv.org","abstract":"Procedural terrain generation for video games has been traditionally been done with smartly designed but handcrafted algorithms that generate heightmaps. We propose a first step toward the learning and synthesis of these using recent advances in deep generative modelling with openly available satellite imagery from NASA.","URL":"http://arxiv.org/abs/1707.03383","note":"arXiv: 1707.03383","author":[{"family":"Beckham","given":"Christopher"},{"family":"Pal","given":"Christopher"}],"issued":{"date-parts":[["2017"]]},"accessed":{"date-parts":[["2019",3,15]]}}}],"schema":"https://github.com/citation-style-language/schema/raw/master/csl-citation.json"} </w:instrText>
      </w:r>
      <w:r w:rsidR="00172B10">
        <w:fldChar w:fldCharType="separate"/>
      </w:r>
      <w:r w:rsidR="007911EC" w:rsidRPr="007911EC">
        <w:t>(Beckham a Pal 2017)</w:t>
      </w:r>
      <w:r w:rsidR="00172B10">
        <w:fldChar w:fldCharType="end"/>
      </w:r>
      <w:r w:rsidR="00C46A53">
        <w:t>.</w:t>
      </w:r>
    </w:p>
    <w:p w14:paraId="421A1B7A" w14:textId="2CCC5667" w:rsidR="004426E7" w:rsidRPr="00204835" w:rsidRDefault="00257B7B" w:rsidP="00EF71B4">
      <w:pPr>
        <w:pStyle w:val="Standartnitext"/>
        <w:ind w:firstLine="432"/>
      </w:pPr>
      <w:r>
        <w:t>V oblasti PCGML existuje několik dalších experimentů, které se do této oblasti samy přiřazují, popřípadě by tam mohly být zařazeny. V této kapitole šlo o vymezení hlavních principů, které byly inspirací pro metodu prezentovanou v praktické části této práce.</w:t>
      </w:r>
    </w:p>
    <w:p w14:paraId="0116D1A3" w14:textId="2E632F2E" w:rsidR="00096B7C" w:rsidRDefault="00096B7C" w:rsidP="00466BD0">
      <w:pPr>
        <w:pStyle w:val="Heading1"/>
      </w:pPr>
      <w:bookmarkStart w:id="228" w:name="_Ref5116809"/>
      <w:bookmarkStart w:id="229" w:name="_Toc6218147"/>
      <w:r>
        <w:lastRenderedPageBreak/>
        <w:t>Technologie pro implementaci algoritmů strojového učení</w:t>
      </w:r>
      <w:bookmarkEnd w:id="228"/>
      <w:bookmarkEnd w:id="229"/>
    </w:p>
    <w:p w14:paraId="2E15C08B" w14:textId="4B48E2DF" w:rsidR="00364A5C" w:rsidRPr="00364A5C" w:rsidRDefault="00364A5C" w:rsidP="00364A5C">
      <w:pPr>
        <w:pStyle w:val="Standartnitext"/>
        <w:ind w:firstLine="432"/>
      </w:pPr>
      <w:r>
        <w:t xml:space="preserve">Většina používaných knihoven pro účely implementace algoritmů strojového učení je dnes navázána na programovací jazyk Python. Jmenovitě to jsou například knihovny PyTorch, Scikit-learn, Tensorflow a </w:t>
      </w:r>
      <w:r w:rsidR="008434FA">
        <w:t>v této práci</w:t>
      </w:r>
      <w:r>
        <w:t xml:space="preserve"> užív</w:t>
      </w:r>
      <w:r w:rsidR="008434FA">
        <w:t>a</w:t>
      </w:r>
      <w:r>
        <w:t xml:space="preserve">ný </w:t>
      </w:r>
      <w:commentRangeStart w:id="230"/>
      <w:commentRangeStart w:id="231"/>
      <w:commentRangeStart w:id="232"/>
      <w:r>
        <w:t>Keras</w:t>
      </w:r>
      <w:commentRangeEnd w:id="230"/>
      <w:r w:rsidR="00B72403">
        <w:rPr>
          <w:rStyle w:val="CommentReference"/>
          <w:rFonts w:asciiTheme="minorHAnsi" w:hAnsiTheme="minorHAnsi" w:cstheme="minorBidi"/>
        </w:rPr>
        <w:commentReference w:id="230"/>
      </w:r>
      <w:commentRangeEnd w:id="231"/>
      <w:r w:rsidR="00B10AEF">
        <w:rPr>
          <w:rStyle w:val="CommentReference"/>
          <w:rFonts w:asciiTheme="minorHAnsi" w:hAnsiTheme="minorHAnsi" w:cstheme="minorBidi"/>
        </w:rPr>
        <w:commentReference w:id="231"/>
      </w:r>
      <w:commentRangeEnd w:id="232"/>
      <w:r w:rsidR="000710FA">
        <w:rPr>
          <w:rStyle w:val="CommentReference"/>
          <w:rFonts w:asciiTheme="minorHAnsi" w:hAnsiTheme="minorHAnsi" w:cstheme="minorBidi"/>
        </w:rPr>
        <w:commentReference w:id="232"/>
      </w:r>
      <w:r>
        <w:t xml:space="preserve">. Vzhledem k jednostrannému zaměření této práce na neuronové sítě </w:t>
      </w:r>
      <w:r w:rsidR="00CB2351">
        <w:t>jsou</w:t>
      </w:r>
      <w:r>
        <w:t xml:space="preserve"> postupně ve stručnosti představeny ty</w:t>
      </w:r>
      <w:r w:rsidR="00770957">
        <w:t xml:space="preserve"> technologie</w:t>
      </w:r>
      <w:r>
        <w:t>, se kterými se pracuje v praktické části</w:t>
      </w:r>
      <w:r w:rsidR="0080227D">
        <w:t xml:space="preserve"> a které jsou obecně základem pro aplikační práci s neuronovými sítěmi</w:t>
      </w:r>
      <w:r>
        <w:t>.</w:t>
      </w:r>
    </w:p>
    <w:p w14:paraId="637517E1" w14:textId="7443CD68" w:rsidR="00096B7C" w:rsidRDefault="00905AA5" w:rsidP="00905AA5">
      <w:pPr>
        <w:pStyle w:val="Heading2"/>
      </w:pPr>
      <w:bookmarkStart w:id="233" w:name="_Toc6218148"/>
      <w:r>
        <w:t>Python</w:t>
      </w:r>
      <w:bookmarkEnd w:id="233"/>
    </w:p>
    <w:p w14:paraId="682C05C4" w14:textId="0B41FDC6" w:rsidR="006F4EE2" w:rsidRPr="006F4EE2" w:rsidRDefault="00BB0231" w:rsidP="00364A5C">
      <w:pPr>
        <w:pStyle w:val="Standartnitext"/>
        <w:ind w:firstLine="576"/>
      </w:pPr>
      <w:r>
        <w:t>Python je</w:t>
      </w:r>
      <w:r w:rsidR="00103370">
        <w:t xml:space="preserve"> opensource</w:t>
      </w:r>
      <w:r>
        <w:t xml:space="preserve"> intepretovaný</w:t>
      </w:r>
      <w:r w:rsidR="00103370">
        <w:t>, multiplatformní</w:t>
      </w:r>
      <w:r>
        <w:t xml:space="preserve"> </w:t>
      </w:r>
      <w:r w:rsidR="00103370">
        <w:t xml:space="preserve">jazyk s čistou syntaxí evokující pseudokód. Obecně je dnes tento jazyk používán především ve </w:t>
      </w:r>
      <w:commentRangeStart w:id="234"/>
      <w:r w:rsidR="00103370">
        <w:t xml:space="preserve">vědecké </w:t>
      </w:r>
      <w:r w:rsidR="00103370" w:rsidRPr="004F3E8B">
        <w:rPr>
          <w:highlight w:val="yellow"/>
        </w:rPr>
        <w:t>a</w:t>
      </w:r>
      <w:commentRangeEnd w:id="234"/>
      <w:r w:rsidR="000710FA">
        <w:rPr>
          <w:rStyle w:val="CommentReference"/>
          <w:rFonts w:asciiTheme="minorHAnsi" w:hAnsiTheme="minorHAnsi" w:cstheme="minorBidi"/>
        </w:rPr>
        <w:commentReference w:id="234"/>
      </w:r>
      <w:r w:rsidR="00103370">
        <w:t xml:space="preserve"> technologické komunitě. Důvody pro jeho užívání vystihuje Oliphant</w:t>
      </w:r>
      <w:r w:rsidR="00B72403">
        <w:t>.</w:t>
      </w:r>
      <w:r w:rsidR="00103370">
        <w:t xml:space="preserve"> V první řadě je to obrovské množství jak nativních, tak dodatečných knihoven, které řeší komplexní úlohy vyplynul</w:t>
      </w:r>
      <w:r w:rsidR="008434FA">
        <w:t>é</w:t>
      </w:r>
      <w:r w:rsidR="00103370">
        <w:t xml:space="preserve"> z vědeckých potřeb.</w:t>
      </w:r>
      <w:r w:rsidR="00162545">
        <w:t xml:space="preserve"> Jmenovitě se jedná</w:t>
      </w:r>
      <w:r w:rsidR="004C0032">
        <w:t xml:space="preserve"> </w:t>
      </w:r>
      <w:r w:rsidR="00162545">
        <w:t>například o</w:t>
      </w:r>
      <w:r w:rsidR="00B72403">
        <w:t> </w:t>
      </w:r>
      <w:r w:rsidR="00162545">
        <w:t>vizualizační nástroje, knihovny pro statistiku, strojové učení a mnohé další.</w:t>
      </w:r>
      <w:r w:rsidR="00B608F6">
        <w:t xml:space="preserve"> Za druhé lze j</w:t>
      </w:r>
      <w:r w:rsidR="00103370">
        <w:t>azyk užívat jak pro</w:t>
      </w:r>
      <w:r w:rsidR="008434FA">
        <w:t>ce</w:t>
      </w:r>
      <w:r w:rsidR="00103370">
        <w:t xml:space="preserve">durálním, tak i objektovým způsobem. </w:t>
      </w:r>
      <w:r w:rsidR="00B608F6">
        <w:t>A konečně</w:t>
      </w:r>
      <w:r w:rsidR="00103370">
        <w:t xml:space="preserve"> </w:t>
      </w:r>
      <w:r w:rsidR="00364A5C">
        <w:t>P</w:t>
      </w:r>
      <w:r w:rsidR="00103370">
        <w:t>ython umožňuje živou interakci s běžícím kódem a</w:t>
      </w:r>
      <w:r w:rsidR="00364A5C">
        <w:t xml:space="preserve"> má velice silnou odbornou komunitu uživatelů</w:t>
      </w:r>
      <w:r w:rsidR="00064F73">
        <w:t xml:space="preserve"> </w:t>
      </w:r>
      <w:r w:rsidR="00064F73">
        <w:fldChar w:fldCharType="begin"/>
      </w:r>
      <w:r w:rsidR="00064F73">
        <w:instrText xml:space="preserve"> ADDIN ZOTERO_ITEM CSL_CITATION {"citationID":"IDDQgaFI","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64F73">
        <w:fldChar w:fldCharType="separate"/>
      </w:r>
      <w:r w:rsidR="00064F73" w:rsidRPr="007911EC">
        <w:t>(Oliphant 2007)</w:t>
      </w:r>
      <w:r w:rsidR="00064F73">
        <w:fldChar w:fldCharType="end"/>
      </w:r>
      <w:r w:rsidR="00364A5C">
        <w:t>.</w:t>
      </w:r>
    </w:p>
    <w:p w14:paraId="7AAE9B5D" w14:textId="07F166C7" w:rsidR="00905AA5" w:rsidRDefault="00364A5C" w:rsidP="00905AA5">
      <w:pPr>
        <w:pStyle w:val="Heading2"/>
      </w:pPr>
      <w:bookmarkStart w:id="235" w:name="_Toc6218149"/>
      <w:r>
        <w:t>NumP</w:t>
      </w:r>
      <w:r w:rsidR="00905AA5">
        <w:t>y</w:t>
      </w:r>
      <w:bookmarkEnd w:id="235"/>
    </w:p>
    <w:p w14:paraId="4E72CA5C" w14:textId="3BED52D9" w:rsidR="00050CD6" w:rsidRDefault="00364A5C" w:rsidP="00364A5C">
      <w:pPr>
        <w:pStyle w:val="Standartnitext"/>
        <w:ind w:firstLine="576"/>
      </w:pPr>
      <w:r>
        <w:t xml:space="preserve">NumPy je </w:t>
      </w:r>
      <w:r w:rsidR="00050CD6">
        <w:t>dle Oliphanta podstatným důvodem</w:t>
      </w:r>
      <w:r w:rsidR="00B700D2">
        <w:t xml:space="preserve"> akademické</w:t>
      </w:r>
      <w:r w:rsidR="00050CD6">
        <w:t xml:space="preserve"> oblíbenosti Pythonu </w:t>
      </w:r>
      <w:r w:rsidR="00050CD6">
        <w:fldChar w:fldCharType="begin"/>
      </w:r>
      <w:r w:rsidR="00050CD6">
        <w:instrText xml:space="preserve"> ADDIN ZOTERO_ITEM CSL_CITATION {"citationID":"0GY6cIXz","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50CD6">
        <w:fldChar w:fldCharType="separate"/>
      </w:r>
      <w:r w:rsidR="007911EC" w:rsidRPr="007911EC">
        <w:t>(Oliphant 2007)</w:t>
      </w:r>
      <w:r w:rsidR="00050CD6">
        <w:fldChar w:fldCharType="end"/>
      </w:r>
      <w:r w:rsidR="00050CD6">
        <w:t>. Je to knihovna, která umožňuje za pomocí vyššího jazyku, kterým Python je,</w:t>
      </w:r>
      <w:r w:rsidR="00B700D2">
        <w:t xml:space="preserve"> efektivně</w:t>
      </w:r>
      <w:r w:rsidR="00050CD6">
        <w:t xml:space="preserve"> implementovat numerické operace (především na maticích </w:t>
      </w:r>
      <w:r w:rsidR="00050CD6" w:rsidRPr="004F3E8B">
        <w:rPr>
          <w:highlight w:val="yellow"/>
        </w:rPr>
        <w:t>a</w:t>
      </w:r>
      <w:r w:rsidR="00050CD6">
        <w:t xml:space="preserve"> tensorech obecně). Za touto efektivitou stojí tři složky. </w:t>
      </w:r>
      <w:r w:rsidR="008434FA">
        <w:t>V první řadě je to</w:t>
      </w:r>
      <w:r w:rsidR="00050CD6">
        <w:t xml:space="preserve"> vektorizace veškerých výpočtů</w:t>
      </w:r>
      <w:r w:rsidR="00162545">
        <w:t>, za pomocí operací</w:t>
      </w:r>
      <w:r w:rsidR="00024AB7">
        <w:t xml:space="preserve"> </w:t>
      </w:r>
      <w:r w:rsidR="00162545">
        <w:t>implementovaných v jazyce C</w:t>
      </w:r>
      <w:r w:rsidR="00050CD6">
        <w:t>. Za druhé efektivní správa promě</w:t>
      </w:r>
      <w:r w:rsidR="00833DD2">
        <w:t>n</w:t>
      </w:r>
      <w:r w:rsidR="00050CD6">
        <w:t xml:space="preserve">ných v paměti a za třetí minimalizace počtu operací </w:t>
      </w:r>
      <w:r w:rsidR="00050CD6">
        <w:fldChar w:fldCharType="begin"/>
      </w:r>
      <w:r w:rsidR="00050CD6">
        <w:instrText xml:space="preserve"> ADDIN ZOTERO_ITEM CSL_CITATION {"citationID":"zFeH7gJd","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050CD6">
        <w:fldChar w:fldCharType="separate"/>
      </w:r>
      <w:r w:rsidR="007911EC" w:rsidRPr="007911EC">
        <w:t>(Van Der Walt et al. 2011)</w:t>
      </w:r>
      <w:r w:rsidR="00050CD6">
        <w:fldChar w:fldCharType="end"/>
      </w:r>
      <w:r w:rsidR="00050CD6">
        <w:t>.</w:t>
      </w:r>
      <w:r w:rsidR="006D4236">
        <w:t xml:space="preserve"> V souvislosti se strojovým učením se NumPy využívá při předzpracování dat a</w:t>
      </w:r>
      <w:r w:rsidR="00770957">
        <w:t xml:space="preserve"> je</w:t>
      </w:r>
      <w:r w:rsidR="006D4236">
        <w:t xml:space="preserve"> rovněž</w:t>
      </w:r>
      <w:r w:rsidR="00770957">
        <w:t xml:space="preserve"> </w:t>
      </w:r>
      <w:r w:rsidR="009F6408">
        <w:t>nativní</w:t>
      </w:r>
      <w:r w:rsidR="00770957">
        <w:t xml:space="preserve"> součástí většiny knihoven</w:t>
      </w:r>
      <w:r w:rsidR="00034990">
        <w:t xml:space="preserve"> pro strojové učení</w:t>
      </w:r>
      <w:r w:rsidR="00770957">
        <w:t>.</w:t>
      </w:r>
    </w:p>
    <w:p w14:paraId="3F6CD538" w14:textId="677AA4A1" w:rsidR="00B608F6" w:rsidRDefault="00050CD6" w:rsidP="00364A5C">
      <w:pPr>
        <w:pStyle w:val="Standartnitext"/>
        <w:ind w:firstLine="576"/>
      </w:pPr>
      <w:r>
        <w:t>Základní st</w:t>
      </w:r>
      <w:r w:rsidR="008434FA">
        <w:t>r</w:t>
      </w:r>
      <w:r>
        <w:t>ukturou (objektem) této knihovny je NumPy pole</w:t>
      </w:r>
      <w:r w:rsidR="006D4236">
        <w:t xml:space="preserve"> (ndarray)</w:t>
      </w:r>
      <w:r w:rsidR="00B700D2">
        <w:t>.</w:t>
      </w:r>
      <w:r w:rsidR="006D4236">
        <w:t xml:space="preserve"> Van der Walt konstatuje, že:</w:t>
      </w:r>
      <w:r w:rsidR="00B700D2">
        <w:t xml:space="preserve"> </w:t>
      </w:r>
      <w:r w:rsidR="006D4236">
        <w:rPr>
          <w:i/>
        </w:rPr>
        <w:t xml:space="preserve">„...NumPy pole je pouze příhodný způsob popisu jednoho nebo více </w:t>
      </w:r>
      <w:r w:rsidR="006D4236">
        <w:rPr>
          <w:i/>
        </w:rPr>
        <w:lastRenderedPageBreak/>
        <w:t>bloků paměti za účelem jednoduché manipulace s reprezentovanými čísl</w:t>
      </w:r>
      <w:r w:rsidR="008434FA">
        <w:rPr>
          <w:i/>
        </w:rPr>
        <w:t>y</w:t>
      </w:r>
      <w:r w:rsidR="006D4236">
        <w:rPr>
          <w:i/>
        </w:rPr>
        <w:t>.“</w:t>
      </w:r>
      <w:r w:rsidR="00B608F6">
        <w:t>. Každá</w:t>
      </w:r>
      <w:r w:rsidR="00770957">
        <w:t xml:space="preserve"> ndarray struktura si drží ukazatel na první byte v poli, datový typ prvků, svůj tvar (shape), počet kroků pro skok na další element</w:t>
      </w:r>
      <w:r w:rsidR="00B608F6">
        <w:t xml:space="preserve"> (strides)</w:t>
      </w:r>
      <w:r w:rsidR="00770957">
        <w:t xml:space="preserve"> a příznaky</w:t>
      </w:r>
      <w:r w:rsidR="008434FA">
        <w:t>,</w:t>
      </w:r>
      <w:r w:rsidR="00770957">
        <w:t xml:space="preserve"> zdali je možné s polem manipulovat.</w:t>
      </w:r>
    </w:p>
    <w:p w14:paraId="30406544" w14:textId="207CAEA6" w:rsidR="00364A5C" w:rsidRPr="00B700D2" w:rsidRDefault="00B608F6" w:rsidP="00364A5C">
      <w:pPr>
        <w:pStyle w:val="Standartnitext"/>
        <w:ind w:firstLine="576"/>
      </w:pPr>
      <w:r>
        <w:t xml:space="preserve">Důležitým parametrem je především onen počet kroků. Van der Walt tak hovoří o „krokovém paměťovém modelu“, který umožňuje intepretaci paměti na více způsobů bez nutnosti kopírovat data. </w:t>
      </w:r>
      <w:r w:rsidR="00024AB7">
        <w:t xml:space="preserve">Toho se využívá především při manipulaci s tvarem (shape) multidimenzionálního pole, kdy </w:t>
      </w:r>
      <w:r w:rsidR="004323C1">
        <w:t>dochází</w:t>
      </w:r>
      <w:r w:rsidR="00024AB7">
        <w:t xml:space="preserve"> pouze k přepočítání potřebných kroků. </w:t>
      </w:r>
      <w:r w:rsidR="006F5C54">
        <w:fldChar w:fldCharType="begin"/>
      </w:r>
      <w:r w:rsidR="006F5C54">
        <w:instrText xml:space="preserve"> ADDIN ZOTERO_ITEM CSL_CITATION {"citationID":"K8qDc5Gs","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6F5C54">
        <w:fldChar w:fldCharType="separate"/>
      </w:r>
      <w:r w:rsidR="007911EC" w:rsidRPr="007911EC">
        <w:t>(Van Der Walt et al. 2011)</w:t>
      </w:r>
      <w:r w:rsidR="006F5C54">
        <w:fldChar w:fldCharType="end"/>
      </w:r>
      <w:r w:rsidR="00162545">
        <w:t>.</w:t>
      </w:r>
    </w:p>
    <w:p w14:paraId="523BD5D5" w14:textId="176348BC" w:rsidR="00905AA5" w:rsidRDefault="00905AA5" w:rsidP="00905AA5">
      <w:pPr>
        <w:pStyle w:val="Heading2"/>
      </w:pPr>
      <w:bookmarkStart w:id="236" w:name="_Toc6218150"/>
      <w:r>
        <w:t>TensorFlow</w:t>
      </w:r>
      <w:bookmarkEnd w:id="236"/>
    </w:p>
    <w:p w14:paraId="56EA0167" w14:textId="59047E5A" w:rsidR="008C1196" w:rsidRDefault="008C1196" w:rsidP="008C1196">
      <w:pPr>
        <w:pStyle w:val="Standartnitext"/>
        <w:ind w:firstLine="576"/>
      </w:pPr>
      <w:r>
        <w:t>Tensorflow je knihovna pro podporu strojového učení vyvíjen</w:t>
      </w:r>
      <w:r w:rsidR="008434FA">
        <w:t>á</w:t>
      </w:r>
      <w:r>
        <w:t xml:space="preserve"> společností Google.</w:t>
      </w:r>
      <w:r w:rsidR="00B1531E">
        <w:t xml:space="preserve"> Primárně funguje v Pythonovském kontextu, ale existují </w:t>
      </w:r>
      <w:r w:rsidR="004323C1">
        <w:t>i alternativy</w:t>
      </w:r>
      <w:r w:rsidR="00B1531E">
        <w:t xml:space="preserve"> </w:t>
      </w:r>
      <w:r w:rsidR="004323C1">
        <w:t>a</w:t>
      </w:r>
      <w:r w:rsidR="00B1531E">
        <w:t xml:space="preserve"> API pro jiné jazyky.</w:t>
      </w:r>
      <w:r w:rsidR="00B10524">
        <w:t xml:space="preserve"> Umožňuje poměrně komplikovanou distribuci výpočtů na výpočetní jednotky</w:t>
      </w:r>
      <w:r w:rsidR="00215DDE">
        <w:t>, popřípadě jejich paralelizaci</w:t>
      </w:r>
      <w:r w:rsidR="00BA2E18">
        <w:t xml:space="preserve"> či naopak synchronizaci</w:t>
      </w:r>
      <w:r w:rsidR="00215DDE">
        <w:t>. O</w:t>
      </w:r>
      <w:r w:rsidR="00B10524">
        <w:t>becně je tato knihovna u</w:t>
      </w:r>
      <w:r w:rsidR="00EE1FF5">
        <w:t>z</w:t>
      </w:r>
      <w:r w:rsidR="00B10524">
        <w:t>působena pro experimentální a dobře kontrolovatelný vývoj</w:t>
      </w:r>
      <w:r w:rsidR="00B1531E">
        <w:t xml:space="preserve"> nejen algoritmů strojového učení</w:t>
      </w:r>
      <w:r w:rsidR="00B10524">
        <w:t>.</w:t>
      </w:r>
      <w:r>
        <w:t xml:space="preserve"> </w:t>
      </w:r>
      <w:r w:rsidR="00DC3565">
        <w:t>Myšlenka této knihovny je založena na toku operací uspořádaných v</w:t>
      </w:r>
      <w:r w:rsidR="00B1531E">
        <w:t> </w:t>
      </w:r>
      <w:r w:rsidR="00DC3565">
        <w:t>grafu</w:t>
      </w:r>
      <w:r w:rsidR="00B1531E">
        <w:t>.</w:t>
      </w:r>
      <w:r w:rsidR="00DC3565">
        <w:t xml:space="preserve"> Tyto operace jsou výlučně prováděny na tensorech</w:t>
      </w:r>
      <w:r w:rsidR="004F3E8B" w:rsidRPr="00CB2351">
        <w:t>,</w:t>
      </w:r>
      <w:r w:rsidR="00DC3565">
        <w:t xml:space="preserve"> tj. vstupem i výstupem je tensor</w:t>
      </w:r>
      <w:r w:rsidR="00B1531E">
        <w:t xml:space="preserve"> (v Pythonu se jedná o ndarray)</w:t>
      </w:r>
      <w:r w:rsidR="00DC3565">
        <w:t>. Inte</w:t>
      </w:r>
      <w:r w:rsidR="00B72403">
        <w:t>r</w:t>
      </w:r>
      <w:r w:rsidR="00DC3565">
        <w:t>pretováno jinak: Vrcholy tohoto grafu reprezentují matematické oper</w:t>
      </w:r>
      <w:r w:rsidR="00C30CB2">
        <w:t>ace, které vlastní či mění stav</w:t>
      </w:r>
      <w:r w:rsidR="00B10524">
        <w:t xml:space="preserve"> výpočtu</w:t>
      </w:r>
      <w:r w:rsidR="00C30CB2">
        <w:t>. Po hranác</w:t>
      </w:r>
      <w:r w:rsidR="00B10524">
        <w:t xml:space="preserve">h pak </w:t>
      </w:r>
      <w:r w:rsidR="004323C1">
        <w:t>„</w:t>
      </w:r>
      <w:r w:rsidR="00B10524">
        <w:t>proudí</w:t>
      </w:r>
      <w:r w:rsidR="004323C1">
        <w:t>“</w:t>
      </w:r>
      <w:r w:rsidR="00B10524">
        <w:t xml:space="preserve"> jednotlivé tensory</w:t>
      </w:r>
      <w:r w:rsidR="00AF2CE8">
        <w:t>.</w:t>
      </w:r>
      <w:r w:rsidR="00BA2E18">
        <w:t xml:space="preserve"> Kromě jiného obsahuje tensorflow nástroje pro difere</w:t>
      </w:r>
      <w:r w:rsidR="00AF2CE8">
        <w:t>nciaci libovolné chybové funkce</w:t>
      </w:r>
      <w:r w:rsidR="00BA2E18">
        <w:t xml:space="preserve"> </w:t>
      </w:r>
      <w:r w:rsidR="00C30CB2">
        <w:fldChar w:fldCharType="begin"/>
      </w:r>
      <w:r w:rsidR="006E3E31">
        <w:instrText xml:space="preserve"> ADDIN ZOTERO_ITEM CSL_CITATION {"citationID":"FLSpQfNc","properties":{"formattedCitation":"(Abadi et al. 2016)","plainCitation":"(Abadi et al. 2016)","noteIndex":0},"citationItems":[{"id":916,"uris":["http://zotero.org/users/local/IbRhotwj/items/VDVA2D3E"],"uri":["http://zotero.org/users/local/IbRhotwj/items/VDVA2D3E"],"itemData":{"id":916,"type":"paper-conference","title":"TensorFlow: A system for large-scale machine learning","container-title":"Proceedings of the 12th USENIX Symposium on Operating Systems Design and Implementation","publisher":"USENIX Association","publisher-place":"Savannah,","page":"21","volume":"16","source":"Zotero","event-place":"Savannah,","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URL":"https://www.usenix.org/system/files/conference/osdi16/osdi16-abadi.pdf","ISBN":"978-1-931971-33-1","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rsidR="00C30CB2">
        <w:fldChar w:fldCharType="separate"/>
      </w:r>
      <w:r w:rsidR="006E3E31" w:rsidRPr="006E3E31">
        <w:t>(Abadi et al. 2016)</w:t>
      </w:r>
      <w:r w:rsidR="00C30CB2">
        <w:fldChar w:fldCharType="end"/>
      </w:r>
      <w:r w:rsidR="00B10524">
        <w:t>.</w:t>
      </w:r>
      <w:r w:rsidR="00BA2E18">
        <w:t xml:space="preserve"> </w:t>
      </w:r>
    </w:p>
    <w:p w14:paraId="50BC9F1C" w14:textId="39BA8787" w:rsidR="00B1531E" w:rsidRDefault="00BA2E18" w:rsidP="00B1531E">
      <w:pPr>
        <w:pStyle w:val="Standartnitext"/>
        <w:ind w:firstLine="576"/>
      </w:pPr>
      <w:r>
        <w:t>Omezíme-li se na modely hlubokého učení, umožňuje Tensorflow v podstatě dva přístupy k implementaci. Odpovídá tomu i rozdělení oficiální dokumentace na „High level APIs“ a „Low Level APIs“. První „High level funkcionalit</w:t>
      </w:r>
      <w:r w:rsidR="00216C7F">
        <w:t>a“</w:t>
      </w:r>
      <w:r>
        <w:t xml:space="preserve"> se překrývá se specifikací knihovny Keras a bude pojednána v následující kapitole. Je to právě ono „Low Level API“, které</w:t>
      </w:r>
      <w:r w:rsidR="00B1531E">
        <w:t xml:space="preserve"> </w:t>
      </w:r>
      <w:r w:rsidR="008E012D">
        <w:t>s</w:t>
      </w:r>
      <w:r w:rsidR="00B1531E">
        <w:t xml:space="preserve"> </w:t>
      </w:r>
      <w:r w:rsidR="00EF71B4">
        <w:t>pomocí nativních</w:t>
      </w:r>
      <w:r w:rsidR="00B1531E">
        <w:t xml:space="preserve"> struktur </w:t>
      </w:r>
      <w:r>
        <w:t xml:space="preserve">umožňuje značnou kontrolu nad </w:t>
      </w:r>
      <w:r w:rsidR="00B1531E">
        <w:t xml:space="preserve">budovanými </w:t>
      </w:r>
      <w:commentRangeStart w:id="237"/>
      <w:r w:rsidR="00B1531E">
        <w:t>modely</w:t>
      </w:r>
      <w:commentRangeEnd w:id="237"/>
      <w:r w:rsidR="00652D69">
        <w:rPr>
          <w:rStyle w:val="CommentReference"/>
          <w:rFonts w:asciiTheme="minorHAnsi" w:hAnsiTheme="minorHAnsi" w:cstheme="minorBidi"/>
        </w:rPr>
        <w:commentReference w:id="237"/>
      </w:r>
      <w:r w:rsidR="00652D69">
        <w:t>.</w:t>
      </w:r>
      <w:r w:rsidR="00B1531E">
        <w:t xml:space="preserve"> V praktické části této práce se však s tímto API nepracuje, proto nebude nadále </w:t>
      </w:r>
      <w:r w:rsidR="008E012D">
        <w:t>popisováno</w:t>
      </w:r>
      <w:r w:rsidR="00B1531E">
        <w:t>.</w:t>
      </w:r>
    </w:p>
    <w:p w14:paraId="783C0FD3" w14:textId="2B4E6E01" w:rsidR="00DC3565" w:rsidRPr="008C1196" w:rsidRDefault="00EE1FF5" w:rsidP="008C1196">
      <w:pPr>
        <w:pStyle w:val="Standartnitext"/>
        <w:ind w:firstLine="576"/>
      </w:pPr>
      <w:r>
        <w:t>Za poslední zmínku z knihovny TensorFlow stojí nástroj TensorBoard, který slouží k vizualizaci jednotlivých fází učení modelů a mnohým dalším vi</w:t>
      </w:r>
      <w:r w:rsidR="00E25BBD">
        <w:t>z</w:t>
      </w:r>
      <w:r>
        <w:t xml:space="preserve">ualizačním </w:t>
      </w:r>
      <w:r w:rsidRPr="004F3E8B">
        <w:rPr>
          <w:highlight w:val="yellow"/>
        </w:rPr>
        <w:t>a</w:t>
      </w:r>
      <w:r>
        <w:t xml:space="preserve"> optimalizačním potřebám vývojáře. Umí rovněž vizualizovat celý nadefinovaný komputační graf. </w:t>
      </w:r>
    </w:p>
    <w:p w14:paraId="2AF3DBE1" w14:textId="62B04A21" w:rsidR="00905AA5" w:rsidRPr="00905AA5" w:rsidRDefault="00496118" w:rsidP="00905AA5">
      <w:pPr>
        <w:pStyle w:val="Heading2"/>
      </w:pPr>
      <w:bookmarkStart w:id="238" w:name="_Toc6218151"/>
      <w:r>
        <w:lastRenderedPageBreak/>
        <w:t>Keras</w:t>
      </w:r>
      <w:bookmarkEnd w:id="238"/>
    </w:p>
    <w:p w14:paraId="1E21FF63" w14:textId="1E6D1535" w:rsidR="00466BD0" w:rsidRDefault="00BD57DA" w:rsidP="00BD57DA">
      <w:pPr>
        <w:pStyle w:val="Standartnitext"/>
        <w:ind w:firstLine="432"/>
      </w:pPr>
      <w:r>
        <w:t>Keras je již zmiňované „High level API“ prim</w:t>
      </w:r>
      <w:r w:rsidR="008434FA">
        <w:t>árně určené pro jednoduché budo</w:t>
      </w:r>
      <w:r>
        <w:t xml:space="preserve">vání modelů hlubokého učení. S jeho pomocí lze </w:t>
      </w:r>
      <w:r w:rsidR="00216C7F">
        <w:t xml:space="preserve">implementovat a </w:t>
      </w:r>
      <w:r>
        <w:t xml:space="preserve">parametrizovat většinu základních architektur (CNN, RNN, LSTM, ANN, GAN) </w:t>
      </w:r>
      <w:r w:rsidR="00216C7F">
        <w:t>včetně</w:t>
      </w:r>
      <w:r>
        <w:t xml:space="preserve"> jejich variant pro</w:t>
      </w:r>
      <w:r w:rsidR="00C46A53">
        <w:t xml:space="preserve"> praktické a aplikační potřeby.</w:t>
      </w:r>
    </w:p>
    <w:p w14:paraId="0B37B451" w14:textId="7EFFF74D" w:rsidR="00FD7F65" w:rsidRDefault="00FD7F65" w:rsidP="00BD57DA">
      <w:pPr>
        <w:pStyle w:val="Standartnitext"/>
        <w:ind w:firstLine="432"/>
      </w:pPr>
      <w:r>
        <w:t>Uživatelská přívětivost je podstatnou zásadou této knihovny, proto je možné nadefinovat funkční modely velice rychle. Keras je</w:t>
      </w:r>
      <w:r w:rsidR="00AF2CE8">
        <w:t xml:space="preserve"> nativní</w:t>
      </w:r>
      <w:r>
        <w:t xml:space="preserve"> nadstav</w:t>
      </w:r>
      <w:r w:rsidR="00F0096B">
        <w:t>b</w:t>
      </w:r>
      <w:r>
        <w:t>ou nad TensorFlow, popřípadě jinými alternativami</w:t>
      </w:r>
      <w:r w:rsidR="00162545">
        <w:t xml:space="preserve"> knihoven strojového učení jako je například Theano</w:t>
      </w:r>
      <w:r>
        <w:t xml:space="preserve">. Pro trénování implementovaných modelů lze s výhodou využít grafického hardwaru, kde mohou výpočty na tensorech probíhat paralelně a celý proces </w:t>
      </w:r>
      <w:r w:rsidR="00C46A53">
        <w:t>je několikanásobně rychlejší.</w:t>
      </w:r>
    </w:p>
    <w:p w14:paraId="51D6E7E6" w14:textId="27C9320E" w:rsidR="004426E7" w:rsidRPr="00EE1FF5" w:rsidRDefault="0011351E" w:rsidP="004426E7">
      <w:pPr>
        <w:pStyle w:val="Standartnitext"/>
        <w:ind w:firstLine="432"/>
      </w:pPr>
      <w:r>
        <w:t>Základní definovatelnou strukturou je v Kerasu Model.</w:t>
      </w:r>
      <w:r w:rsidR="004C0032">
        <w:t xml:space="preserve"> </w:t>
      </w:r>
      <w:r w:rsidR="009B4388">
        <w:t>Ten slouží jako placeholder pro různ</w:t>
      </w:r>
      <w:r w:rsidR="00AF2CE8">
        <w:t>é</w:t>
      </w:r>
      <w:r w:rsidR="009B4388">
        <w:t xml:space="preserve"> druhy vrstev. Jednotlivé vrstvy lze do </w:t>
      </w:r>
      <w:r w:rsidR="00162545">
        <w:t>m</w:t>
      </w:r>
      <w:r w:rsidR="009B4388">
        <w:t>odelu přidávat buď sekvenčně jednu za druhou</w:t>
      </w:r>
      <w:ins w:id="239" w:author="Ježek Bruno" w:date="2019-04-15T10:53:00Z">
        <w:r w:rsidR="000710FA">
          <w:t>,</w:t>
        </w:r>
      </w:ins>
      <w:r w:rsidR="009B4388">
        <w:t xml:space="preserve"> nebo je v případě komplikovanějších modelů možné definovat souslednost vrstev do grafu. Veškeré vrstvy jsou plně parametrizovatelné</w:t>
      </w:r>
      <w:r w:rsidR="00AF2CE8">
        <w:t xml:space="preserve"> a diferencovatelné</w:t>
      </w:r>
      <w:r w:rsidR="009B4388">
        <w:t>. Keras podporuje standar</w:t>
      </w:r>
      <w:r w:rsidR="00F0096B">
        <w:t>d</w:t>
      </w:r>
      <w:r w:rsidR="009B4388">
        <w:t xml:space="preserve">ní plně propojené vrstvy, konvoluční triplety, rekurentní vrstvy </w:t>
      </w:r>
      <w:r w:rsidR="00AF2CE8">
        <w:t>aj</w:t>
      </w:r>
      <w:r w:rsidR="009B4388">
        <w:t xml:space="preserve">. Keras rovněž obsahuje nativní nástroje pro datový preprocessing, </w:t>
      </w:r>
      <w:r w:rsidR="00FD7F65">
        <w:t>škálu callbacků</w:t>
      </w:r>
      <w:r w:rsidR="00162545">
        <w:t xml:space="preserve"> volatelných při trénování</w:t>
      </w:r>
      <w:r w:rsidR="00FD7F65">
        <w:t>, nástroje pro</w:t>
      </w:r>
      <w:r w:rsidR="009B4388">
        <w:t xml:space="preserve"> načítání standar</w:t>
      </w:r>
      <w:r w:rsidR="00F0096B">
        <w:t>d</w:t>
      </w:r>
      <w:r w:rsidR="009B4388">
        <w:t>ních datových sad</w:t>
      </w:r>
      <w:r w:rsidR="00FD7F65">
        <w:t>, vizualizační nástroje a další utility.</w:t>
      </w:r>
      <w:r w:rsidR="009B4388">
        <w:t xml:space="preserve"> </w:t>
      </w:r>
      <w:r w:rsidR="00FD7F65">
        <w:t>P</w:t>
      </w:r>
      <w:r w:rsidR="009B4388">
        <w:t>ochopitelně</w:t>
      </w:r>
      <w:r w:rsidR="00FD7F65">
        <w:t xml:space="preserve"> jsou přítomné parametrizovatelné funkce</w:t>
      </w:r>
      <w:r w:rsidR="009B4388">
        <w:t xml:space="preserve"> pro trénování a </w:t>
      </w:r>
      <w:r w:rsidR="00C46A53">
        <w:t>evaluaci nadefinovaných modelů.</w:t>
      </w:r>
    </w:p>
    <w:p w14:paraId="7F8E66A7" w14:textId="53EA71C0" w:rsidR="0054232F" w:rsidRDefault="00172A2F" w:rsidP="00496118">
      <w:pPr>
        <w:pStyle w:val="Heading1"/>
      </w:pPr>
      <w:bookmarkStart w:id="240" w:name="_Toc6218152"/>
      <w:r>
        <w:lastRenderedPageBreak/>
        <w:t xml:space="preserve">Návrh </w:t>
      </w:r>
      <w:r w:rsidR="00906E65">
        <w:t>a implementace</w:t>
      </w:r>
      <w:bookmarkEnd w:id="240"/>
    </w:p>
    <w:p w14:paraId="4C03823D" w14:textId="2A7C7D9D" w:rsidR="00B10C63" w:rsidRDefault="00B10C63" w:rsidP="00B10C63">
      <w:pPr>
        <w:pStyle w:val="Standartnitext"/>
        <w:ind w:firstLine="432"/>
      </w:pPr>
      <w:r>
        <w:t>Na základě popsaných experimentů PCGML</w:t>
      </w:r>
      <w:r w:rsidR="008F41CF">
        <w:t xml:space="preserve"> v kapitole </w:t>
      </w:r>
      <w:r w:rsidR="008F41CF">
        <w:fldChar w:fldCharType="begin"/>
      </w:r>
      <w:r w:rsidR="008F41CF">
        <w:instrText xml:space="preserve"> REF _Ref5709122 \n \h </w:instrText>
      </w:r>
      <w:r w:rsidR="008F41CF">
        <w:fldChar w:fldCharType="separate"/>
      </w:r>
      <w:r w:rsidR="008F41CF">
        <w:t>4.1</w:t>
      </w:r>
      <w:r w:rsidR="008F41CF">
        <w:fldChar w:fldCharType="end"/>
      </w:r>
      <w:r>
        <w:t xml:space="preserve"> lze konstatovat následující obecné rysy algoritmů pro generování logicky uspořádaných </w:t>
      </w:r>
      <w:commentRangeStart w:id="241"/>
      <w:r>
        <w:t>prostorů</w:t>
      </w:r>
      <w:commentRangeEnd w:id="241"/>
      <w:r w:rsidR="000710FA">
        <w:rPr>
          <w:rStyle w:val="CommentReference"/>
          <w:rFonts w:asciiTheme="minorHAnsi" w:hAnsiTheme="minorHAnsi" w:cstheme="minorBidi"/>
        </w:rPr>
        <w:commentReference w:id="241"/>
      </w:r>
      <w:r>
        <w:t xml:space="preserve">. Za prvé je třeba účelným způsobem předzpracovat vstupní data. </w:t>
      </w:r>
      <w:r w:rsidR="001C1E87">
        <w:t>Což znamená, že vybranému modelu strojového učení</w:t>
      </w:r>
      <w:r>
        <w:t xml:space="preserve"> musí být připraveny vhodně zakódované partikulární části žádoucího obsahu. Ve fázi generování jsou pak v rámci </w:t>
      </w:r>
      <w:r w:rsidR="001C1E87">
        <w:t>„</w:t>
      </w:r>
      <w:r>
        <w:t>nahodilé</w:t>
      </w:r>
      <w:r w:rsidR="001C1E87">
        <w:t>“</w:t>
      </w:r>
      <w:r>
        <w:t xml:space="preserve"> redistribuce těchto částí, zachovány naučené relace, ve kterých tyto části figurovaly v rámci učení. Dále si lze všimnout, že generování probíhá obvykle sekvenčně, kdy stav aktuálního prostoru vystupuje jako vstup pro další krok algoritmu. </w:t>
      </w:r>
    </w:p>
    <w:p w14:paraId="47F75C52" w14:textId="06774133" w:rsidR="00B10C63" w:rsidRDefault="000A53E5" w:rsidP="00B10C63">
      <w:pPr>
        <w:pStyle w:val="Standartnitext"/>
        <w:rPr>
          <w:rFonts w:eastAsiaTheme="minorEastAsia"/>
        </w:rPr>
      </w:pPr>
      <w:r>
        <w:t>Cílem následující k</w:t>
      </w:r>
      <w:r w:rsidRPr="00CB2351">
        <w:t>apit</w:t>
      </w:r>
      <w:r w:rsidR="00B10C63" w:rsidRPr="00CB2351">
        <w:t>o</w:t>
      </w:r>
      <w:r w:rsidR="00B10C63">
        <w:t xml:space="preserve">ly je demonstrovat metodu, která vychází z poznatků nabytých z prezentovaných PCGML experimentů. Tato metoda účelným způsobem kombinuje výstupy neuronových sítí pro </w:t>
      </w:r>
      <w:r w:rsidR="008F41CF">
        <w:t>logickou distribuci objektů do</w:t>
      </w:r>
      <w:r w:rsidR="00B10C63">
        <w:t xml:space="preserve"> interiéru pokoje. Implementace vychází z technologií představených v kapitole </w:t>
      </w:r>
      <w:r w:rsidR="00B10C63">
        <w:fldChar w:fldCharType="begin"/>
      </w:r>
      <w:r w:rsidR="00B10C63">
        <w:instrText xml:space="preserve"> REF _Ref5116809 \r \h </w:instrText>
      </w:r>
      <w:r w:rsidR="00B10C63">
        <w:fldChar w:fldCharType="separate"/>
      </w:r>
      <w:r w:rsidR="00B10C63">
        <w:t>5</w:t>
      </w:r>
      <w:r w:rsidR="00B10C63">
        <w:fldChar w:fldCharType="end"/>
      </w:r>
      <w:r w:rsidR="00B10C63">
        <w:t>. S daty bylo primárně pracován</w:t>
      </w:r>
      <w:r w:rsidR="00064DBC" w:rsidRPr="00CB2351">
        <w:t>o</w:t>
      </w:r>
      <w:r w:rsidR="00B10C63">
        <w:t xml:space="preserve"> jako s csv soubory a pro maticové vizualizace byl využita knihovna </w:t>
      </w:r>
      <w:r w:rsidR="00B10C63">
        <w:rPr>
          <w:rFonts w:eastAsiaTheme="minorEastAsia"/>
        </w:rPr>
        <w:t xml:space="preserve">matplotlib </w:t>
      </w:r>
      <w:r w:rsidR="00B10C63">
        <w:rPr>
          <w:rFonts w:eastAsiaTheme="minorEastAsia"/>
        </w:rPr>
        <w:fldChar w:fldCharType="begin"/>
      </w:r>
      <w:r w:rsidR="00B10C63">
        <w:rPr>
          <w:rFonts w:eastAsiaTheme="minorEastAsia"/>
        </w:rPr>
        <w:instrText xml:space="preserve"> ADDIN ZOTERO_ITEM CSL_CITATION {"citationID":"yzxXNgiE","properties":{"formattedCitation":"(Hunter et al. 2019)","plainCitation":"(Hunter et al. 2019)","noteIndex":0},"citationItems":[{"id":984,"uris":["http://zotero.org/users/local/IbRhotwj/items/U4EVEJW9"],"uri":["http://zotero.org/users/local/IbRhotwj/items/U4EVEJW9"],"itemData":{"id":984,"type":"webpage","title":"matplotlib","container-title":"matplotlib","URL":"https://matplotlib.org/","author":[{"family":"Hunter","given":"John"},{"family":"Darren","given":"Dale"},{"family":"Firing","given":"Eric"}],"issued":{"date-parts":[["2019"]]}}}],"schema":"https://github.com/citation-style-language/schema/raw/master/csl-citation.json"} </w:instrText>
      </w:r>
      <w:r w:rsidR="00B10C63">
        <w:rPr>
          <w:rFonts w:eastAsiaTheme="minorEastAsia"/>
        </w:rPr>
        <w:fldChar w:fldCharType="separate"/>
      </w:r>
      <w:r w:rsidR="00B10C63" w:rsidRPr="006F55DD">
        <w:t>(Hunter et al. 2019)</w:t>
      </w:r>
      <w:r w:rsidR="00B10C63">
        <w:rPr>
          <w:rFonts w:eastAsiaTheme="minorEastAsia"/>
        </w:rPr>
        <w:fldChar w:fldCharType="end"/>
      </w:r>
      <w:r w:rsidR="00B10C63">
        <w:rPr>
          <w:rFonts w:eastAsiaTheme="minorEastAsia"/>
        </w:rPr>
        <w:t>.</w:t>
      </w:r>
    </w:p>
    <w:p w14:paraId="18F6633D" w14:textId="7BC85657" w:rsidR="00B10C63" w:rsidRDefault="00B10C63" w:rsidP="00B10C63">
      <w:pPr>
        <w:pStyle w:val="Heading2"/>
      </w:pPr>
      <w:bookmarkStart w:id="242" w:name="_Toc6218153"/>
      <w:r>
        <w:t>Reprezentace scény</w:t>
      </w:r>
      <w:bookmarkEnd w:id="242"/>
    </w:p>
    <w:p w14:paraId="282B9681" w14:textId="7395D224" w:rsidR="00EF3F47" w:rsidRDefault="008E1A76" w:rsidP="00125FE2">
      <w:pPr>
        <w:pStyle w:val="Standartnitext"/>
      </w:pPr>
      <w:r>
        <w:t>Na nejvyšší úrovni jsou v</w:t>
      </w:r>
      <w:r w:rsidR="00125FE2">
        <w:t>stupní data pro algoritmus definována jako scény</w:t>
      </w:r>
      <w:r w:rsidR="00155617">
        <w:t xml:space="preserve"> </w:t>
      </w:r>
      <m:oMath>
        <m:r>
          <m:rPr>
            <m:sty m:val="p"/>
          </m:rPr>
          <w:rPr>
            <w:rFonts w:ascii="Cambria Math" w:hAnsi="Cambria Math"/>
          </w:rPr>
          <w:br/>
        </m:r>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oMath>
      <w:r w:rsidR="00125FE2">
        <w:t xml:space="preserve">. </w:t>
      </w:r>
      <w:r>
        <w:t>Scéna je diskrétním prostorem</w:t>
      </w:r>
      <w:r w:rsidR="0091782F">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t xml:space="preserve"> možných pozic</w:t>
      </w:r>
      <w:r w:rsidR="00155617">
        <w:t xml:space="preserve"> </w:t>
      </w:r>
      <m:oMath>
        <m:r>
          <w:rPr>
            <w:rFonts w:ascii="Cambria Math" w:hAnsi="Cambria Math"/>
          </w:rPr>
          <m:t>P=</m:t>
        </m:r>
        <m:d>
          <m:dPr>
            <m:ctrlPr>
              <w:rPr>
                <w:rFonts w:ascii="Cambria Math" w:hAnsi="Cambria Math"/>
                <w:i/>
              </w:rPr>
            </m:ctrlPr>
          </m:dPr>
          <m:e>
            <m:r>
              <w:rPr>
                <w:rFonts w:ascii="Cambria Math" w:hAnsi="Cambria Math"/>
              </w:rPr>
              <m:t>x,</m:t>
            </m:r>
            <m:r>
              <w:rPr>
                <w:rFonts w:ascii="Cambria Math" w:hAnsi="Cambria Math"/>
              </w:rPr>
              <m:t>z</m:t>
            </m:r>
          </m:e>
        </m:d>
      </m:oMath>
      <w:r w:rsidR="00155617">
        <w:rPr>
          <w:rFonts w:eastAsiaTheme="minorEastAsia"/>
        </w:rPr>
        <w:t xml:space="preserve">, kde </w:t>
      </w:r>
      <m:oMath>
        <m:r>
          <w:rPr>
            <w:rFonts w:ascii="Cambria Math" w:eastAsiaTheme="minorEastAsia" w:hAnsi="Cambria Math"/>
          </w:rPr>
          <m:t>x,</m:t>
        </m:r>
        <m:r>
          <w:rPr>
            <w:rFonts w:ascii="Cambria Math" w:eastAsiaTheme="minorEastAsia" w:hAnsi="Cambria Math"/>
          </w:rPr>
          <m:t>z</m:t>
        </m:r>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0,n</m:t>
            </m:r>
          </m:e>
        </m:d>
      </m:oMath>
      <w:r w:rsidR="0091782F">
        <w:t xml:space="preserve"> </w:t>
      </w:r>
      <w:r w:rsidR="00155617">
        <w:t xml:space="preserve">a </w:t>
      </w:r>
      <m:oMath>
        <m:r>
          <w:rPr>
            <w:rFonts w:ascii="Cambria Math" w:hAnsi="Cambria Math"/>
          </w:rPr>
          <m:t>P∈</m:t>
        </m:r>
        <m:r>
          <m:rPr>
            <m:sty m:val="p"/>
          </m:rPr>
          <w:rPr>
            <w:rStyle w:val="CommentReference"/>
            <w:rFonts w:asciiTheme="minorHAnsi" w:hAnsiTheme="minorHAnsi" w:cstheme="minorBidi"/>
          </w:rPr>
          <w:commentReference w:id="243"/>
        </m:r>
      </m:oMath>
      <w:r w:rsidR="000B0D81">
        <w:rPr>
          <w:rFonts w:eastAsiaTheme="minorEastAsia"/>
        </w:rPr>
        <w:t xml:space="preserve"> </w:t>
      </w:r>
      <w:r w:rsidR="00EF3F47">
        <w:t xml:space="preserve">. Na </w:t>
      </w:r>
      <w:r w:rsidR="00A11AF9">
        <w:t xml:space="preserve">jednotlivých </w:t>
      </w:r>
      <w:r w:rsidR="00EF3F47">
        <w:t xml:space="preserve">pozicích se </w:t>
      </w:r>
      <w:r w:rsidR="00A11AF9">
        <w:t xml:space="preserve">může jeden nebo žádný </w:t>
      </w:r>
      <w:r w:rsidR="00EF3F47">
        <w:t>objekt</w:t>
      </w:r>
      <w:r>
        <w:t xml:space="preserve">. </w:t>
      </w:r>
    </w:p>
    <w:p w14:paraId="2B952900" w14:textId="0521D9E8" w:rsidR="00EF3F47" w:rsidRDefault="00A11AF9" w:rsidP="00530CB1">
      <w:pPr>
        <w:pStyle w:val="Rovnice"/>
      </w:pPr>
      <m:oMathPara>
        <m:oMath>
          <m:r>
            <w:rPr>
              <w:rFonts w:ascii="Cambria Math" w:hAnsi="Cambria Math"/>
            </w:rPr>
            <m:t>s=</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2</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1</m:t>
                    </m:r>
                  </m:e>
                  <m:e>
                    <m:r>
                      <m:rPr>
                        <m:sty m:val="p"/>
                      </m:rPr>
                      <w:rPr>
                        <w:rFonts w:ascii="Cambria Math" w:hAnsi="Cambria Math"/>
                      </w:rPr>
                      <m:t>0</m:t>
                    </m:r>
                  </m:e>
                </m:mr>
              </m:m>
            </m:e>
          </m:d>
        </m:oMath>
      </m:oMathPara>
    </w:p>
    <w:p w14:paraId="5EDCC479" w14:textId="41507B44" w:rsidR="00EF3F47" w:rsidRPr="00EF3F47" w:rsidRDefault="00012722" w:rsidP="00C46A53">
      <w:pPr>
        <w:pStyle w:val="CAPITION"/>
      </w:pPr>
      <w:r>
        <w:t>Rov.</w:t>
      </w:r>
      <w:r w:rsidR="00EF3F47">
        <w:t xml:space="preserve"> </w:t>
      </w:r>
      <w:r w:rsidR="009A0142">
        <w:rPr>
          <w:noProof/>
        </w:rPr>
        <w:fldChar w:fldCharType="begin"/>
      </w:r>
      <w:r w:rsidR="009A0142">
        <w:rPr>
          <w:noProof/>
        </w:rPr>
        <w:instrText xml:space="preserve"> SEQ Rov. \* ARABIC </w:instrText>
      </w:r>
      <w:r w:rsidR="009A0142">
        <w:rPr>
          <w:noProof/>
        </w:rPr>
        <w:fldChar w:fldCharType="separate"/>
      </w:r>
      <w:r w:rsidR="007A1E6C">
        <w:rPr>
          <w:noProof/>
        </w:rPr>
        <w:t>9</w:t>
      </w:r>
      <w:r w:rsidR="009A0142">
        <w:rPr>
          <w:noProof/>
        </w:rPr>
        <w:fldChar w:fldCharType="end"/>
      </w:r>
      <w:r w:rsidR="00EF3F47">
        <w:t xml:space="preserve"> Příklad</w:t>
      </w:r>
      <w:r w:rsidR="00A11AF9">
        <w:t xml:space="preserve"> scény</w:t>
      </w:r>
      <w:del w:id="244" w:author="Pepa Sládek" w:date="2019-04-16T14:17:00Z">
        <w:r w:rsidR="00A11AF9" w:rsidDel="001F6B6B">
          <w:delText xml:space="preserve"> </w:delText>
        </w:r>
      </w:del>
      <w:r w:rsidR="00EF3F47">
        <w:t xml:space="preserve"> </w:t>
      </w:r>
      <m:oMath>
        <m:r>
          <w:rPr>
            <w:rFonts w:ascii="Cambria Math" w:hAnsi="Cambria Math"/>
          </w:rPr>
          <m:t>s</m:t>
        </m:r>
      </m:oMath>
      <w:r w:rsidR="00A11AF9">
        <w:t xml:space="preserve"> definované v diskrétním </w:t>
      </w:r>
      <w:r w:rsidR="00EF3F47">
        <w:t xml:space="preserve">prostoru </w:t>
      </w:r>
      <w:r w:rsidR="00D549F1">
        <w:t>3</w:t>
      </w:r>
      <w:r w:rsidR="00D549F1">
        <w:rPr>
          <w:vertAlign w:val="superscript"/>
        </w:rPr>
        <w:t>2</w:t>
      </w:r>
      <w:r w:rsidR="00EF3F47">
        <w:t xml:space="preserve">, kde </w:t>
      </w:r>
      <w:r w:rsidR="00155617">
        <w:t>každá pozice</w:t>
      </w:r>
      <w:r w:rsidR="00EF3F47">
        <w:t xml:space="preserve"> </w:t>
      </w:r>
      <w:r w:rsidR="00A11AF9">
        <w:t xml:space="preserve">reprezentuje </w:t>
      </w:r>
      <w:r w:rsidR="00EF3F47">
        <w:t>jed</w:t>
      </w:r>
      <w:r w:rsidR="00A11AF9">
        <w:t>e</w:t>
      </w:r>
      <w:r w:rsidR="00EF3F47">
        <w:t>n</w:t>
      </w:r>
      <w:r w:rsidR="00A11AF9">
        <w:t xml:space="preserve"> objekt z</w:t>
      </w:r>
      <w:r w:rsidR="00EF3F47">
        <w:t xml:space="preserve"> konkrétní tříd</w:t>
      </w:r>
      <w:r w:rsidR="001F6B6B">
        <w:t>y</w:t>
      </w:r>
      <w:r w:rsidR="00EF3F47">
        <w:t xml:space="preserve"> objektů</w:t>
      </w:r>
      <w:r w:rsidR="001F6B6B">
        <w:t>.</w:t>
      </w:r>
      <w:r w:rsidR="000B0D81">
        <w:t xml:space="preserve"> </w:t>
      </w:r>
    </w:p>
    <w:p w14:paraId="31BA165C" w14:textId="141FF90A" w:rsidR="00AF1D2E" w:rsidRDefault="008E1A76" w:rsidP="00EF3F47">
      <w:pPr>
        <w:pStyle w:val="Standartnitext"/>
        <w:ind w:firstLine="708"/>
      </w:pPr>
      <w:r>
        <w:t>Dohromady vytvářejí</w:t>
      </w:r>
      <w:r w:rsidR="00AF1D2E">
        <w:t xml:space="preserve"> </w:t>
      </w:r>
      <w:commentRangeStart w:id="245"/>
      <w:r w:rsidR="00AF1D2E">
        <w:t xml:space="preserve">tyto objekty </w:t>
      </w:r>
      <w:commentRangeEnd w:id="245"/>
      <w:r w:rsidR="00A11AF9">
        <w:rPr>
          <w:rStyle w:val="CommentReference"/>
          <w:rFonts w:asciiTheme="minorHAnsi" w:hAnsiTheme="minorHAnsi" w:cstheme="minorBidi"/>
        </w:rPr>
        <w:commentReference w:id="245"/>
      </w:r>
      <w:r w:rsidR="00AF1D2E">
        <w:t>určitou množinu</w:t>
      </w:r>
      <w:r w:rsidR="00155617">
        <w:rPr>
          <w:rFonts w:eastAsiaTheme="minorEastAsia"/>
        </w:rPr>
        <w:t xml:space="preserve"> </w:t>
      </w:r>
      <m:oMath>
        <m:r>
          <w:rPr>
            <w:rFonts w:ascii="Cambria Math" w:hAnsi="Cambria Math"/>
          </w:rPr>
          <m:t>O</m:t>
        </m:r>
      </m:oMath>
      <w:r w:rsidR="00AF1D2E">
        <w:t>. Ta</w:t>
      </w:r>
      <w:r w:rsidR="00D240BE">
        <w:t xml:space="preserve">to množina vytváří smysluplnost, neboli </w:t>
      </w:r>
      <w:r w:rsidR="00402B7E">
        <w:t>význam scény</w:t>
      </w:r>
      <w:r w:rsidR="00AF1D2E">
        <w:t xml:space="preserve"> </w:t>
      </w:r>
      <m:oMath>
        <m:r>
          <w:rPr>
            <w:rFonts w:ascii="Cambria Math" w:hAnsi="Cambria Math"/>
          </w:rPr>
          <m:t>VS</m:t>
        </m:r>
      </m:oMath>
      <w:r w:rsidR="00AF1D2E">
        <w:t xml:space="preserve"> ve dvou aspektech. Za prvé je pro </w:t>
      </w:r>
      <m:oMath>
        <m:r>
          <w:rPr>
            <w:rFonts w:ascii="Cambria Math" w:hAnsi="Cambria Math"/>
          </w:rPr>
          <m:t>VS</m:t>
        </m:r>
      </m:oMath>
      <w:r w:rsidR="00AF1D2E">
        <w:t xml:space="preserve"> podstatná přítomnost nebo nepřítomnost objektů ve scéně. Například vyskytuje-li se ve scéně 5 </w:t>
      </w:r>
      <w:r w:rsidR="00AF1D2E" w:rsidRPr="00CB2351">
        <w:t>postelí</w:t>
      </w:r>
      <w:r w:rsidR="00064DBC" w:rsidRPr="00CB2351">
        <w:t>,</w:t>
      </w:r>
      <w:r w:rsidR="00AF1D2E" w:rsidRPr="00CB2351">
        <w:t xml:space="preserve"> je její význam jiný</w:t>
      </w:r>
      <w:r w:rsidR="00064DBC" w:rsidRPr="00CB2351">
        <w:t>,</w:t>
      </w:r>
      <w:r w:rsidR="00AF1D2E" w:rsidRPr="00CB2351">
        <w:t xml:space="preserve"> než vyskytuje-li se v ní 5</w:t>
      </w:r>
      <w:r w:rsidR="00AF1D2E">
        <w:t xml:space="preserve"> </w:t>
      </w:r>
      <w:r w:rsidR="00B86222">
        <w:t>stolů obklopených židlemi</w:t>
      </w:r>
      <w:r w:rsidR="00E62DA1">
        <w:t xml:space="preserve">. </w:t>
      </w:r>
      <w:r w:rsidR="00AF1D2E">
        <w:t>Za druhé je význam scény</w:t>
      </w:r>
      <w:r w:rsidR="002D2995">
        <w:t xml:space="preserve"> v menší míře</w:t>
      </w:r>
      <w:r w:rsidR="004C0032">
        <w:t xml:space="preserve"> </w:t>
      </w:r>
      <w:r w:rsidR="00AF1D2E">
        <w:t>spoluvytvářen</w:t>
      </w:r>
      <w:r w:rsidR="002D2995">
        <w:t xml:space="preserve"> i</w:t>
      </w:r>
      <w:r w:rsidR="00AF1D2E">
        <w:t xml:space="preserve"> vzájemnými pozičními relacemi v diskrétním prostoru scény. </w:t>
      </w:r>
      <w:r w:rsidR="006321F6">
        <w:t>Ukázáno na příkladu: Nachází-li se</w:t>
      </w:r>
      <w:r w:rsidR="0093346A">
        <w:t xml:space="preserve"> ve scéně</w:t>
      </w:r>
      <w:r w:rsidR="006321F6">
        <w:t xml:space="preserve"> </w:t>
      </w:r>
      <w:r w:rsidR="00B86222">
        <w:t>dvacet</w:t>
      </w:r>
      <w:r w:rsidR="006321F6">
        <w:t xml:space="preserve"> židlí </w:t>
      </w:r>
      <w:r w:rsidR="006321F6" w:rsidRPr="00064DBC">
        <w:rPr>
          <w:highlight w:val="yellow"/>
        </w:rPr>
        <w:t>a</w:t>
      </w:r>
      <w:r w:rsidR="006321F6">
        <w:t xml:space="preserve"> </w:t>
      </w:r>
      <w:r w:rsidR="00B86222">
        <w:lastRenderedPageBreak/>
        <w:t>pět</w:t>
      </w:r>
      <w:r w:rsidR="006321F6">
        <w:t xml:space="preserve"> stolů, je v</w:t>
      </w:r>
      <w:r w:rsidR="0093346A">
        <w:t xml:space="preserve">ýznam scény jiný, když se všech pět židlí nachází u stolu, než když tomu tak není. </w:t>
      </w:r>
      <w:r w:rsidR="004C31B1">
        <w:t xml:space="preserve">Prezentovaný algoritmus řeší druhý aspekt </w:t>
      </w:r>
      <w:r w:rsidR="00B10C63">
        <w:t>významu scény</w:t>
      </w:r>
      <w:r w:rsidR="004C31B1">
        <w:t>, totiž umístění objektu na nejpravděpodobnější místo vzhledem k aktuálnímu kontextu prostoru. Přítomnost jednotlivých objektových tříd ve scéně je řízena uživatelsky.</w:t>
      </w:r>
    </w:p>
    <w:p w14:paraId="4AF8962C" w14:textId="62493848" w:rsidR="002D2995" w:rsidRDefault="00AF1D2E" w:rsidP="00AF1D2E">
      <w:pPr>
        <w:pStyle w:val="Standartnitext"/>
        <w:ind w:firstLine="708"/>
      </w:pPr>
      <w:r>
        <w:t>K</w:t>
      </w:r>
      <w:r w:rsidR="00EA45E2">
        <w:t>aždý objekt</w:t>
      </w:r>
      <w:r>
        <w:t xml:space="preserve"> přítomný ve scéně</w:t>
      </w:r>
      <w:r w:rsidR="00EA45E2">
        <w:t xml:space="preserve"> sebou nese vektor své pozice, rotace a velikosti. </w:t>
      </w:r>
      <w:r w:rsidR="004615F6">
        <w:t>Podstatnou</w:t>
      </w:r>
      <w:r w:rsidR="0003225B">
        <w:t xml:space="preserve">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w:t>
      </w:r>
      <w:r w:rsidR="004615F6">
        <w:t>poziční</w:t>
      </w:r>
      <w:r w:rsidR="0003225B">
        <w:t xml:space="preserve"> dvoudimenzionální </w:t>
      </w:r>
      <w:commentRangeStart w:id="246"/>
      <w:commentRangeStart w:id="247"/>
      <w:r w:rsidR="0003225B">
        <w:t xml:space="preserve">vektor </w:t>
      </w:r>
      <w:commentRangeEnd w:id="246"/>
      <w:r w:rsidR="00BC201F">
        <w:rPr>
          <w:rStyle w:val="CommentReference"/>
          <w:rFonts w:asciiTheme="minorHAnsi" w:hAnsiTheme="minorHAnsi" w:cstheme="minorBidi"/>
        </w:rPr>
        <w:commentReference w:id="246"/>
      </w:r>
      <w:commentRangeEnd w:id="247"/>
      <w:r w:rsidR="000B0D81">
        <w:rPr>
          <w:rStyle w:val="CommentReference"/>
          <w:rFonts w:asciiTheme="minorHAnsi" w:hAnsiTheme="minorHAnsi" w:cstheme="minorBidi"/>
        </w:rPr>
        <w:commentReference w:id="247"/>
      </w:r>
      <m:oMath>
        <m:r>
          <w:rPr>
            <w:rFonts w:ascii="Cambria Math" w:hAnsi="Cambria Math"/>
          </w:rPr>
          <m:t>P=(x,z)</m:t>
        </m:r>
      </m:oMath>
      <w:r w:rsidR="0003225B">
        <w:t>.</w:t>
      </w:r>
      <w:r w:rsidR="008E1A76">
        <w:t xml:space="preserve"> Vektory rotace a velikosti </w:t>
      </w:r>
      <w:r w:rsidR="00EF3F47">
        <w:t>uvažovány nejsou</w:t>
      </w:r>
      <w:r w:rsidR="008E1A76">
        <w:t>.</w:t>
      </w:r>
      <w:r w:rsidR="002D2995">
        <w:t xml:space="preserve"> Kromě geometrických vlastností objektu, je každý objekt</w:t>
      </w:r>
      <w:r w:rsidR="008E012D">
        <w:t xml:space="preserve"> ve scéně</w:t>
      </w:r>
      <w:r w:rsidR="002D2995">
        <w:t xml:space="preserve"> kategorizován </w:t>
      </w:r>
      <w:r w:rsidR="008E012D">
        <w:t>třídou,</w:t>
      </w:r>
      <w:r w:rsidR="000C1BCF">
        <w:t xml:space="preserve"> kterou představuje. </w:t>
      </w:r>
    </w:p>
    <w:p w14:paraId="216169AA" w14:textId="430CE3B9" w:rsidR="0093346A" w:rsidRDefault="002D2995" w:rsidP="004615F6">
      <w:pPr>
        <w:pStyle w:val="Standartnitext"/>
        <w:ind w:firstLine="708"/>
      </w:pPr>
      <w:r>
        <w:t>Z uved</w:t>
      </w:r>
      <w:r w:rsidR="00F0096B">
        <w:t>e</w:t>
      </w:r>
      <w:r>
        <w:t xml:space="preserve">ného </w:t>
      </w:r>
      <w:r w:rsidR="00365130">
        <w:t>lze</w:t>
      </w:r>
      <w:r>
        <w:t xml:space="preserve"> názorně </w:t>
      </w:r>
      <w:r w:rsidR="00F25EE4">
        <w:t>představit</w:t>
      </w:r>
      <w:r>
        <w:t xml:space="preserve"> </w:t>
      </w:r>
      <w:r w:rsidR="00365130">
        <w:t>obecný cíl</w:t>
      </w:r>
      <w:r w:rsidR="004615F6">
        <w:t>:</w:t>
      </w:r>
      <w:r w:rsidR="00450F1E">
        <w:t xml:space="preserve"> </w:t>
      </w:r>
      <w:r w:rsidR="000C1BCF">
        <w:t>Za předpokladu výchozí scény</w:t>
      </w:r>
      <w:r w:rsidR="00155617">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0C1BCF" w:rsidRPr="001A0463">
        <w:t>,</w:t>
      </w:r>
      <w:r w:rsidR="000C1BCF">
        <w:t xml:space="preserve"> která je </w:t>
      </w:r>
      <w:r w:rsidR="00F25EE4">
        <w:t>určena</w:t>
      </w:r>
      <w:r w:rsidR="000C1BCF">
        <w:t xml:space="preserve"> množinou objektů </w:t>
      </w:r>
      <m:oMath>
        <m:r>
          <w:rPr>
            <w:rFonts w:ascii="Cambria Math" w:hAnsi="Cambria Math"/>
          </w:rPr>
          <m:t>O</m:t>
        </m:r>
      </m:oMath>
      <w:r w:rsidR="006321F6" w:rsidRPr="001A0463">
        <w:t>,</w:t>
      </w:r>
      <w:r w:rsidR="006321F6">
        <w:rPr>
          <w:rFonts w:eastAsiaTheme="minorEastAsia"/>
        </w:rPr>
        <w:t xml:space="preserve"> </w:t>
      </w:r>
      <w:r w:rsidR="00E95A94">
        <w:rPr>
          <w:rFonts w:eastAsiaTheme="minorEastAsia"/>
        </w:rPr>
        <w:t>umístit uživatelsky vyb</w:t>
      </w:r>
      <w:r w:rsidR="00155617">
        <w:rPr>
          <w:rFonts w:eastAsiaTheme="minorEastAsia"/>
        </w:rPr>
        <w:t xml:space="preserve">raný objekt na logickou pozici. </w:t>
      </w:r>
      <w:r w:rsidR="0093346A">
        <w:t xml:space="preserve">Tím vzniká nová scéna </w:t>
      </w:r>
      <m:oMath>
        <m:r>
          <w:rPr>
            <w:rFonts w:ascii="Cambria Math" w:hAnsi="Cambria Math"/>
          </w:rPr>
          <m:t>s</m:t>
        </m:r>
      </m:oMath>
      <w:r w:rsidR="0093346A" w:rsidRPr="001A0463">
        <w:rPr>
          <w:vertAlign w:val="subscript"/>
        </w:rPr>
        <w:t>.</w:t>
      </w:r>
      <w:r w:rsidR="0093346A">
        <w:t xml:space="preserve"> Tento proces bude iterativní</w:t>
      </w:r>
      <w:r w:rsidR="00EF3F47">
        <w:t>,</w:t>
      </w:r>
      <w:r w:rsidR="0093346A">
        <w:t xml:space="preserve"> to znamená, že v jednom kroku generovacího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248"/>
      <w:r w:rsidR="0093346A">
        <w:t>generování</w:t>
      </w:r>
      <w:commentRangeEnd w:id="248"/>
      <w:r w:rsidR="0093346A">
        <w:rPr>
          <w:rStyle w:val="CommentReference"/>
          <w:rFonts w:asciiTheme="minorHAnsi" w:hAnsiTheme="minorHAnsi" w:cstheme="minorBidi"/>
        </w:rPr>
        <w:commentReference w:id="248"/>
      </w:r>
      <w:r w:rsidR="004615F6">
        <w:t xml:space="preserve"> viz </w:t>
      </w:r>
      <w:r w:rsidR="004615F6">
        <w:fldChar w:fldCharType="begin"/>
      </w:r>
      <w:r w:rsidR="004615F6">
        <w:instrText xml:space="preserve"> REF _Ref3885870 \h </w:instrText>
      </w:r>
      <w:r w:rsidR="004615F6">
        <w:fldChar w:fldCharType="separate"/>
      </w:r>
      <w:r w:rsidR="004615F6">
        <w:t xml:space="preserve">Rov. </w:t>
      </w:r>
      <w:r w:rsidR="004615F6">
        <w:rPr>
          <w:noProof/>
        </w:rPr>
        <w:t>9</w:t>
      </w:r>
      <w:r w:rsidR="004615F6">
        <w:fldChar w:fldCharType="end"/>
      </w:r>
      <w:r w:rsidR="004615F6">
        <w:fldChar w:fldCharType="begin"/>
      </w:r>
      <w:r w:rsidR="004615F6">
        <w:instrText xml:space="preserve"> REF _Ref4237026 \h </w:instrText>
      </w:r>
      <w:r w:rsidR="004615F6">
        <w:fldChar w:fldCharType="end"/>
      </w:r>
      <w:r w:rsidR="0093346A">
        <w:t xml:space="preserve">. </w:t>
      </w:r>
      <w:r w:rsidR="004615F6">
        <w:t>Fáze, které povedou k naplnění tohoto cíle</w:t>
      </w:r>
      <w:r w:rsidR="006869A3">
        <w:t>,</w:t>
      </w:r>
      <w:r w:rsidR="001C1E87">
        <w:t xml:space="preserve"> </w:t>
      </w:r>
      <w:r w:rsidR="004615F6">
        <w:t>jsou předmětem následující kapitoly.</w:t>
      </w:r>
    </w:p>
    <w:p w14:paraId="311F5BE7" w14:textId="77777777" w:rsidR="0093346A" w:rsidRDefault="006D7066" w:rsidP="00530CB1">
      <w:pPr>
        <w:pStyle w:val="Rovnice"/>
      </w:pPr>
      <m:oMathPara>
        <m:oMath>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o</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1</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x</m:t>
              </m:r>
            </m:sub>
          </m:sSub>
        </m:oMath>
      </m:oMathPara>
    </w:p>
    <w:p w14:paraId="1B1568CA" w14:textId="57A9BEAE" w:rsidR="0093346A" w:rsidRDefault="00012722" w:rsidP="00C46A53">
      <w:pPr>
        <w:pStyle w:val="CAPITION"/>
      </w:pPr>
      <w:bookmarkStart w:id="249" w:name="_Ref3885870"/>
      <w:r>
        <w:t>Rov.</w:t>
      </w:r>
      <w:r w:rsidR="0093346A">
        <w:t xml:space="preserve"> </w:t>
      </w:r>
      <w:r w:rsidR="009A0142">
        <w:rPr>
          <w:noProof/>
        </w:rPr>
        <w:fldChar w:fldCharType="begin"/>
      </w:r>
      <w:r w:rsidR="009A0142">
        <w:rPr>
          <w:noProof/>
        </w:rPr>
        <w:instrText xml:space="preserve"> SEQ Rov. \* ARABIC </w:instrText>
      </w:r>
      <w:r w:rsidR="009A0142">
        <w:rPr>
          <w:noProof/>
        </w:rPr>
        <w:fldChar w:fldCharType="separate"/>
      </w:r>
      <w:r w:rsidR="007A1E6C">
        <w:rPr>
          <w:noProof/>
        </w:rPr>
        <w:t>10</w:t>
      </w:r>
      <w:r w:rsidR="009A0142">
        <w:rPr>
          <w:noProof/>
        </w:rPr>
        <w:fldChar w:fldCharType="end"/>
      </w:r>
      <w:bookmarkEnd w:id="249"/>
      <w:r w:rsidR="00155617">
        <w:t>:</w:t>
      </w:r>
      <w:r w:rsidR="00E62DA1">
        <w:t xml:space="preserve"> </w:t>
      </w:r>
      <w:r w:rsidR="00396329">
        <w:t>Proces generování</w:t>
      </w:r>
      <w:r w:rsidR="00F25EE4">
        <w:t xml:space="preserve"> scény </w:t>
      </w:r>
      <m:oMath>
        <m:r>
          <w:rPr>
            <w:rFonts w:ascii="Cambria Math" w:hAnsi="Cambria Math"/>
          </w:rPr>
          <m:t>s</m:t>
        </m:r>
      </m:oMath>
      <w:r w:rsidR="00F25EE4">
        <w:t xml:space="preserve">, kd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F25EE4">
        <w:t xml:space="preserve"> odpovídá výchozí scéně, </w:t>
      </w:r>
      <m:oMath>
        <m:r>
          <w:rPr>
            <w:rFonts w:ascii="Cambria Math" w:hAnsi="Cambria Math"/>
          </w:rPr>
          <m:t>n</m:t>
        </m:r>
      </m:oMath>
      <w:r w:rsidR="00F25EE4" w:rsidRPr="001A0463">
        <w:t xml:space="preserve"> </w:t>
      </w:r>
      <w:r w:rsidR="00F25EE4">
        <w:t xml:space="preserve">vyjadřuje počet iterací algoritmu </w:t>
      </w:r>
      <w:r w:rsidR="00F0096B">
        <w:br/>
      </w:r>
      <w:r w:rsidR="00F25EE4">
        <w:t xml:space="preserve">a </w:t>
      </w:r>
      <m:oMath>
        <m:sSub>
          <m:sSubPr>
            <m:ctrlPr>
              <w:rPr>
                <w:rFonts w:ascii="Cambria Math" w:hAnsi="Cambria Math"/>
                <w:i/>
              </w:rPr>
            </m:ctrlPr>
          </m:sSubPr>
          <m:e>
            <m:r>
              <w:rPr>
                <w:rFonts w:ascii="Cambria Math" w:hAnsi="Cambria Math"/>
              </w:rPr>
              <m:t>o</m:t>
            </m:r>
          </m:e>
          <m:sub>
            <m:r>
              <w:rPr>
                <w:rFonts w:ascii="Cambria Math" w:hAnsi="Cambria Math"/>
              </w:rPr>
              <m:t>x</m:t>
            </m:r>
          </m:sub>
        </m:sSub>
      </m:oMath>
      <w:r w:rsidR="00F25EE4" w:rsidRPr="001A0463">
        <w:rPr>
          <w:vertAlign w:val="subscript"/>
        </w:rPr>
        <w:t xml:space="preserve"> </w:t>
      </w:r>
      <w:r w:rsidR="00F25EE4">
        <w:t xml:space="preserve">představuje predikovaný objekt </w:t>
      </w:r>
      <w:commentRangeStart w:id="250"/>
      <w:r w:rsidR="00F25EE4">
        <w:t>třídy</w:t>
      </w:r>
      <w:commentRangeEnd w:id="250"/>
      <w:r w:rsidR="006869A3">
        <w:rPr>
          <w:rStyle w:val="CommentReference"/>
          <w:rFonts w:asciiTheme="minorHAnsi" w:hAnsiTheme="minorHAnsi" w:cstheme="minorBidi"/>
        </w:rPr>
        <w:commentReference w:id="250"/>
      </w:r>
      <w:r w:rsidR="00F25EE4">
        <w:t xml:space="preserve"> </w:t>
      </w:r>
      <m:oMath>
        <m:r>
          <w:rPr>
            <w:rFonts w:ascii="Cambria Math" w:hAnsi="Cambria Math"/>
          </w:rPr>
          <m:t>x</m:t>
        </m:r>
      </m:oMath>
      <w:r w:rsidR="00F25EE4">
        <w:t>.</w:t>
      </w:r>
    </w:p>
    <w:p w14:paraId="740EDD7B" w14:textId="3C5B2843" w:rsidR="00125FE2" w:rsidRDefault="00FB3671" w:rsidP="00E95A94">
      <w:pPr>
        <w:pStyle w:val="Heading2"/>
      </w:pPr>
      <w:bookmarkStart w:id="251" w:name="_Toc6218154"/>
      <w:r>
        <w:t>Popis algoritmu</w:t>
      </w:r>
      <w:r w:rsidR="00E950EC">
        <w:t xml:space="preserve"> a modelové situace</w:t>
      </w:r>
      <w:bookmarkEnd w:id="251"/>
    </w:p>
    <w:p w14:paraId="36DD8640" w14:textId="102DAB1D" w:rsidR="00F25EE4" w:rsidRDefault="00D96B56" w:rsidP="00AA1449">
      <w:pPr>
        <w:pStyle w:val="Standartnitext"/>
        <w:ind w:firstLine="576"/>
      </w:pPr>
      <w:r>
        <w:t>Celý algoritmus sestává ze tří fází. Za prvé je to fáze předzpracování dat. V druhé fázi se natrénují neuronové sítě a v poslední fázi je volána metoda generování</w:t>
      </w:r>
      <w:r w:rsidR="00B10C63">
        <w:t>, která účelným způsobem kombinuje výstupy neuronových sítí pro finální predikci umístění objektu do scény</w:t>
      </w:r>
      <w:r>
        <w:t>.</w:t>
      </w:r>
      <w:r w:rsidR="00E16F6D">
        <w:t xml:space="preserve"> Modelovou situací pro otestování navrženého principu je umísťování nábytku do prostoru pokoje. Aplikační užití tohoto principu se však neomezuje na tento konkrétní případ a lze ho obecně aplikovat i pro jiná zadání.</w:t>
      </w:r>
      <w:r w:rsidR="00B10C63">
        <w:t xml:space="preserve"> Všechny tři fáze jsou blíže po</w:t>
      </w:r>
      <w:r w:rsidR="006869A3">
        <w:t>p</w:t>
      </w:r>
      <w:r w:rsidR="00B10C63">
        <w:t>s</w:t>
      </w:r>
      <w:r w:rsidR="00B10C63">
        <w:t>ány v následujících kapitolách.</w:t>
      </w:r>
      <w:r>
        <w:t xml:space="preserve"> </w:t>
      </w:r>
    </w:p>
    <w:p w14:paraId="53A20AA2" w14:textId="2156AF64" w:rsidR="00CC29C7" w:rsidRDefault="00CC29C7" w:rsidP="008E5D5F">
      <w:pPr>
        <w:pStyle w:val="Heading3"/>
      </w:pPr>
      <w:bookmarkStart w:id="252" w:name="_Toc6218155"/>
      <w:r>
        <w:t>Charakteristika vstupních dat</w:t>
      </w:r>
      <w:bookmarkEnd w:id="252"/>
    </w:p>
    <w:p w14:paraId="2DF9EE1C" w14:textId="5ABD23EA" w:rsidR="00E25B52" w:rsidRDefault="00CC29C7" w:rsidP="00E25B52">
      <w:pPr>
        <w:pStyle w:val="Standartnitext"/>
        <w:rPr>
          <w:rFonts w:eastAsiaTheme="minorEastAsia"/>
        </w:rPr>
      </w:pPr>
      <w:r>
        <w:t xml:space="preserve">Pro všechny testované případy byla užita vstupní datová sada čítající 23 ručně </w:t>
      </w:r>
      <w:r w:rsidR="00E16F6D">
        <w:t>nadefinovaných</w:t>
      </w:r>
      <w:r>
        <w:t xml:space="preserve"> </w:t>
      </w:r>
      <w:r w:rsidR="00E16F6D">
        <w:t>scén</w:t>
      </w:r>
      <w:r w:rsidR="00663F9C">
        <w:rPr>
          <w:rStyle w:val="CommentReference"/>
          <w:rFonts w:asciiTheme="minorHAnsi" w:hAnsiTheme="minorHAnsi" w:cstheme="minorBidi"/>
        </w:rPr>
        <w:commentReference w:id="253"/>
      </w:r>
      <w:r w:rsidR="00B168DC">
        <w:rPr>
          <w:rStyle w:val="CommentReference"/>
          <w:rFonts w:asciiTheme="minorHAnsi" w:hAnsiTheme="minorHAnsi" w:cstheme="minorBidi"/>
        </w:rPr>
        <w:commentReference w:id="254"/>
      </w:r>
      <w:r w:rsidR="00E16F6D">
        <w:t xml:space="preserve">, které </w:t>
      </w:r>
      <w:r w:rsidR="00B168DC">
        <w:t>reprezentují</w:t>
      </w:r>
      <w:r w:rsidR="00E16F6D">
        <w:t xml:space="preserve"> pokoj.</w:t>
      </w:r>
      <w:r w:rsidR="001C1E87">
        <w:t xml:space="preserve"> Matice dat (a jejich vizualizace) lze </w:t>
      </w:r>
      <w:r w:rsidR="001C1E87">
        <w:lastRenderedPageBreak/>
        <w:t xml:space="preserve">nalézt v </w:t>
      </w:r>
      <w:commentRangeStart w:id="255"/>
      <w:r w:rsidR="001C1E87">
        <w:t>p</w:t>
      </w:r>
      <w:r w:rsidR="00A679D2">
        <w:t>ř</w:t>
      </w:r>
      <w:r w:rsidR="006869A3">
        <w:rPr>
          <w:highlight w:val="yellow"/>
        </w:rPr>
        <w:t>í</w:t>
      </w:r>
      <w:r w:rsidR="001C1E87">
        <w:t xml:space="preserve">loze </w:t>
      </w:r>
      <w:commentRangeEnd w:id="255"/>
      <w:r w:rsidR="0053052D">
        <w:rPr>
          <w:rStyle w:val="CommentReference"/>
          <w:rFonts w:asciiTheme="minorHAnsi" w:hAnsiTheme="minorHAnsi" w:cstheme="minorBidi"/>
        </w:rPr>
        <w:commentReference w:id="255"/>
      </w:r>
      <w:r w:rsidR="001C1E87">
        <w:t xml:space="preserve">bakalářské </w:t>
      </w:r>
      <w:commentRangeStart w:id="256"/>
      <w:r w:rsidR="001C1E87">
        <w:t>práce</w:t>
      </w:r>
      <w:commentRangeEnd w:id="256"/>
      <w:r w:rsidR="006869A3">
        <w:rPr>
          <w:rStyle w:val="CommentReference"/>
          <w:rFonts w:asciiTheme="minorHAnsi" w:hAnsiTheme="minorHAnsi" w:cstheme="minorBidi"/>
        </w:rPr>
        <w:commentReference w:id="256"/>
      </w:r>
      <w:r w:rsidR="001C1E87">
        <w:t>.</w:t>
      </w:r>
      <w:r w:rsidR="00A9102E">
        <w:t xml:space="preserve"> </w:t>
      </w:r>
      <w:r w:rsidR="00CE4100">
        <w:t xml:space="preserve">Tvar pokoje byl v 18 případech čtvercový a v pěti případech </w:t>
      </w:r>
      <w:r w:rsidR="00663F9C">
        <w:t>byl tvarem nepravidelný n-úhelník s vodorovnými nebo svislými hranami</w:t>
      </w:r>
      <w:r w:rsidR="0010327C">
        <w:t>.</w:t>
      </w:r>
      <w:r>
        <w:t xml:space="preserve"> </w:t>
      </w:r>
      <w:r w:rsidR="00A679D2">
        <w:t>Př</w:t>
      </w:r>
      <w:r w:rsidR="00A679D2" w:rsidRPr="00CB2351">
        <w:t>í</w:t>
      </w:r>
      <w:r w:rsidR="004C2420">
        <w:t xml:space="preserve">klady obou tvarů pokoje jsou vyobrazeny na obrázku </w:t>
      </w:r>
      <w:r w:rsidR="004C2420">
        <w:fldChar w:fldCharType="begin"/>
      </w:r>
      <w:r w:rsidR="004C2420">
        <w:instrText xml:space="preserve"> REF _Ref5346733 \h </w:instrText>
      </w:r>
      <w:r w:rsidR="004C2420">
        <w:fldChar w:fldCharType="separate"/>
      </w:r>
      <w:r w:rsidR="00703706">
        <w:t xml:space="preserve">Obr. </w:t>
      </w:r>
      <w:r w:rsidR="00703706">
        <w:rPr>
          <w:noProof/>
        </w:rPr>
        <w:t>11</w:t>
      </w:r>
      <w:r w:rsidR="004C2420">
        <w:fldChar w:fldCharType="end"/>
      </w:r>
      <w:r w:rsidR="004C2420">
        <w:t xml:space="preserve">. </w:t>
      </w:r>
      <w:r w:rsidR="00AF2CE8">
        <w:fldChar w:fldCharType="begin"/>
      </w:r>
      <w:r w:rsidR="00AF2CE8">
        <w:instrText xml:space="preserve"> REF _Ref3878559 \h </w:instrText>
      </w:r>
      <w:r w:rsidR="00AF2CE8">
        <w:fldChar w:fldCharType="separate"/>
      </w:r>
      <w:r w:rsidR="00AF2CE8">
        <w:t xml:space="preserve">Tabulka </w:t>
      </w:r>
      <w:r w:rsidR="00AF2CE8">
        <w:rPr>
          <w:noProof/>
        </w:rPr>
        <w:t>1</w:t>
      </w:r>
      <w:r w:rsidR="00AF2CE8">
        <w:fldChar w:fldCharType="end"/>
      </w:r>
      <w:r>
        <w:t xml:space="preserve"> </w:t>
      </w:r>
      <w:r w:rsidR="00396329">
        <w:t xml:space="preserve">představuje použité objekty a </w:t>
      </w:r>
      <w:r>
        <w:t>logiku, se kterou by</w:t>
      </w:r>
      <w:r w:rsidR="00C46A53">
        <w:t>ly předměty do scén umísťovány</w:t>
      </w:r>
      <w:r w:rsidR="00E16F6D">
        <w:t>. Tyto údaje jsou</w:t>
      </w:r>
      <w:r w:rsidR="00663F9C">
        <w:t xml:space="preserve"> </w:t>
      </w:r>
      <w:r w:rsidR="00E16F6D">
        <w:t>podstatné</w:t>
      </w:r>
      <w:r w:rsidR="00396329">
        <w:t xml:space="preserve"> pro</w:t>
      </w:r>
      <w:r w:rsidR="0010327C">
        <w:t xml:space="preserve"> popis jednotlivých fází a</w:t>
      </w:r>
      <w:r w:rsidR="00396329">
        <w:t xml:space="preserve"> následnou evaluaci nagenerovaných vzorků.</w:t>
      </w:r>
      <w:r w:rsidR="00E25B52" w:rsidRPr="00E25B52">
        <w:rPr>
          <w:rFonts w:eastAsiaTheme="minorEastAsia"/>
        </w:rPr>
        <w:t xml:space="preserve"> </w:t>
      </w:r>
      <w:r w:rsidR="00E25B52">
        <w:rPr>
          <w:rFonts w:eastAsiaTheme="minorEastAsia"/>
        </w:rPr>
        <w:fldChar w:fldCharType="begin"/>
      </w:r>
      <w:r w:rsidR="00E25B52">
        <w:rPr>
          <w:rFonts w:eastAsiaTheme="minorEastAsia"/>
        </w:rPr>
        <w:instrText xml:space="preserve"> REF _Ref5972929 \h </w:instrText>
      </w:r>
      <w:r w:rsidR="00E25B52">
        <w:rPr>
          <w:rFonts w:eastAsiaTheme="minorEastAsia"/>
        </w:rPr>
      </w:r>
      <w:r w:rsidR="00E25B52">
        <w:rPr>
          <w:rFonts w:eastAsiaTheme="minorEastAsia"/>
        </w:rPr>
        <w:fldChar w:fldCharType="separate"/>
      </w:r>
      <w:r w:rsidR="00E25B52">
        <w:t xml:space="preserve">Obr. </w:t>
      </w:r>
      <w:r w:rsidR="00E25B52">
        <w:rPr>
          <w:noProof/>
        </w:rPr>
        <w:t>12</w:t>
      </w:r>
      <w:r w:rsidR="00E25B52">
        <w:rPr>
          <w:rFonts w:eastAsiaTheme="minorEastAsia"/>
        </w:rPr>
        <w:fldChar w:fldCharType="end"/>
      </w:r>
      <w:r w:rsidR="00E25B52">
        <w:rPr>
          <w:rFonts w:eastAsiaTheme="minorEastAsia"/>
        </w:rPr>
        <w:t xml:space="preserve"> představuje prostor matice, ve které jsou zobrazeny a dodrženy všechny sledované vlastnosti.</w:t>
      </w:r>
    </w:p>
    <w:p w14:paraId="1503E157" w14:textId="15B18E29" w:rsidR="00C46A53" w:rsidRDefault="00C46A53" w:rsidP="00C46A53">
      <w:pPr>
        <w:pStyle w:val="Standartnitext"/>
        <w:ind w:firstLine="708"/>
      </w:pPr>
    </w:p>
    <w:p w14:paraId="4D36C2DD" w14:textId="546C2E6B" w:rsidR="004C2420" w:rsidRDefault="004C2420" w:rsidP="004C2420">
      <w:pPr>
        <w:pStyle w:val="Obrzek"/>
      </w:pPr>
      <w:r w:rsidRPr="004C2420">
        <w:drawing>
          <wp:inline distT="0" distB="0" distL="0" distR="0" wp14:anchorId="05957D47" wp14:editId="4B53445F">
            <wp:extent cx="1266804" cy="1250579"/>
            <wp:effectExtent l="0" t="0" r="0" b="6985"/>
            <wp:docPr id="19" name="Picture 19" descr="C:\Users\Adam Ouhrabka\Desktop\vi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am Ouhrabka\Desktop\vis1.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7520" t="11540" r="27711" b="6379"/>
                    <a:stretch/>
                  </pic:blipFill>
                  <pic:spPr bwMode="auto">
                    <a:xfrm>
                      <a:off x="0" y="0"/>
                      <a:ext cx="1297118" cy="1280504"/>
                    </a:xfrm>
                    <a:prstGeom prst="rect">
                      <a:avLst/>
                    </a:prstGeom>
                    <a:noFill/>
                    <a:ln>
                      <a:noFill/>
                    </a:ln>
                    <a:extLst>
                      <a:ext uri="{53640926-AAD7-44D8-BBD7-CCE9431645EC}">
                        <a14:shadowObscured xmlns:a14="http://schemas.microsoft.com/office/drawing/2010/main"/>
                      </a:ext>
                    </a:extLst>
                  </pic:spPr>
                </pic:pic>
              </a:graphicData>
            </a:graphic>
          </wp:inline>
        </w:drawing>
      </w:r>
      <w:r w:rsidRPr="004C2420">
        <w:drawing>
          <wp:inline distT="0" distB="0" distL="0" distR="0" wp14:anchorId="3166E961" wp14:editId="444243A4">
            <wp:extent cx="2009954" cy="1261611"/>
            <wp:effectExtent l="0" t="0" r="0" b="0"/>
            <wp:docPr id="20" name="Picture 20" descr="C:\Users\Adam Ouhrabka\Desktop\vi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vis2.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7934" t="11198" r="18118" b="5691"/>
                    <a:stretch/>
                  </pic:blipFill>
                  <pic:spPr bwMode="auto">
                    <a:xfrm>
                      <a:off x="0" y="0"/>
                      <a:ext cx="2042109" cy="1281794"/>
                    </a:xfrm>
                    <a:prstGeom prst="rect">
                      <a:avLst/>
                    </a:prstGeom>
                    <a:noFill/>
                    <a:ln>
                      <a:noFill/>
                    </a:ln>
                    <a:extLst>
                      <a:ext uri="{53640926-AAD7-44D8-BBD7-CCE9431645EC}">
                        <a14:shadowObscured xmlns:a14="http://schemas.microsoft.com/office/drawing/2010/main"/>
                      </a:ext>
                    </a:extLst>
                  </pic:spPr>
                </pic:pic>
              </a:graphicData>
            </a:graphic>
          </wp:inline>
        </w:drawing>
      </w:r>
      <w:r w:rsidRPr="004C2420">
        <w:drawing>
          <wp:inline distT="0" distB="0" distL="0" distR="0" wp14:anchorId="52F3D087" wp14:editId="549920E2">
            <wp:extent cx="3976778" cy="122119"/>
            <wp:effectExtent l="0" t="0" r="0" b="0"/>
            <wp:docPr id="18" name="Picture 18" descr="C:\Users\Adam Ouhrabka\Desktop\vi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vis2.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5334" t="93875" r="2500" b="264"/>
                    <a:stretch/>
                  </pic:blipFill>
                  <pic:spPr bwMode="auto">
                    <a:xfrm>
                      <a:off x="0" y="0"/>
                      <a:ext cx="4950652" cy="152025"/>
                    </a:xfrm>
                    <a:prstGeom prst="rect">
                      <a:avLst/>
                    </a:prstGeom>
                    <a:noFill/>
                    <a:ln>
                      <a:noFill/>
                    </a:ln>
                    <a:extLst>
                      <a:ext uri="{53640926-AAD7-44D8-BBD7-CCE9431645EC}">
                        <a14:shadowObscured xmlns:a14="http://schemas.microsoft.com/office/drawing/2010/main"/>
                      </a:ext>
                    </a:extLst>
                  </pic:spPr>
                </pic:pic>
              </a:graphicData>
            </a:graphic>
          </wp:inline>
        </w:drawing>
      </w:r>
    </w:p>
    <w:p w14:paraId="553D92B8" w14:textId="36DD6166" w:rsidR="004C2420" w:rsidRDefault="004C2420" w:rsidP="004C2420">
      <w:pPr>
        <w:pStyle w:val="CAPITION"/>
      </w:pPr>
      <w:bookmarkStart w:id="257" w:name="_Ref5346733"/>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11</w:t>
      </w:r>
      <w:r w:rsidR="00F94C7D">
        <w:rPr>
          <w:noProof/>
        </w:rPr>
        <w:fldChar w:fldCharType="end"/>
      </w:r>
      <w:bookmarkEnd w:id="257"/>
      <w:r>
        <w:t xml:space="preserve">: Příklady scén (pokojů) z datové sady. Vlevo čtvercový tvar. Vpravo nepravidelný n-úhelník. </w:t>
      </w:r>
    </w:p>
    <w:p w14:paraId="36D8158D" w14:textId="46D37ACA" w:rsidR="00C46A53" w:rsidRDefault="00C46A53" w:rsidP="00C46A53">
      <w:pPr>
        <w:pStyle w:val="Captiontable"/>
      </w:pPr>
      <w:bookmarkStart w:id="258" w:name="_Ref3878559"/>
      <w:r>
        <w:t xml:space="preserve">Tabulka </w:t>
      </w:r>
      <w:r>
        <w:rPr>
          <w:noProof/>
        </w:rPr>
        <w:fldChar w:fldCharType="begin"/>
      </w:r>
      <w:r>
        <w:rPr>
          <w:noProof/>
        </w:rPr>
        <w:instrText xml:space="preserve"> SEQ Tabulka \* ARABIC </w:instrText>
      </w:r>
      <w:r>
        <w:rPr>
          <w:noProof/>
        </w:rPr>
        <w:fldChar w:fldCharType="separate"/>
      </w:r>
      <w:r w:rsidR="00C05B9A">
        <w:rPr>
          <w:noProof/>
        </w:rPr>
        <w:t>1</w:t>
      </w:r>
      <w:r>
        <w:rPr>
          <w:noProof/>
        </w:rPr>
        <w:fldChar w:fldCharType="end"/>
      </w:r>
      <w:bookmarkEnd w:id="258"/>
      <w:r w:rsidR="00E950EC">
        <w:rPr>
          <w:noProof/>
        </w:rPr>
        <w:t>:</w:t>
      </w:r>
      <w:r>
        <w:t xml:space="preserve"> </w:t>
      </w:r>
      <w:r w:rsidR="00312F03">
        <w:t>N</w:t>
      </w:r>
      <w:r>
        <w:t>ázor</w:t>
      </w:r>
      <w:r w:rsidR="004C2420">
        <w:t>ný</w:t>
      </w:r>
      <w:r>
        <w:t xml:space="preserve"> popis objekty přítomné ve vstupních datech</w:t>
      </w:r>
      <w:r w:rsidR="00E950EC">
        <w:t xml:space="preserve">. Objekt typu SS je takový objekt, který pouze vystupuje ve scénách a nehodláme ho predikovat. </w:t>
      </w:r>
    </w:p>
    <w:tbl>
      <w:tblPr>
        <w:tblStyle w:val="GridTable1Light"/>
        <w:tblW w:w="0" w:type="auto"/>
        <w:tblLook w:val="04A0" w:firstRow="1" w:lastRow="0" w:firstColumn="1" w:lastColumn="0" w:noHBand="0" w:noVBand="1"/>
      </w:tblPr>
      <w:tblGrid>
        <w:gridCol w:w="425"/>
        <w:gridCol w:w="1519"/>
        <w:gridCol w:w="605"/>
        <w:gridCol w:w="6228"/>
      </w:tblGrid>
      <w:tr w:rsidR="00A26542" w14:paraId="3F9FB546" w14:textId="77777777" w:rsidTr="007D744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5" w:type="dxa"/>
          </w:tcPr>
          <w:p w14:paraId="3C560E18" w14:textId="77777777" w:rsidR="00A26542" w:rsidRPr="0026640B" w:rsidRDefault="00A26542" w:rsidP="00C46A53">
            <w:pPr>
              <w:pStyle w:val="tabulkatext"/>
            </w:pPr>
            <w:r w:rsidRPr="0026640B">
              <w:t>Id</w:t>
            </w:r>
          </w:p>
        </w:tc>
        <w:tc>
          <w:tcPr>
            <w:tcW w:w="1519" w:type="dxa"/>
          </w:tcPr>
          <w:p w14:paraId="4C677F91" w14:textId="77777777"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05" w:type="dxa"/>
          </w:tcPr>
          <w:p w14:paraId="61D890DE" w14:textId="26CD76F5"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t>Typ</w:t>
            </w:r>
          </w:p>
        </w:tc>
        <w:tc>
          <w:tcPr>
            <w:tcW w:w="6228" w:type="dxa"/>
          </w:tcPr>
          <w:p w14:paraId="3995B724" w14:textId="145D7EDD"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A26542" w14:paraId="020B4AF1"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3607EBDA" w14:textId="226DAB0B" w:rsidR="00A26542" w:rsidRPr="0026640B" w:rsidRDefault="00A26542" w:rsidP="0091074A">
            <w:pPr>
              <w:pStyle w:val="tabulkatext"/>
            </w:pPr>
            <w:r>
              <w:t>0</w:t>
            </w:r>
          </w:p>
        </w:tc>
        <w:tc>
          <w:tcPr>
            <w:tcW w:w="1519" w:type="dxa"/>
          </w:tcPr>
          <w:p w14:paraId="68EFDA71" w14:textId="397FCB4C" w:rsidR="00A26542" w:rsidRPr="0026640B" w:rsidRDefault="00A26542" w:rsidP="00A26542">
            <w:pPr>
              <w:pStyle w:val="tabulkatext"/>
              <w:cnfStyle w:val="000000000000" w:firstRow="0" w:lastRow="0" w:firstColumn="0" w:lastColumn="0" w:oddVBand="0" w:evenVBand="0" w:oddHBand="0" w:evenHBand="0" w:firstRowFirstColumn="0" w:firstRowLastColumn="0" w:lastRowFirstColumn="0" w:lastRowLastColumn="0"/>
            </w:pPr>
            <w:r>
              <w:t xml:space="preserve">Prázdný prostor </w:t>
            </w:r>
          </w:p>
        </w:tc>
        <w:tc>
          <w:tcPr>
            <w:tcW w:w="605" w:type="dxa"/>
          </w:tcPr>
          <w:p w14:paraId="791D9E09" w14:textId="18D6ADC2"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28" w:type="dxa"/>
          </w:tcPr>
          <w:p w14:paraId="549C0F7F" w14:textId="0B56EE6B" w:rsidR="00A26542" w:rsidRDefault="005F59B7" w:rsidP="00C46A53">
            <w:pPr>
              <w:pStyle w:val="tabulkatext"/>
              <w:cnfStyle w:val="000000000000" w:firstRow="0" w:lastRow="0" w:firstColumn="0" w:lastColumn="0" w:oddVBand="0" w:evenVBand="0" w:oddHBand="0" w:evenHBand="0" w:firstRowFirstColumn="0" w:firstRowLastColumn="0" w:lastRowFirstColumn="0" w:lastRowLastColumn="0"/>
            </w:pPr>
            <w:r>
              <w:t xml:space="preserve">Reprezentuje prázdný </w:t>
            </w:r>
            <w:r w:rsidRPr="005F59B7">
              <w:rPr>
                <w:b/>
              </w:rPr>
              <w:t>vnitřní</w:t>
            </w:r>
            <w:r>
              <w:t xml:space="preserve"> prostor mí</w:t>
            </w:r>
            <w:r w:rsidR="001A76E1">
              <w:t>s</w:t>
            </w:r>
            <w:r>
              <w:t>tnosti.</w:t>
            </w:r>
          </w:p>
        </w:tc>
      </w:tr>
      <w:tr w:rsidR="00A26542" w14:paraId="75775B8B"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CFA060F" w14:textId="77777777" w:rsidR="00A26542" w:rsidRPr="0026640B" w:rsidRDefault="00A26542" w:rsidP="0091074A">
            <w:pPr>
              <w:pStyle w:val="tabulkatext"/>
            </w:pPr>
            <w:r w:rsidRPr="0026640B">
              <w:t>1</w:t>
            </w:r>
          </w:p>
        </w:tc>
        <w:tc>
          <w:tcPr>
            <w:tcW w:w="1519" w:type="dxa"/>
          </w:tcPr>
          <w:p w14:paraId="4EC7602A"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rsidRPr="0026640B">
              <w:t>Stěna</w:t>
            </w:r>
          </w:p>
        </w:tc>
        <w:tc>
          <w:tcPr>
            <w:tcW w:w="605" w:type="dxa"/>
          </w:tcPr>
          <w:p w14:paraId="674A43F3" w14:textId="0EF94AC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28" w:type="dxa"/>
          </w:tcPr>
          <w:p w14:paraId="51C108B1" w14:textId="3E61A81C" w:rsidR="00A26542" w:rsidRPr="0026640B"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Stěna je vždy umístěna po obvodu scény.</w:t>
            </w:r>
          </w:p>
        </w:tc>
      </w:tr>
      <w:tr w:rsidR="00A26542" w14:paraId="1E3FDE6C"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7EFFDD40" w14:textId="77777777" w:rsidR="00A26542" w:rsidRPr="0026640B" w:rsidRDefault="00A26542" w:rsidP="0091074A">
            <w:pPr>
              <w:pStyle w:val="tabulkatext"/>
            </w:pPr>
            <w:r>
              <w:t>2</w:t>
            </w:r>
          </w:p>
        </w:tc>
        <w:tc>
          <w:tcPr>
            <w:tcW w:w="1519" w:type="dxa"/>
          </w:tcPr>
          <w:p w14:paraId="38D7E6E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w:t>
            </w:r>
          </w:p>
        </w:tc>
        <w:tc>
          <w:tcPr>
            <w:tcW w:w="605" w:type="dxa"/>
          </w:tcPr>
          <w:p w14:paraId="36224A77" w14:textId="5F870C9D"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4DC1C8C4" w14:textId="5CA8D535"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 je umístěn náhodně uvnitř prostoru scény</w:t>
            </w:r>
            <w:r w:rsidR="00E43742">
              <w:t xml:space="preserve"> včetně krajních oblastí</w:t>
            </w:r>
            <w:r>
              <w:t>.</w:t>
            </w:r>
          </w:p>
        </w:tc>
      </w:tr>
      <w:tr w:rsidR="00A26542" w14:paraId="4CE903C3"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13449933" w14:textId="77777777" w:rsidR="00A26542" w:rsidRDefault="00A26542" w:rsidP="0091074A">
            <w:pPr>
              <w:pStyle w:val="tabulkatext"/>
            </w:pPr>
            <w:r>
              <w:t>3</w:t>
            </w:r>
          </w:p>
        </w:tc>
        <w:tc>
          <w:tcPr>
            <w:tcW w:w="1519" w:type="dxa"/>
          </w:tcPr>
          <w:p w14:paraId="49B5E35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Židle</w:t>
            </w:r>
          </w:p>
        </w:tc>
        <w:tc>
          <w:tcPr>
            <w:tcW w:w="605" w:type="dxa"/>
          </w:tcPr>
          <w:p w14:paraId="0A8693AC" w14:textId="10558F31"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61DF41B7" w14:textId="391DE456"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Židle je objekt, na kterém sledujeme hned několik hypotéz</w:t>
            </w:r>
            <w:ins w:id="259" w:author="Ježek Bruno" w:date="2019-04-15T12:15:00Z">
              <w:r w:rsidR="00703706">
                <w:t>,</w:t>
              </w:r>
            </w:ins>
            <w:r>
              <w:t xml:space="preserve"> </w:t>
            </w:r>
            <w:r w:rsidRPr="00CB2351">
              <w:t>a</w:t>
            </w:r>
            <w:r>
              <w:t xml:space="preserve"> platí pro něj několik speciálních pravidel. Tato pravidla jsou rozvedena </w:t>
            </w:r>
            <w:r w:rsidR="00AA1449">
              <w:t xml:space="preserve">v kapitole </w:t>
            </w:r>
            <w:r w:rsidR="00AA1449">
              <w:fldChar w:fldCharType="begin"/>
            </w:r>
            <w:r w:rsidR="00AA1449">
              <w:instrText xml:space="preserve"> REF _Ref4061143 \w \h </w:instrText>
            </w:r>
            <w:r w:rsidR="00AA1449">
              <w:fldChar w:fldCharType="separate"/>
            </w:r>
            <w:r w:rsidR="00AA1449">
              <w:t>7</w:t>
            </w:r>
            <w:r w:rsidR="00AA1449">
              <w:fldChar w:fldCharType="end"/>
            </w:r>
            <w:r>
              <w:t>.</w:t>
            </w:r>
          </w:p>
        </w:tc>
      </w:tr>
      <w:tr w:rsidR="00A26542" w14:paraId="1738296C"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22423A77" w14:textId="77777777" w:rsidR="00A26542" w:rsidRDefault="00A26542" w:rsidP="0091074A">
            <w:pPr>
              <w:pStyle w:val="tabulkatext"/>
            </w:pPr>
            <w:r>
              <w:t>4</w:t>
            </w:r>
          </w:p>
        </w:tc>
        <w:tc>
          <w:tcPr>
            <w:tcW w:w="1519" w:type="dxa"/>
          </w:tcPr>
          <w:p w14:paraId="61C9ACE9"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kříň</w:t>
            </w:r>
          </w:p>
        </w:tc>
        <w:tc>
          <w:tcPr>
            <w:tcW w:w="605" w:type="dxa"/>
          </w:tcPr>
          <w:p w14:paraId="797D2D19" w14:textId="5396E7E3"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10FB6401" w14:textId="1F5BF3F0"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Skříň je umístěna vžd</w:t>
            </w:r>
            <w:r w:rsidR="00AA1449">
              <w:t>y v blízkém kontaktu se stěnou.</w:t>
            </w:r>
          </w:p>
        </w:tc>
      </w:tr>
      <w:tr w:rsidR="00A26542" w14:paraId="76F19974"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099CA68" w14:textId="77777777" w:rsidR="00A26542" w:rsidRDefault="00A26542" w:rsidP="0091074A">
            <w:pPr>
              <w:pStyle w:val="tabulkatext"/>
            </w:pPr>
            <w:r>
              <w:t>5</w:t>
            </w:r>
          </w:p>
        </w:tc>
        <w:tc>
          <w:tcPr>
            <w:tcW w:w="1519" w:type="dxa"/>
          </w:tcPr>
          <w:p w14:paraId="06F6DE23" w14:textId="77777777"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e volném prostoru</w:t>
            </w:r>
          </w:p>
        </w:tc>
        <w:tc>
          <w:tcPr>
            <w:tcW w:w="605" w:type="dxa"/>
          </w:tcPr>
          <w:p w14:paraId="49738372" w14:textId="0AE4C340"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47B49CD6" w14:textId="52380062"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olného prostoru, je abstraktní objekt, který je v rámci scén vždy umístěn do prázdného prostoru.</w:t>
            </w:r>
          </w:p>
        </w:tc>
      </w:tr>
      <w:tr w:rsidR="00A26542" w14:paraId="78F61D8F"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2C638F4" w14:textId="75A77200" w:rsidR="00A26542" w:rsidRDefault="00A26542" w:rsidP="0091074A">
            <w:pPr>
              <w:pStyle w:val="tabulkatext"/>
            </w:pPr>
            <w:r>
              <w:t>6</w:t>
            </w:r>
          </w:p>
        </w:tc>
        <w:tc>
          <w:tcPr>
            <w:tcW w:w="1519" w:type="dxa"/>
          </w:tcPr>
          <w:p w14:paraId="4983C733" w14:textId="6864B23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kno</w:t>
            </w:r>
          </w:p>
        </w:tc>
        <w:tc>
          <w:tcPr>
            <w:tcW w:w="605" w:type="dxa"/>
          </w:tcPr>
          <w:p w14:paraId="1851CC59" w14:textId="0B0B37F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5F7DD235" w14:textId="4ACD9594" w:rsidR="00A26542" w:rsidRPr="005F59B7"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 xml:space="preserve">Objekt umístěný ve zdi. Je dbáno na </w:t>
            </w:r>
            <w:r w:rsidR="00E43742">
              <w:t>to</w:t>
            </w:r>
            <w:ins w:id="260" w:author="Ježek Bruno" w:date="2019-04-15T12:15:00Z">
              <w:r w:rsidR="00703706">
                <w:t>,</w:t>
              </w:r>
            </w:ins>
            <w:r w:rsidR="00E43742">
              <w:t xml:space="preserve"> aby se před ním nevyskytoval</w:t>
            </w:r>
            <w:r>
              <w:t xml:space="preserve"> objekt třídy </w:t>
            </w:r>
            <w:r w:rsidRPr="00A26542">
              <w:rPr>
                <w:b/>
              </w:rPr>
              <w:t>4</w:t>
            </w:r>
            <w:r w:rsidR="005F59B7" w:rsidRPr="005F59B7">
              <w:t>.</w:t>
            </w:r>
          </w:p>
        </w:tc>
      </w:tr>
      <w:tr w:rsidR="00A26542" w14:paraId="029EF648"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4A78993" w14:textId="6F3580B0" w:rsidR="00A26542" w:rsidRDefault="00A26542" w:rsidP="0091074A">
            <w:pPr>
              <w:pStyle w:val="tabulkatext"/>
            </w:pPr>
            <w:r>
              <w:lastRenderedPageBreak/>
              <w:t>9</w:t>
            </w:r>
          </w:p>
        </w:tc>
        <w:tc>
          <w:tcPr>
            <w:tcW w:w="1519" w:type="dxa"/>
          </w:tcPr>
          <w:p w14:paraId="6A55B646" w14:textId="0EAF451F"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Prostor za zdí</w:t>
            </w:r>
          </w:p>
        </w:tc>
        <w:tc>
          <w:tcPr>
            <w:tcW w:w="605" w:type="dxa"/>
          </w:tcPr>
          <w:p w14:paraId="753E8E84" w14:textId="66944A5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28" w:type="dxa"/>
          </w:tcPr>
          <w:p w14:paraId="7BEE5E27" w14:textId="5F6D6080"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 xml:space="preserve">Abstraktní objekt, který simuluje neznámý prázdný </w:t>
            </w:r>
            <w:r w:rsidRPr="005F59B7">
              <w:rPr>
                <w:b/>
              </w:rPr>
              <w:t>vnější</w:t>
            </w:r>
            <w:r>
              <w:t xml:space="preserve"> prostor. Slouží jako protiklad k objektu </w:t>
            </w:r>
            <w:r w:rsidRPr="00A26542">
              <w:rPr>
                <w:b/>
              </w:rPr>
              <w:t>0</w:t>
            </w:r>
            <w:r>
              <w:t xml:space="preserve"> a pomáhá při predikci prostorů s nepravidelným tvarem.</w:t>
            </w:r>
          </w:p>
        </w:tc>
      </w:tr>
    </w:tbl>
    <w:bookmarkStart w:id="261" w:name="_Ref3878655"/>
    <w:bookmarkStart w:id="262" w:name="_Ref3878667"/>
    <w:bookmarkStart w:id="263" w:name="_Ref3878669"/>
    <w:p w14:paraId="56061997" w14:textId="73FD7A7F" w:rsidR="007D7441" w:rsidRPr="00E25B52" w:rsidRDefault="001F6B6B" w:rsidP="007D7441">
      <w:pPr>
        <w:pStyle w:val="Rovnice"/>
      </w:pPr>
      <m:oMathPara>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12"/>
                        <m:mcJc m:val="center"/>
                      </m:mcPr>
                    </m:mc>
                  </m:mcs>
                  <m:ctrlPr>
                    <w:rPr>
                      <w:rFonts w:ascii="Cambria Math" w:hAnsi="Cambria Math"/>
                    </w:rPr>
                  </m:ctrlPr>
                </m:mPr>
                <m:mr>
                  <m:e>
                    <m:r>
                      <w:rPr>
                        <w:rFonts w:ascii="Cambria Math" w:hAnsi="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e>
                  <m:e>
                    <m:r>
                      <w:rPr>
                        <w:rFonts w:ascii="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e>
                </m:mr>
              </m:m>
            </m:e>
          </m:d>
        </m:oMath>
      </m:oMathPara>
    </w:p>
    <w:p w14:paraId="5E514043" w14:textId="0C8EF30F" w:rsidR="00E25B52" w:rsidRDefault="00E25B52" w:rsidP="00E25B52">
      <w:pPr>
        <w:pStyle w:val="CAPITION"/>
      </w:pPr>
      <w:bookmarkStart w:id="264" w:name="_Ref5972929"/>
      <w:r>
        <w:t xml:space="preserve">Obr. </w:t>
      </w:r>
      <w:r w:rsidR="001F6B6B">
        <w:fldChar w:fldCharType="begin"/>
      </w:r>
      <w:r w:rsidR="001F6B6B">
        <w:instrText xml:space="preserve"> SEQ Obr. \* ARABIC </w:instrText>
      </w:r>
      <w:r w:rsidR="001F6B6B">
        <w:fldChar w:fldCharType="separate"/>
      </w:r>
      <w:r>
        <w:rPr>
          <w:noProof/>
        </w:rPr>
        <w:t>12</w:t>
      </w:r>
      <w:r w:rsidR="001F6B6B">
        <w:rPr>
          <w:noProof/>
        </w:rPr>
        <w:fldChar w:fldCharType="end"/>
      </w:r>
      <w:bookmarkEnd w:id="264"/>
      <w:r>
        <w:t>: Matice, ve které jsou splněny všechny nadefinované vlastnosti viz</w:t>
      </w:r>
      <w:del w:id="265" w:author="Ježek Bruno" w:date="2019-04-16T11:08:00Z">
        <w:r w:rsidDel="004C12AB">
          <w:delText>.</w:delText>
        </w:r>
      </w:del>
      <w:r>
        <w:t xml:space="preserve"> </w:t>
      </w:r>
      <w:r>
        <w:fldChar w:fldCharType="begin"/>
      </w:r>
      <w:r>
        <w:instrText xml:space="preserve"> REF _Ref3878559 \h </w:instrText>
      </w:r>
      <w:r>
        <w:fldChar w:fldCharType="separate"/>
      </w:r>
      <w:r>
        <w:t xml:space="preserve">Tabulka </w:t>
      </w:r>
      <w:r>
        <w:rPr>
          <w:noProof/>
        </w:rPr>
        <w:t>1</w:t>
      </w:r>
      <w:r>
        <w:fldChar w:fldCharType="end"/>
      </w:r>
      <w:r>
        <w:t>.</w:t>
      </w:r>
    </w:p>
    <w:p w14:paraId="6A3DDD06" w14:textId="58A8926C" w:rsidR="00D96B56" w:rsidRDefault="00E16F6D" w:rsidP="008E5D5F">
      <w:pPr>
        <w:pStyle w:val="Heading3"/>
      </w:pPr>
      <w:bookmarkStart w:id="266" w:name="_Toc6218156"/>
      <w:r>
        <w:t>Vektorizace</w:t>
      </w:r>
      <w:r w:rsidR="00D96B56">
        <w:t xml:space="preserve"> dat</w:t>
      </w:r>
      <w:bookmarkEnd w:id="261"/>
      <w:bookmarkEnd w:id="262"/>
      <w:bookmarkEnd w:id="263"/>
      <w:bookmarkEnd w:id="266"/>
    </w:p>
    <w:p w14:paraId="5F4AF5BB" w14:textId="4BF01C8A" w:rsidR="00CC29C7" w:rsidRDefault="00200A8A" w:rsidP="00D96B56">
      <w:pPr>
        <w:pStyle w:val="Standartnitext"/>
        <w:ind w:firstLine="576"/>
      </w:pPr>
      <w:r>
        <w:t>F</w:t>
      </w:r>
      <w:r w:rsidR="00D96B56">
        <w:t>áze</w:t>
      </w:r>
      <w:r>
        <w:t xml:space="preserve"> vektorizace</w:t>
      </w:r>
      <w:r w:rsidR="00D96B56">
        <w:t xml:space="preserve"> je operačně nejnáročnější</w:t>
      </w:r>
      <w:r w:rsidR="00F0096B">
        <w:t>m</w:t>
      </w:r>
      <w:r w:rsidR="00D96B56">
        <w:t xml:space="preserve"> </w:t>
      </w:r>
      <w:r w:rsidR="00DB6483">
        <w:t>krokem</w:t>
      </w:r>
      <w:r w:rsidR="00D96B56">
        <w:t>, ve které</w:t>
      </w:r>
      <w:r w:rsidR="00DB6483">
        <w:t>m</w:t>
      </w:r>
      <w:r w:rsidR="00D96B56">
        <w:t xml:space="preserve"> dochází k</w:t>
      </w:r>
      <w:r w:rsidR="004C2420">
        <w:t>e</w:t>
      </w:r>
      <w:r w:rsidR="00DB6483">
        <w:t> </w:t>
      </w:r>
      <w:r w:rsidR="004C2420">
        <w:t>zpracování</w:t>
      </w:r>
      <w:r w:rsidR="00DB6483">
        <w:t xml:space="preserve"> dat ze</w:t>
      </w:r>
      <w:r w:rsidR="00D96B56">
        <w:t xml:space="preserve"> vstupních</w:t>
      </w:r>
      <w:r w:rsidR="00DB6483">
        <w:t xml:space="preserve"> příkladů</w:t>
      </w:r>
      <w:r w:rsidR="00D96B56">
        <w:t xml:space="preserve"> </w:t>
      </w:r>
      <w:r w:rsidR="00DB6483">
        <w:t xml:space="preserve">a vytvoření dvojic </w:t>
      </w:r>
      <m:oMath>
        <m:r>
          <w:rPr>
            <w:rFonts w:ascii="Cambria Math" w:hAnsi="Cambria Math"/>
          </w:rPr>
          <m:t>(x→y)</m:t>
        </m:r>
      </m:oMath>
      <w:r w:rsidR="00703706">
        <w:rPr>
          <w:rFonts w:eastAsiaTheme="minorEastAsia"/>
        </w:rPr>
        <w:t xml:space="preserve"> vyjadřujících vztah mezi zadaným vstupním vektorem a očekávaným výstupem</w:t>
      </w:r>
      <w:r w:rsidR="009A04C2">
        <w:t>. Na konci fáze vektorizace</w:t>
      </w:r>
      <w:r w:rsidR="00D96B56">
        <w:t xml:space="preserve"> vytvoří</w:t>
      </w:r>
      <w:r w:rsidR="009A04C2">
        <w:t xml:space="preserve"> tyto dvojice</w:t>
      </w:r>
      <w:r w:rsidR="004C2420">
        <w:t xml:space="preserve"> vstupně-výstupní</w:t>
      </w:r>
      <w:r w:rsidR="00D96B56">
        <w:t xml:space="preserve"> datovou sadu pro neuronové sítě.</w:t>
      </w:r>
    </w:p>
    <w:p w14:paraId="7F485ADD" w14:textId="2FBAC5B5" w:rsidR="00E25DB9" w:rsidRDefault="00CB2351" w:rsidP="0010327C">
      <w:pPr>
        <w:pStyle w:val="Standartnitext"/>
        <w:ind w:firstLine="576"/>
      </w:pPr>
      <w:r>
        <w:rPr>
          <w:noProof/>
          <w:lang w:eastAsia="cs-CZ"/>
        </w:rPr>
        <mc:AlternateContent>
          <mc:Choice Requires="wps">
            <w:drawing>
              <wp:anchor distT="0" distB="0" distL="114300" distR="114300" simplePos="0" relativeHeight="251672576" behindDoc="0" locked="0" layoutInCell="1" allowOverlap="1" wp14:anchorId="0FAF6FEB" wp14:editId="6D50C119">
                <wp:simplePos x="0" y="0"/>
                <wp:positionH relativeFrom="column">
                  <wp:posOffset>2465871</wp:posOffset>
                </wp:positionH>
                <wp:positionV relativeFrom="paragraph">
                  <wp:posOffset>2196051</wp:posOffset>
                </wp:positionV>
                <wp:extent cx="343535" cy="0"/>
                <wp:effectExtent l="0" t="76200" r="18415" b="95250"/>
                <wp:wrapNone/>
                <wp:docPr id="21" name="Straight Arrow Connector 21"/>
                <wp:cNvGraphicFramePr/>
                <a:graphic xmlns:a="http://schemas.openxmlformats.org/drawingml/2006/main">
                  <a:graphicData uri="http://schemas.microsoft.com/office/word/2010/wordprocessingShape">
                    <wps:wsp>
                      <wps:cNvCnPr/>
                      <wps:spPr>
                        <a:xfrm>
                          <a:off x="0" y="0"/>
                          <a:ext cx="3435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571601F" id="_x0000_t32" coordsize="21600,21600" o:spt="32" o:oned="t" path="m,l21600,21600e" filled="f">
                <v:path arrowok="t" fillok="f" o:connecttype="none"/>
                <o:lock v:ext="edit" shapetype="t"/>
              </v:shapetype>
              <v:shape id="Straight Arrow Connector 21" o:spid="_x0000_s1026" type="#_x0000_t32" style="position:absolute;margin-left:194.15pt;margin-top:172.9pt;width:27.0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" strokecolor="black [3200]" strokeweight=".5pt">
                <v:stroke endarrow="block" joinstyle="miter"/>
              </v:shape>
            </w:pict>
          </mc:Fallback>
        </mc:AlternateContent>
      </w:r>
      <w:r>
        <w:rPr>
          <w:noProof/>
          <w:lang w:eastAsia="cs-CZ"/>
        </w:rPr>
        <mc:AlternateContent>
          <mc:Choice Requires="wps">
            <w:drawing>
              <wp:anchor distT="0" distB="0" distL="114300" distR="114300" simplePos="0" relativeHeight="251671552" behindDoc="0" locked="0" layoutInCell="1" allowOverlap="1" wp14:anchorId="2045C076" wp14:editId="2C035944">
                <wp:simplePos x="0" y="0"/>
                <wp:positionH relativeFrom="column">
                  <wp:posOffset>2653665</wp:posOffset>
                </wp:positionH>
                <wp:positionV relativeFrom="paragraph">
                  <wp:posOffset>2299335</wp:posOffset>
                </wp:positionV>
                <wp:extent cx="436245" cy="335915"/>
                <wp:effectExtent l="0" t="0" r="20955" b="26035"/>
                <wp:wrapNone/>
                <wp:docPr id="15" name="Rectangle 15"/>
                <wp:cNvGraphicFramePr/>
                <a:graphic xmlns:a="http://schemas.openxmlformats.org/drawingml/2006/main">
                  <a:graphicData uri="http://schemas.microsoft.com/office/word/2010/wordprocessingShape">
                    <wps:wsp>
                      <wps:cNvSpPr/>
                      <wps:spPr>
                        <a:xfrm>
                          <a:off x="0" y="0"/>
                          <a:ext cx="436245" cy="335915"/>
                        </a:xfrm>
                        <a:prstGeom prst="rect">
                          <a:avLst/>
                        </a:prstGeom>
                        <a:noFill/>
                        <a:ln w="190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22A1E6" id="Rectangle 15" o:spid="_x0000_s1026" style="position:absolute;margin-left:208.95pt;margin-top:181.05pt;width:34.35pt;height:26.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" filled="f" strokecolor="#538135 [2409]" strokeweight="1.5pt"/>
            </w:pict>
          </mc:Fallback>
        </mc:AlternateContent>
      </w:r>
      <w:r>
        <w:rPr>
          <w:noProof/>
          <w:lang w:eastAsia="cs-CZ"/>
        </w:rPr>
        <mc:AlternateContent>
          <mc:Choice Requires="wps">
            <w:drawing>
              <wp:anchor distT="0" distB="0" distL="114300" distR="114300" simplePos="0" relativeHeight="251669504" behindDoc="0" locked="0" layoutInCell="1" allowOverlap="1" wp14:anchorId="66850FA3" wp14:editId="010EB35B">
                <wp:simplePos x="0" y="0"/>
                <wp:positionH relativeFrom="column">
                  <wp:posOffset>2416810</wp:posOffset>
                </wp:positionH>
                <wp:positionV relativeFrom="paragraph">
                  <wp:posOffset>2265680</wp:posOffset>
                </wp:positionV>
                <wp:extent cx="436245" cy="401320"/>
                <wp:effectExtent l="0" t="0" r="20955" b="17780"/>
                <wp:wrapNone/>
                <wp:docPr id="11" name="Rectangle 11"/>
                <wp:cNvGraphicFramePr/>
                <a:graphic xmlns:a="http://schemas.openxmlformats.org/drawingml/2006/main">
                  <a:graphicData uri="http://schemas.microsoft.com/office/word/2010/wordprocessingShape">
                    <wps:wsp>
                      <wps:cNvSpPr/>
                      <wps:spPr>
                        <a:xfrm>
                          <a:off x="0" y="0"/>
                          <a:ext cx="436245" cy="401320"/>
                        </a:xfrm>
                        <a:prstGeom prst="rect">
                          <a:avLst/>
                        </a:pr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C1957E" id="Rectangle 11" o:spid="_x0000_s1026" style="position:absolute;margin-left:190.3pt;margin-top:178.4pt;width:34.35pt;height:31.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" filled="f" strokecolor="#c00000" strokeweight="1.5pt"/>
            </w:pict>
          </mc:Fallback>
        </mc:AlternateContent>
      </w:r>
      <w:r>
        <w:rPr>
          <w:noProof/>
          <w:lang w:eastAsia="cs-CZ"/>
        </w:rPr>
        <mc:AlternateContent>
          <mc:Choice Requires="wps">
            <w:drawing>
              <wp:anchor distT="0" distB="0" distL="114300" distR="114300" simplePos="0" relativeHeight="251674624" behindDoc="0" locked="0" layoutInCell="1" allowOverlap="1" wp14:anchorId="34ACE59B" wp14:editId="7EBAC2C7">
                <wp:simplePos x="0" y="0"/>
                <wp:positionH relativeFrom="column">
                  <wp:posOffset>2903082</wp:posOffset>
                </wp:positionH>
                <wp:positionV relativeFrom="paragraph">
                  <wp:posOffset>2259578</wp:posOffset>
                </wp:positionV>
                <wp:extent cx="436245" cy="405765"/>
                <wp:effectExtent l="0" t="0" r="20955" b="13335"/>
                <wp:wrapNone/>
                <wp:docPr id="22" name="Rectangle 22"/>
                <wp:cNvGraphicFramePr/>
                <a:graphic xmlns:a="http://schemas.openxmlformats.org/drawingml/2006/main">
                  <a:graphicData uri="http://schemas.microsoft.com/office/word/2010/wordprocessingShape">
                    <wps:wsp>
                      <wps:cNvSpPr/>
                      <wps:spPr>
                        <a:xfrm>
                          <a:off x="0" y="0"/>
                          <a:ext cx="436245" cy="405765"/>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AAC256" id="Rectangle 22" o:spid="_x0000_s1026" style="position:absolute;margin-left:228.6pt;margin-top:177.9pt;width:34.35pt;height:31.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" filled="f" strokecolor="#2e74b5 [2404]" strokeweight="1.5pt"/>
            </w:pict>
          </mc:Fallback>
        </mc:AlternateContent>
      </w:r>
      <w:r w:rsidR="00312F03">
        <w:t>Jako parametr</w:t>
      </w:r>
      <w:r w:rsidR="00CC29C7">
        <w:t xml:space="preserve"> pro tuto fázi </w:t>
      </w:r>
      <w:r w:rsidR="00312F03">
        <w:t xml:space="preserve">figurují </w:t>
      </w:r>
      <w:r w:rsidR="00402E37">
        <w:t>čtyři</w:t>
      </w:r>
      <w:r w:rsidR="00CC29C7">
        <w:t xml:space="preserve"> pole</w:t>
      </w:r>
      <w:r w:rsidR="005F59B7">
        <w:t>.</w:t>
      </w:r>
      <w:r w:rsidR="00DC2A72">
        <w:t xml:space="preserve"> První pole </w:t>
      </w:r>
      <m:oMath>
        <m:r>
          <w:rPr>
            <w:rFonts w:ascii="Cambria Math" w:hAnsi="Cambria Math"/>
          </w:rPr>
          <m:t>D</m:t>
        </m:r>
      </m:oMath>
      <w:r w:rsidR="00402E37">
        <w:t xml:space="preserve"> </w:t>
      </w:r>
      <w:r w:rsidR="00663F9C">
        <w:t xml:space="preserve">reprezentuje </w:t>
      </w:r>
      <w:r w:rsidR="00402E37">
        <w:t>data vše</w:t>
      </w:r>
      <w:r w:rsidR="00663F9C">
        <w:t>ch</w:t>
      </w:r>
      <w:r w:rsidR="00402E37">
        <w:t xml:space="preserve"> vstupní</w:t>
      </w:r>
      <w:r w:rsidR="00663F9C">
        <w:t>ch</w:t>
      </w:r>
      <w:r w:rsidR="00E16F6D">
        <w:t xml:space="preserve"> scén</w:t>
      </w:r>
      <w:r w:rsidR="00402E37">
        <w:t>.</w:t>
      </w:r>
      <w:r w:rsidR="00E16F6D">
        <w:t xml:space="preserve"> Pro naučení lokálních relací jednotlivých tříd</w:t>
      </w:r>
      <w:r w:rsidR="006D1C42">
        <w:t xml:space="preserve"> objektů</w:t>
      </w:r>
      <w:r w:rsidR="00E16F6D">
        <w:t xml:space="preserve"> </w:t>
      </w:r>
      <w:r w:rsidR="006D1C42">
        <w:t xml:space="preserve">umístěných </w:t>
      </w:r>
      <w:r w:rsidR="00E16F6D">
        <w:t>ve scénách je důležité, aby se scéna analyzovala po částech. Z toho důvodu je zavedeno</w:t>
      </w:r>
      <w:r w:rsidR="005F59B7">
        <w:t xml:space="preserve"> </w:t>
      </w:r>
      <w:r w:rsidR="00E16F6D">
        <w:t>d</w:t>
      </w:r>
      <w:r w:rsidR="00402E37">
        <w:t xml:space="preserve">ruhé </w:t>
      </w:r>
      <w:r w:rsidR="00CC29C7">
        <w:t xml:space="preserve">pole </w:t>
      </w:r>
      <m:oMath>
        <m:r>
          <w:rPr>
            <w:rFonts w:ascii="Cambria Math" w:hAnsi="Cambria Math"/>
          </w:rPr>
          <m:t>C</m:t>
        </m:r>
      </m:oMath>
      <w:r w:rsidR="00E16F6D">
        <w:rPr>
          <w:rFonts w:eastAsiaTheme="minorEastAsia"/>
        </w:rPr>
        <w:t>, které</w:t>
      </w:r>
      <w:r w:rsidR="00DC2A72">
        <w:rPr>
          <w:rFonts w:eastAsiaTheme="minorEastAsia"/>
        </w:rPr>
        <w:t xml:space="preserve"> </w:t>
      </w:r>
      <w:r w:rsidR="00CC29C7">
        <w:t xml:space="preserve">definuje </w:t>
      </w:r>
      <w:r w:rsidR="00E16F6D">
        <w:t>velikosti „okének“ (jader), pomocí kterých se budou procházet scény.</w:t>
      </w:r>
      <w:r w:rsidR="00E25DB9">
        <w:t xml:space="preserve"> Pomyslné okénko se</w:t>
      </w:r>
      <w:r w:rsidR="009A04C2">
        <w:t xml:space="preserve"> ve vstupní matici</w:t>
      </w:r>
      <w:r w:rsidR="00E25DB9">
        <w:t xml:space="preserve"> pohybuje </w:t>
      </w:r>
      <w:r w:rsidR="00B168DC">
        <w:t>po řádcích</w:t>
      </w:r>
      <w:r w:rsidR="00E25DB9">
        <w:t xml:space="preserve"> zleva doprav</w:t>
      </w:r>
      <w:r w:rsidR="004C2420">
        <w:t xml:space="preserve">a </w:t>
      </w:r>
      <w:r w:rsidR="00B168DC">
        <w:t>směrem</w:t>
      </w:r>
      <w:r w:rsidR="009A04C2">
        <w:t xml:space="preserve"> dolů vždy o jeden krok</w:t>
      </w:r>
      <w:r w:rsidR="004C2420">
        <w:t>.</w:t>
      </w:r>
      <w:r w:rsidR="00E25DB9">
        <w:t xml:space="preserve"> </w:t>
      </w:r>
      <w:r w:rsidR="004C2420">
        <w:t>Okénko se pohybuje po matici podobně jako konvoluční jádro</w:t>
      </w:r>
      <w:r w:rsidR="00E25DB9">
        <w:t xml:space="preserve">. S operací konvoluce nemá však tato metoda nic společného </w:t>
      </w:r>
      <w:r w:rsidR="00E25DB9" w:rsidRPr="000B0D81">
        <w:t>-</w:t>
      </w:r>
      <w:r w:rsidR="00E25DB9">
        <w:t xml:space="preserve"> podobnost lze vidět pouze v pohybu po </w:t>
      </w:r>
      <w:commentRangeStart w:id="267"/>
      <w:commentRangeStart w:id="268"/>
      <w:r w:rsidR="00E25DB9">
        <w:t>matici</w:t>
      </w:r>
      <w:commentRangeEnd w:id="267"/>
      <w:r w:rsidR="00E25DB9">
        <w:rPr>
          <w:rStyle w:val="CommentReference"/>
          <w:rFonts w:asciiTheme="minorHAnsi" w:hAnsiTheme="minorHAnsi" w:cstheme="minorBidi"/>
        </w:rPr>
        <w:commentReference w:id="267"/>
      </w:r>
      <w:commentRangeEnd w:id="268"/>
      <w:r w:rsidR="00B168DC">
        <w:rPr>
          <w:rStyle w:val="CommentReference"/>
          <w:rFonts w:asciiTheme="minorHAnsi" w:hAnsiTheme="minorHAnsi" w:cstheme="minorBidi"/>
        </w:rPr>
        <w:commentReference w:id="268"/>
      </w:r>
      <w:r w:rsidR="00E25DB9">
        <w:t>.</w:t>
      </w:r>
    </w:p>
    <w:p w14:paraId="2A369EFA" w14:textId="524919B2" w:rsidR="00E25DB9" w:rsidRDefault="001F6B6B" w:rsidP="00E25DB9">
      <w:pPr>
        <w:pStyle w:val="Rovnice"/>
      </w:pPr>
      <m:oMathPara>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e>
                </m:mr>
              </m:m>
            </m:e>
          </m:d>
        </m:oMath>
      </m:oMathPara>
    </w:p>
    <w:p w14:paraId="5070663B" w14:textId="47D3F9C6" w:rsidR="000B0D81" w:rsidRDefault="00E25DB9" w:rsidP="000B0D81">
      <w:pPr>
        <w:pStyle w:val="Standartnitext"/>
        <w:ind w:firstLine="576"/>
      </w:pPr>
      <w:r>
        <w:t>Třetí p</w:t>
      </w:r>
      <w:r w:rsidR="00CC29C7">
        <w:t>ole</w:t>
      </w:r>
      <w:r w:rsidR="00DC2A72">
        <w:t xml:space="preserve"> </w:t>
      </w:r>
      <m:oMath>
        <m:r>
          <w:rPr>
            <w:rFonts w:ascii="Cambria Math" w:hAnsi="Cambria Math"/>
          </w:rPr>
          <m:t>S</m:t>
        </m:r>
      </m:oMath>
      <w:r w:rsidR="00CC29C7">
        <w:t xml:space="preserve"> </w:t>
      </w:r>
      <w:r w:rsidR="00663F9C">
        <w:t xml:space="preserve">reprezentuje </w:t>
      </w:r>
      <w:r w:rsidR="00CC29C7">
        <w:t>speciální symboly</w:t>
      </w:r>
      <w:r w:rsidR="005F59B7">
        <w:t xml:space="preserve"> </w:t>
      </w:r>
      <m:oMath>
        <m:r>
          <w:rPr>
            <w:rFonts w:ascii="Cambria Math" w:hAnsi="Cambria Math"/>
          </w:rPr>
          <m:t>SS</m:t>
        </m:r>
      </m:oMath>
      <w:r w:rsidR="00DC2A72">
        <w:rPr>
          <w:rFonts w:eastAsiaTheme="minorEastAsia"/>
        </w:rPr>
        <w:t xml:space="preserve"> </w:t>
      </w:r>
      <w:r w:rsidR="005F59B7">
        <w:t>viz</w:t>
      </w:r>
      <w:del w:id="269" w:author="Ježek Bruno" w:date="2019-04-16T11:08:00Z">
        <w:r w:rsidR="005F59B7" w:rsidDel="004C12AB">
          <w:delText>.</w:delText>
        </w:r>
      </w:del>
      <w:r w:rsidR="00DC2A72">
        <w:t xml:space="preserve"> </w:t>
      </w:r>
      <w:r w:rsidR="00DC2A72">
        <w:fldChar w:fldCharType="begin"/>
      </w:r>
      <w:r w:rsidR="00DC2A72">
        <w:instrText xml:space="preserve"> REF _Ref3878559 \h </w:instrText>
      </w:r>
      <w:r w:rsidR="00DC2A72">
        <w:fldChar w:fldCharType="separate"/>
      </w:r>
      <w:r w:rsidR="00DC2A72">
        <w:t xml:space="preserve">Tabulka </w:t>
      </w:r>
      <w:r w:rsidR="00DC2A72">
        <w:rPr>
          <w:noProof/>
        </w:rPr>
        <w:t>1</w:t>
      </w:r>
      <w:r w:rsidR="00DC2A72">
        <w:fldChar w:fldCharType="end"/>
      </w:r>
      <w:r w:rsidR="00CC29C7">
        <w:t xml:space="preserve">. Jsou to </w:t>
      </w:r>
      <w:r w:rsidR="005F59B7">
        <w:t>třídy</w:t>
      </w:r>
      <w:r w:rsidR="00CC29C7">
        <w:t xml:space="preserve">, pro které </w:t>
      </w:r>
      <w:r w:rsidR="0010327C">
        <w:t>není potřeba</w:t>
      </w:r>
      <w:r w:rsidR="00F60EEE">
        <w:t xml:space="preserve"> predikovat </w:t>
      </w:r>
      <w:r w:rsidR="0010327C">
        <w:t>polohu – například</w:t>
      </w:r>
      <w:r w:rsidR="00CC29C7">
        <w:t xml:space="preserve"> podlaha</w:t>
      </w:r>
      <w:r w:rsidR="00F60EEE">
        <w:t xml:space="preserve"> </w:t>
      </w:r>
      <w:r w:rsidR="00E950EC">
        <w:t>či zeď</w:t>
      </w:r>
      <w:r w:rsidR="00CC29C7">
        <w:t xml:space="preserve">. </w:t>
      </w:r>
      <w:r w:rsidR="00402E37">
        <w:t>Čtvrté</w:t>
      </w:r>
      <w:r w:rsidR="00DC2A72">
        <w:t xml:space="preserve"> pole </w:t>
      </w:r>
      <m:oMath>
        <m:r>
          <w:rPr>
            <w:rFonts w:ascii="Cambria Math" w:hAnsi="Cambria Math"/>
          </w:rPr>
          <m:t>O</m:t>
        </m:r>
      </m:oMath>
      <w:r w:rsidR="005F59B7">
        <w:t xml:space="preserve"> </w:t>
      </w:r>
      <w:r w:rsidR="00663F9C">
        <w:t xml:space="preserve">ukládá </w:t>
      </w:r>
      <w:r w:rsidR="005F59B7">
        <w:t>všechny třídy objektů v datech vč</w:t>
      </w:r>
      <w:r w:rsidR="008756E0">
        <w:t xml:space="preserve">etně </w:t>
      </w:r>
      <m:oMath>
        <m:r>
          <w:rPr>
            <w:rFonts w:ascii="Cambria Math" w:hAnsi="Cambria Math"/>
          </w:rPr>
          <m:t>SS</m:t>
        </m:r>
      </m:oMath>
      <w:r w:rsidR="008756E0">
        <w:t>.</w:t>
      </w:r>
    </w:p>
    <w:p w14:paraId="331C30A9" w14:textId="36A3371F" w:rsidR="000B0D81" w:rsidRDefault="000B0D81" w:rsidP="000B0D81">
      <w:pPr>
        <w:pStyle w:val="Code"/>
        <w:rPr>
          <w:b/>
        </w:rPr>
      </w:pPr>
      <w:r>
        <w:rPr>
          <w:b/>
        </w:rPr>
        <w:t>f</w:t>
      </w:r>
      <w:r w:rsidRPr="00402E37">
        <w:rPr>
          <w:b/>
        </w:rPr>
        <w:t>or</w:t>
      </w:r>
      <w:r>
        <w:rPr>
          <w:b/>
        </w:rPr>
        <w:t xml:space="preserve"> </w:t>
      </w:r>
      <w:r>
        <w:t xml:space="preserve">každé jádro v C </w:t>
      </w:r>
      <w:r>
        <w:rPr>
          <w:b/>
        </w:rPr>
        <w:t>do:</w:t>
      </w:r>
    </w:p>
    <w:p w14:paraId="5B83A0D4" w14:textId="63907DF8" w:rsidR="000B0D81" w:rsidRDefault="000B0D81" w:rsidP="000B0D81">
      <w:pPr>
        <w:pStyle w:val="Code"/>
        <w:ind w:firstLine="708"/>
        <w:rPr>
          <w:b/>
        </w:rPr>
      </w:pPr>
      <w:r>
        <w:rPr>
          <w:b/>
        </w:rPr>
        <w:t>for</w:t>
      </w:r>
      <w:r>
        <w:t xml:space="preserve"> každý příklad v D </w:t>
      </w:r>
      <w:r>
        <w:rPr>
          <w:b/>
        </w:rPr>
        <w:t>do:</w:t>
      </w:r>
    </w:p>
    <w:p w14:paraId="63BDD242" w14:textId="2730771C" w:rsidR="000B0D81" w:rsidRDefault="000B0D81" w:rsidP="000B0D81">
      <w:pPr>
        <w:pStyle w:val="Code"/>
        <w:ind w:left="708" w:firstLine="708"/>
      </w:pPr>
      <w:r>
        <w:t>V = x_vektory_po_projití_jádrem_C()</w:t>
      </w:r>
    </w:p>
    <w:p w14:paraId="043827BD" w14:textId="6B17B2F9" w:rsidR="000B0D81" w:rsidRPr="00233971" w:rsidRDefault="000B0D81" w:rsidP="000B0D81">
      <w:pPr>
        <w:pStyle w:val="Code"/>
        <w:ind w:left="708" w:firstLine="708"/>
      </w:pPr>
      <w:r>
        <w:rPr>
          <w:b/>
        </w:rPr>
        <w:t>for</w:t>
      </w:r>
      <w:r>
        <w:t xml:space="preserve"> každý vektor v poli V </w:t>
      </w:r>
      <w:r>
        <w:rPr>
          <w:b/>
        </w:rPr>
        <w:t>do:</w:t>
      </w:r>
      <w:r>
        <w:t xml:space="preserve"> </w:t>
      </w:r>
    </w:p>
    <w:p w14:paraId="79593780" w14:textId="3C36DD84" w:rsidR="000B0D81" w:rsidRDefault="000B0D81" w:rsidP="000B0D81">
      <w:pPr>
        <w:pStyle w:val="Code"/>
        <w:ind w:left="708" w:firstLine="708"/>
        <w:rPr>
          <w:b/>
        </w:rPr>
      </w:pPr>
      <w:r>
        <w:rPr>
          <w:b/>
        </w:rPr>
        <w:t xml:space="preserve">     </w:t>
      </w:r>
      <w:r>
        <w:rPr>
          <w:b/>
        </w:rPr>
        <w:t xml:space="preserve">for </w:t>
      </w:r>
      <w:r>
        <w:t>každý objekt z O</w:t>
      </w:r>
      <w:r>
        <w:rPr>
          <w:lang w:val="en-US"/>
        </w:rPr>
        <w:t>, kter</w:t>
      </w:r>
      <w:r>
        <w:t xml:space="preserve">ý se nachází ve V </w:t>
      </w:r>
      <w:r>
        <w:rPr>
          <w:b/>
        </w:rPr>
        <w:t>do:</w:t>
      </w:r>
    </w:p>
    <w:p w14:paraId="6EB33264" w14:textId="0C5F7007" w:rsidR="000B0D81" w:rsidRDefault="000B0D81" w:rsidP="000B0D81">
      <w:pPr>
        <w:pStyle w:val="Code"/>
        <w:ind w:left="1416"/>
      </w:pPr>
      <w:r>
        <w:t xml:space="preserve">        </w:t>
      </w:r>
      <w:r>
        <w:t>vytvor_kombinace_z_pritomnych_objektu_stejne_tridy()</w:t>
      </w:r>
    </w:p>
    <w:p w14:paraId="6BA12122" w14:textId="638AF2D5" w:rsidR="000B0D81" w:rsidRDefault="000B0D81" w:rsidP="000B0D81">
      <w:pPr>
        <w:pStyle w:val="Code"/>
        <w:ind w:left="708" w:firstLine="708"/>
      </w:pPr>
      <w:r>
        <w:t xml:space="preserve">      </w:t>
      </w:r>
      <w:r>
        <w:t xml:space="preserve">  pro_tyto_kombinace_vytvor_vektory_x()</w:t>
      </w:r>
    </w:p>
    <w:p w14:paraId="5E66D321" w14:textId="43992C48" w:rsidR="000B0D81" w:rsidRPr="008756E0" w:rsidRDefault="000B0D81" w:rsidP="000B0D81">
      <w:pPr>
        <w:pStyle w:val="Code"/>
      </w:pPr>
      <w:r>
        <w:tab/>
      </w:r>
      <w:r>
        <w:tab/>
      </w:r>
      <w:r>
        <w:tab/>
        <w:t xml:space="preserve">  pro_tyto_kombinace_vytvor_vektory_y()</w:t>
      </w:r>
    </w:p>
    <w:p w14:paraId="5CDF97FC" w14:textId="2020CAD1" w:rsidR="00941617" w:rsidRDefault="00233971" w:rsidP="00233971">
      <w:pPr>
        <w:pStyle w:val="Standartnitext"/>
      </w:pPr>
      <w:r>
        <w:t>Pseudokód výše vyjadřuje iterativní práci se vstupními daty. Každ</w:t>
      </w:r>
      <w:r w:rsidR="0010327C">
        <w:t>á vstupní</w:t>
      </w:r>
      <w:r>
        <w:t xml:space="preserve"> </w:t>
      </w:r>
      <w:r w:rsidR="0010327C">
        <w:t>scéna</w:t>
      </w:r>
      <w:r>
        <w:t xml:space="preserve"> je pro každé jádro transformován</w:t>
      </w:r>
      <w:r w:rsidR="0010327C">
        <w:t>a</w:t>
      </w:r>
      <w:r>
        <w:t xml:space="preserve"> („rozřezán</w:t>
      </w:r>
      <w:r w:rsidR="0010327C">
        <w:t>a</w:t>
      </w:r>
      <w:r>
        <w:t xml:space="preserve">“) na </w:t>
      </w:r>
      <w:r w:rsidR="00DC2A72">
        <w:t>vektory</w:t>
      </w:r>
      <w:r>
        <w:t xml:space="preserve"> velikosti příslušného jádra. </w:t>
      </w:r>
    </w:p>
    <w:p w14:paraId="5F649015" w14:textId="77777777" w:rsidR="006D1C42" w:rsidRDefault="00941617" w:rsidP="00450F1E">
      <w:pPr>
        <w:pStyle w:val="Standartnitext"/>
      </w:pPr>
      <w:r>
        <w:t xml:space="preserve">Ze vzniklých vektorů </w:t>
      </w:r>
      <m:oMath>
        <m:r>
          <w:rPr>
            <w:rFonts w:ascii="Cambria Math" w:hAnsi="Cambria Math"/>
          </w:rPr>
          <m:t>V</m:t>
        </m:r>
      </m:oMath>
      <w:r>
        <w:t xml:space="preserve"> se</w:t>
      </w:r>
      <w:r w:rsidR="004C2420">
        <w:t xml:space="preserve"> za pomocí</w:t>
      </w:r>
      <w:r w:rsidR="00154A0A">
        <w:t xml:space="preserve"> specifických</w:t>
      </w:r>
      <w:r w:rsidR="004C2420">
        <w:t xml:space="preserve"> úprav </w:t>
      </w:r>
      <w:r w:rsidR="00471429">
        <w:t>ustanovují</w:t>
      </w:r>
      <w:r w:rsidR="004C2420">
        <w:t xml:space="preserve"> výsledné</w:t>
      </w:r>
      <w:r>
        <w:t xml:space="preserve"> dvojice </w:t>
      </w:r>
      <m:oMath>
        <m:d>
          <m:dPr>
            <m:ctrlPr>
              <w:rPr>
                <w:rFonts w:ascii="Cambria Math" w:hAnsi="Cambria Math"/>
                <w:i/>
              </w:rPr>
            </m:ctrlPr>
          </m:dPr>
          <m:e>
            <m:r>
              <w:rPr>
                <w:rFonts w:ascii="Cambria Math" w:hAnsi="Cambria Math"/>
              </w:rPr>
              <m:t>x→y</m:t>
            </m:r>
          </m:e>
        </m:d>
        <m:r>
          <w:rPr>
            <w:rFonts w:ascii="Cambria Math" w:hAnsi="Cambria Math"/>
          </w:rPr>
          <m:t>.</m:t>
        </m:r>
      </m:oMath>
      <w:r w:rsidR="00DC2A72">
        <w:t xml:space="preserve"> </w:t>
      </w:r>
      <w:r>
        <w:t xml:space="preserve">Názorně je </w:t>
      </w:r>
      <w:r w:rsidR="00471429">
        <w:t>operace</w:t>
      </w:r>
      <w:r>
        <w:t xml:space="preserve"> </w:t>
      </w:r>
      <w:r w:rsidR="00461155">
        <w:t xml:space="preserve">vektorizace </w:t>
      </w:r>
      <w:r>
        <w:t>představen</w:t>
      </w:r>
      <w:r w:rsidR="00471429">
        <w:t>a</w:t>
      </w:r>
      <w:r>
        <w:t xml:space="preserve"> na následujícím příkladu</w:t>
      </w:r>
      <w:r w:rsidR="006D1C42">
        <w:t xml:space="preserve"> uspořádání scény.</w:t>
      </w:r>
    </w:p>
    <w:p w14:paraId="410CDC17" w14:textId="77777777" w:rsidR="006D1C42" w:rsidRPr="00941617" w:rsidRDefault="001F6B6B" w:rsidP="006D1C42">
      <w:pPr>
        <w:pStyle w:val="Rovnice"/>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e>
                  <m:e>
                    <m:r>
                      <m:rPr>
                        <m:sty m:val="p"/>
                      </m:rPr>
                      <w:rPr>
                        <w:rFonts w:ascii="Cambria Math" w:hAnsi="Cambria Math"/>
                      </w:rPr>
                      <m:t>4</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oMath>
      </m:oMathPara>
    </w:p>
    <w:p w14:paraId="1D85C46D" w14:textId="1D123530" w:rsidR="00997B97" w:rsidRDefault="006D1C42" w:rsidP="00450F1E">
      <w:pPr>
        <w:pStyle w:val="Standartnitext"/>
        <w:rPr>
          <w:rFonts w:eastAsiaTheme="minorEastAsia"/>
        </w:rPr>
      </w:pPr>
      <w:r>
        <w:t xml:space="preserve">Cílem je </w:t>
      </w:r>
      <w:r w:rsidR="00450F1E">
        <w:t>gener</w:t>
      </w:r>
      <w:r>
        <w:t xml:space="preserve">ovat vektory </w:t>
      </w:r>
      <m:oMath>
        <m:r>
          <w:rPr>
            <w:rFonts w:ascii="Cambria Math" w:hAnsi="Cambria Math"/>
          </w:rPr>
          <m:t>x,y</m:t>
        </m:r>
      </m:oMath>
      <w:r w:rsidR="0091074A">
        <w:t xml:space="preserve"> pro</w:t>
      </w:r>
      <w:r w:rsidR="00E25DB9">
        <w:t xml:space="preserve"> </w:t>
      </w:r>
      <w:r w:rsidR="0091074A">
        <w:t>třídu</w:t>
      </w:r>
      <w:r w:rsidR="00E25DB9">
        <w:t xml:space="preserve"> </w:t>
      </w:r>
      <w:r w:rsidR="0091074A">
        <w:t>4</w:t>
      </w:r>
      <w:r w:rsidR="00E25DB9">
        <w:t xml:space="preserve"> </w:t>
      </w:r>
      <w:r w:rsidR="0091074A">
        <w:t>a velikost jádra (</w:t>
      </w:r>
      <m:oMath>
        <m:r>
          <w:rPr>
            <w:rFonts w:ascii="Cambria Math" w:hAnsi="Cambria Math"/>
          </w:rPr>
          <m:t>3×3</m:t>
        </m:r>
      </m:oMath>
      <w:r w:rsidR="0091074A">
        <w:t>)</w:t>
      </w:r>
      <w:r w:rsidR="008756E0">
        <w:t>.</w:t>
      </w:r>
      <w:r w:rsidR="00450F1E">
        <w:t xml:space="preserve"> Předpokládá se, že ve </w:t>
      </w:r>
      <w:r w:rsidR="00F0096B">
        <w:t>v</w:t>
      </w:r>
      <w:r w:rsidR="00450F1E">
        <w:t xml:space="preserve">stupních datech jsou jen tři třídy objektů, to znamená </w:t>
      </w:r>
      <m:oMath>
        <m:r>
          <w:rPr>
            <w:rFonts w:ascii="Cambria Math" w:eastAsiaTheme="minorEastAsia" w:hAnsi="Cambria Math"/>
          </w:rPr>
          <m:t>O = [0,1,4]</m:t>
        </m:r>
      </m:oMath>
      <w:r w:rsidR="00450F1E">
        <w:rPr>
          <w:rFonts w:eastAsiaTheme="minorEastAsia"/>
        </w:rPr>
        <w:t>.</w:t>
      </w:r>
      <w:r w:rsidR="00906E65">
        <w:rPr>
          <w:rFonts w:eastAsiaTheme="minorEastAsia"/>
        </w:rPr>
        <w:t xml:space="preserve"> Prvky jádra jsou pro názornost označeny písmeny, na které bude odkazováno v následujícím textu.</w:t>
      </w:r>
    </w:p>
    <w:p w14:paraId="12904843" w14:textId="596D0328" w:rsidR="00906E65" w:rsidRDefault="001F6B6B" w:rsidP="00450F1E">
      <w:pPr>
        <w:pStyle w:val="Standartnitext"/>
      </w:pPr>
      <m:oMathPara>
        <m:oMath>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a</m:t>
                    </m:r>
                    <m:ctrlPr>
                      <w:rPr>
                        <w:rFonts w:ascii="Cambria Math" w:eastAsia="Cambria Math" w:hAnsi="Cambria Math" w:cs="Cambria Math"/>
                      </w:rPr>
                    </m:ctrlPr>
                  </m:e>
                  <m:e>
                    <m:r>
                      <w:rPr>
                        <w:rFonts w:ascii="Cambria Math" w:eastAsia="Cambria Math" w:hAnsi="Cambria Math" w:cs="Cambria Math"/>
                      </w:rPr>
                      <m:t>b</m:t>
                    </m:r>
                    <m:ctrlPr>
                      <w:rPr>
                        <w:rFonts w:ascii="Cambria Math" w:eastAsia="Cambria Math" w:hAnsi="Cambria Math" w:cs="Cambria Math"/>
                      </w:rPr>
                    </m:ctrlPr>
                  </m:e>
                  <m:e>
                    <m:r>
                      <w:rPr>
                        <w:rFonts w:ascii="Cambria Math" w:eastAsia="Cambria Math" w:hAnsi="Cambria Math" w:cs="Cambria Math"/>
                      </w:rPr>
                      <m:t>c</m:t>
                    </m:r>
                    <m:ctrlPr>
                      <w:rPr>
                        <w:rFonts w:ascii="Cambria Math" w:eastAsia="Cambria Math" w:hAnsi="Cambria Math" w:cs="Cambria Math"/>
                      </w:rPr>
                    </m:ctrlPr>
                  </m:e>
                </m:mr>
                <m:mr>
                  <m:e>
                    <m:r>
                      <w:rPr>
                        <w:rFonts w:ascii="Cambria Math" w:eastAsia="Cambria Math" w:hAnsi="Cambria Math" w:cs="Cambria Math"/>
                      </w:rPr>
                      <m:t>d</m:t>
                    </m:r>
                  </m:e>
                  <m:e>
                    <m:r>
                      <w:rPr>
                        <w:rFonts w:ascii="Cambria Math" w:hAnsi="Cambria Math"/>
                      </w:rPr>
                      <m:t>e</m:t>
                    </m:r>
                  </m:e>
                  <m:e>
                    <m:r>
                      <w:rPr>
                        <w:rFonts w:ascii="Cambria Math" w:hAnsi="Cambria Math"/>
                      </w:rPr>
                      <m:t>f</m:t>
                    </m:r>
                    <m:ctrlPr>
                      <w:rPr>
                        <w:rFonts w:ascii="Cambria Math" w:eastAsia="Cambria Math" w:hAnsi="Cambria Math" w:cs="Cambria Math"/>
                      </w:rPr>
                    </m:ctrlPr>
                  </m:e>
                </m:mr>
                <m:mr>
                  <m:e>
                    <m:r>
                      <w:rPr>
                        <w:rFonts w:ascii="Cambria Math" w:eastAsia="Cambria Math" w:hAnsi="Cambria Math" w:cs="Cambria Math"/>
                      </w:rPr>
                      <m:t>g</m:t>
                    </m:r>
                  </m:e>
                  <m:e>
                    <m:r>
                      <w:rPr>
                        <w:rFonts w:ascii="Cambria Math" w:hAnsi="Cambria Math"/>
                      </w:rPr>
                      <m:t>h</m:t>
                    </m:r>
                    <m:ctrlPr>
                      <w:rPr>
                        <w:rFonts w:ascii="Cambria Math" w:eastAsia="Cambria Math" w:hAnsi="Cambria Math" w:cs="Cambria Math"/>
                      </w:rPr>
                    </m:ctrlPr>
                  </m:e>
                  <m:e>
                    <m:r>
                      <w:rPr>
                        <w:rFonts w:ascii="Cambria Math" w:eastAsia="Cambria Math" w:hAnsi="Cambria Math" w:cs="Cambria Math"/>
                      </w:rPr>
                      <m:t>i</m:t>
                    </m:r>
                  </m:e>
                </m:mr>
              </m:m>
            </m:e>
          </m:d>
        </m:oMath>
      </m:oMathPara>
    </w:p>
    <w:p w14:paraId="7561B6E3" w14:textId="5236D556" w:rsidR="007320B5" w:rsidRDefault="002553D6" w:rsidP="0091074A">
      <w:pPr>
        <w:pStyle w:val="Standartnitext"/>
        <w:rPr>
          <w:rFonts w:eastAsiaTheme="minorEastAsia"/>
        </w:rPr>
      </w:pPr>
      <w:r>
        <w:lastRenderedPageBreak/>
        <w:t xml:space="preserve">Jako vstup pro neuronové sítě se obecně hodí normalizované hodnoty. </w:t>
      </w:r>
      <w:r w:rsidR="00E25DB9" w:rsidRPr="00CB2351">
        <w:t>V</w:t>
      </w:r>
      <w:ins w:id="270" w:author="Ježek Bruno" w:date="2019-04-16T09:43:00Z">
        <w:r w:rsidR="006D1C42">
          <w:t> </w:t>
        </w:r>
      </w:ins>
      <w:del w:id="271" w:author="Ježek Bruno" w:date="2019-04-16T09:43:00Z">
        <w:r w:rsidDel="006D1C42">
          <w:delText xml:space="preserve"> </w:delText>
        </w:r>
      </w:del>
      <w:r>
        <w:t>prezentované</w:t>
      </w:r>
      <w:r w:rsidR="00E25DB9">
        <w:t>m</w:t>
      </w:r>
      <w:r>
        <w:t xml:space="preserve"> algoritmu spočívá tato normalizace v zakódování vstupní</w:t>
      </w:r>
      <w:r w:rsidR="00DC2A72">
        <w:t xml:space="preserve"> </w:t>
      </w:r>
      <w:r w:rsidR="004615F6">
        <w:t>matice</w:t>
      </w:r>
      <w:r w:rsidR="00DC2A72">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b/>
        </w:rPr>
        <w:t xml:space="preserve"> </w:t>
      </w:r>
      <w:r w:rsidR="00DC2A72">
        <w:t xml:space="preserve">na </w:t>
      </w:r>
      <w:r w:rsidR="004615F6">
        <w:t xml:space="preserve">vektor </w:t>
      </w:r>
      <w:r w:rsidR="00DC2A72">
        <w:t>tvar</w:t>
      </w:r>
      <w:r w:rsidR="004615F6">
        <w:t>u</w:t>
      </w:r>
      <w:r w:rsidR="00DC2A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F0096B">
        <w:t>,</w:t>
      </w:r>
      <w:r w:rsidR="0010327C">
        <w:t xml:space="preserve"> </w:t>
      </w:r>
      <w:r w:rsidR="00F0096B">
        <w:t>k</w:t>
      </w:r>
      <w:r>
        <w:t>de každý jedničkový příznak v</w:t>
      </w:r>
      <w:r w:rsidR="00F0096B">
        <w:t>e</w:t>
      </w:r>
      <w:r>
        <w:t> </w:t>
      </w:r>
      <w:r w:rsidR="00997B97">
        <w:t>trojici</w:t>
      </w:r>
      <w:r>
        <w:t xml:space="preserve"> označuje přítomnost objektu dané kategorie. </w:t>
      </w:r>
      <w:r w:rsidR="00083C0C">
        <w:rPr>
          <w:rFonts w:eastAsiaTheme="minorEastAsia"/>
        </w:rPr>
        <w:t>Například</w:t>
      </w:r>
      <w:r w:rsidR="006348F9">
        <w:rPr>
          <w:rFonts w:eastAsiaTheme="minorEastAsia"/>
        </w:rPr>
        <w:t xml:space="preserve"> </w:t>
      </w:r>
      <w:r w:rsidR="00471429">
        <w:rPr>
          <w:rFonts w:eastAsiaTheme="minorEastAsia"/>
        </w:rPr>
        <w:t>šestá</w:t>
      </w:r>
      <w:r w:rsidR="006348F9">
        <w:rPr>
          <w:rFonts w:eastAsiaTheme="minorEastAsia"/>
        </w:rPr>
        <w:t xml:space="preserve"> trojice z</w:t>
      </w:r>
      <w:r w:rsidR="00D648F0">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 xml:space="preserve"> </m:t>
        </m:r>
      </m:oMath>
      <w:r w:rsidR="00D648F0">
        <w:rPr>
          <w:rFonts w:eastAsiaTheme="minorEastAsia"/>
        </w:rPr>
        <w:t>je vektor</w:t>
      </w:r>
      <w:r w:rsidR="004C0032">
        <w:rPr>
          <w:rFonts w:eastAsiaTheme="minorEastAsia"/>
        </w:rPr>
        <w:t xml:space="preserve"> </w:t>
      </w:r>
      <m:oMath>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0</m:t>
                </m:r>
              </m:e>
              <m:sub>
                <m:r>
                  <w:rPr>
                    <w:rFonts w:ascii="Cambria Math" w:hAnsi="Cambria Math"/>
                    <w:color w:val="FF0000"/>
                  </w:rPr>
                  <m:t>0</m:t>
                </m:r>
              </m:sub>
            </m:sSub>
            <m:r>
              <w:rPr>
                <w:rFonts w:ascii="Cambria Math" w:hAnsi="Cambria Math"/>
              </w:rPr>
              <m:t>,</m:t>
            </m:r>
            <m:sSub>
              <m:sSubPr>
                <m:ctrlPr>
                  <w:rPr>
                    <w:rFonts w:ascii="Cambria Math" w:hAnsi="Cambria Math"/>
                    <w:b/>
                    <w:i/>
                  </w:rPr>
                </m:ctrlPr>
              </m:sSubPr>
              <m:e>
                <m:r>
                  <w:rPr>
                    <w:rFonts w:ascii="Cambria Math" w:hAnsi="Cambria Math"/>
                  </w:rPr>
                  <m:t>0</m:t>
                </m:r>
              </m:e>
              <m:sub>
                <m:r>
                  <w:rPr>
                    <w:rFonts w:ascii="Cambria Math" w:hAnsi="Cambria Math"/>
                    <w:color w:val="FF0000"/>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color w:val="FF0000"/>
                  </w:rPr>
                  <m:t>2</m:t>
                </m:r>
              </m:sub>
            </m:sSub>
            <m:r>
              <w:rPr>
                <w:rFonts w:ascii="Cambria Math" w:hAnsi="Cambria Math"/>
              </w:rPr>
              <m:t>]</m:t>
            </m:r>
          </m:e>
          <m:sub>
            <m:r>
              <w:rPr>
                <w:rFonts w:ascii="Cambria Math" w:hAnsi="Cambria Math"/>
              </w:rPr>
              <m:t>f</m:t>
            </m:r>
          </m:sub>
        </m:sSub>
      </m:oMath>
      <w:r w:rsidR="00E25DB9">
        <w:rPr>
          <w:rFonts w:eastAsiaTheme="minorEastAsia"/>
        </w:rPr>
        <w:t xml:space="preserve">, ten </w:t>
      </w:r>
      <w:r>
        <w:rPr>
          <w:rFonts w:eastAsiaTheme="minorEastAsia"/>
        </w:rPr>
        <w:t xml:space="preserve">označuje přítomnost objektu třídy </w:t>
      </w:r>
      <w:r w:rsidR="00450F1E">
        <w:rPr>
          <w:rFonts w:eastAsiaTheme="minorEastAsia"/>
        </w:rPr>
        <w:t>čtyři</w:t>
      </w:r>
      <w:r w:rsidR="006348F9">
        <w:rPr>
          <w:rFonts w:eastAsiaTheme="minorEastAsia"/>
        </w:rPr>
        <w:t xml:space="preserve"> </w:t>
      </w:r>
      <w:r>
        <w:rPr>
          <w:rFonts w:eastAsiaTheme="minorEastAsia"/>
        </w:rPr>
        <w:t xml:space="preserve">na pozici </w:t>
      </w:r>
      <m:oMath>
        <m:r>
          <w:rPr>
            <w:rFonts w:ascii="Cambria Math" w:eastAsiaTheme="minorEastAsia" w:hAnsi="Cambria Math"/>
          </w:rPr>
          <m:t>f</m:t>
        </m:r>
      </m:oMath>
      <w:r>
        <w:rPr>
          <w:rFonts w:eastAsiaTheme="minorEastAsia"/>
        </w:rPr>
        <w:t>.</w:t>
      </w:r>
      <w:r w:rsidR="007320B5">
        <w:rPr>
          <w:rFonts w:eastAsiaTheme="minorEastAsia"/>
        </w:rPr>
        <w:t xml:space="preserve"> Pozice příznaku v rámci trojice se odvíjí od pořadí dané obj</w:t>
      </w:r>
      <w:r w:rsidR="00DC2A72">
        <w:rPr>
          <w:rFonts w:eastAsiaTheme="minorEastAsia"/>
        </w:rPr>
        <w:t xml:space="preserve">ektové třídy v poli </w:t>
      </w:r>
      <m:oMath>
        <m:r>
          <w:rPr>
            <w:rFonts w:ascii="Cambria Math" w:eastAsiaTheme="minorEastAsia" w:hAnsi="Cambria Math"/>
          </w:rPr>
          <m:t>O= [0, 1,</m:t>
        </m:r>
        <m:r>
          <m:rPr>
            <m:sty m:val="bi"/>
          </m:rPr>
          <w:rPr>
            <w:rFonts w:ascii="Cambria Math" w:eastAsiaTheme="minorEastAsia" w:hAnsi="Cambria Math"/>
          </w:rPr>
          <m:t>4</m:t>
        </m:r>
        <m:r>
          <w:rPr>
            <w:rFonts w:ascii="Cambria Math" w:eastAsiaTheme="minorEastAsia" w:hAnsi="Cambria Math"/>
          </w:rPr>
          <m:t>]</m:t>
        </m:r>
      </m:oMath>
      <w:r w:rsidR="007320B5">
        <w:rPr>
          <w:rFonts w:eastAsiaTheme="minorEastAsia"/>
        </w:rPr>
        <w:t>.</w:t>
      </w:r>
      <w:r w:rsidR="00450F1E">
        <w:rPr>
          <w:rFonts w:eastAsiaTheme="minorEastAsia"/>
        </w:rPr>
        <w:t xml:space="preserve"> Čtyřka je v poli </w:t>
      </w:r>
      <m:oMath>
        <m:r>
          <w:rPr>
            <w:rFonts w:ascii="Cambria Math" w:eastAsiaTheme="minorEastAsia" w:hAnsi="Cambria Math"/>
          </w:rPr>
          <m:t>O</m:t>
        </m:r>
      </m:oMath>
      <w:r w:rsidR="00450F1E">
        <w:rPr>
          <w:rFonts w:eastAsiaTheme="minorEastAsia"/>
        </w:rPr>
        <w:t xml:space="preserve"> na pozici</w:t>
      </w:r>
      <w:r w:rsidR="009205E7">
        <w:rPr>
          <w:rFonts w:eastAsiaTheme="minorEastAsia"/>
        </w:rPr>
        <w:t xml:space="preserve"> indexované dvojkou, proto na té stejné pozici figuruje i v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450F1E">
        <w:rPr>
          <w:rFonts w:eastAsiaTheme="minorEastAsia"/>
        </w:rPr>
        <w:t>.</w:t>
      </w:r>
      <w:r>
        <w:rPr>
          <w:rFonts w:eastAsiaTheme="minorEastAsia"/>
        </w:rPr>
        <w:t xml:space="preserve"> </w:t>
      </w:r>
      <w:r w:rsidR="004615F6">
        <w:rPr>
          <w:rFonts w:eastAsiaTheme="minorEastAsia"/>
        </w:rPr>
        <w:t>Obecně je p</w:t>
      </w:r>
      <w:r>
        <w:rPr>
          <w:rFonts w:eastAsiaTheme="minorEastAsia"/>
        </w:rPr>
        <w:t>očet prvků v</w:t>
      </w:r>
      <w:r w:rsidR="004615F6">
        <w:rPr>
          <w:rFonts w:eastAsiaTheme="minorEastAsia"/>
        </w:rPr>
        <w:t>e</w:t>
      </w:r>
      <w:r>
        <w:rPr>
          <w:rFonts w:eastAsiaTheme="minorEastAsia"/>
        </w:rPr>
        <w:t xml:space="preserve"> vektoru</w:t>
      </w:r>
      <w:r w:rsidR="00F60EEE">
        <w:rPr>
          <w:rFonts w:eastAsiaTheme="minorEastAsia"/>
        </w:rPr>
        <w:t xml:space="preserve"> </w:t>
      </w:r>
      <m:oMath>
        <m:r>
          <w:rPr>
            <w:rFonts w:ascii="Cambria Math" w:eastAsiaTheme="minorEastAsia" w:hAnsi="Cambria Math"/>
          </w:rPr>
          <m:t>v</m:t>
        </m:r>
      </m:oMath>
      <w:r w:rsidR="006D1C42">
        <w:rPr>
          <w:rFonts w:eastAsiaTheme="minorEastAsia"/>
        </w:rPr>
        <w:t> </w:t>
      </w:r>
      <w:r>
        <w:rPr>
          <w:rFonts w:eastAsiaTheme="minorEastAsia"/>
        </w:rPr>
        <w:t>dán vz</w:t>
      </w:r>
      <w:r w:rsidR="00083C0C">
        <w:rPr>
          <w:rFonts w:eastAsiaTheme="minorEastAsia"/>
        </w:rPr>
        <w:t>t</w:t>
      </w:r>
      <w:r>
        <w:rPr>
          <w:rFonts w:eastAsiaTheme="minorEastAsia"/>
        </w:rPr>
        <w:t>ahem</w:t>
      </w:r>
      <w:r w:rsidR="001D4309">
        <w:rPr>
          <w:rFonts w:eastAsiaTheme="minorEastAsia"/>
        </w:rPr>
        <w:t xml:space="preserve"> </w:t>
      </w:r>
      <m:oMath>
        <m:r>
          <m:rPr>
            <m:sty m:val="p"/>
          </m:rPr>
          <w:rPr>
            <w:rFonts w:ascii="Cambria Math" w:eastAsiaTheme="minorEastAsia" w:hAnsi="Cambria Math"/>
          </w:rPr>
          <m:t>P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91074A">
        <w:rPr>
          <w:rFonts w:eastAsiaTheme="minorEastAsia"/>
        </w:rPr>
        <w:t>.</w:t>
      </w:r>
      <w:r w:rsidR="006D1C42">
        <w:rPr>
          <w:rFonts w:eastAsiaTheme="minorEastAsia"/>
        </w:rPr>
        <w:t xml:space="preserve"> Podrobně rozepsaný vektor </w:t>
      </w:r>
      <m:oMath>
        <m:r>
          <w:rPr>
            <w:rFonts w:ascii="Cambria Math" w:hAnsi="Cambria Math"/>
          </w:rPr>
          <m:t>x</m:t>
        </m:r>
      </m:oMath>
      <w:r w:rsidR="001D3605">
        <w:rPr>
          <w:rFonts w:eastAsiaTheme="minorEastAsia"/>
        </w:rPr>
        <w:t xml:space="preserve"> </w:t>
      </w:r>
      <w:r w:rsidR="006D1C42">
        <w:rPr>
          <w:rFonts w:eastAsiaTheme="minorEastAsia"/>
        </w:rPr>
        <w:t>má podobu</w:t>
      </w:r>
    </w:p>
    <w:p w14:paraId="70D13CD5" w14:textId="77777777" w:rsidR="001D3605" w:rsidRPr="008E5D5F" w:rsidRDefault="001F6B6B">
      <w:pPr>
        <w:pStyle w:val="Rovnice"/>
        <w:ind w:left="284"/>
        <w:jc w:val="left"/>
        <w:pPrChange w:id="272" w:author="Ježek Bruno" w:date="2019-04-16T09:51:00Z">
          <w:pPr>
            <w:pStyle w:val="Rovnice"/>
          </w:pPr>
        </w:pPrChange>
      </w:pPr>
      <m:oMathPara>
        <m:oMathParaPr>
          <m:jc m:val="left"/>
        </m:oMathPara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e</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0,</m:t>
              </m:r>
              <m:r>
                <m:rPr>
                  <m:sty m:val="b"/>
                </m:rPr>
                <w:rPr>
                  <w:rFonts w:ascii="Cambria Math" w:hAnsi="Cambria Math"/>
                </w:rPr>
                <m:t>1]</m:t>
              </m:r>
            </m:e>
            <m:sub>
              <m:r>
                <m:rPr>
                  <m:sty m:val="p"/>
                </m:rPr>
                <w:rPr>
                  <w:rFonts w:ascii="Cambria Math" w:hAnsi="Cambria Math"/>
                </w:rPr>
                <m:t>f</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g</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i</m:t>
              </m:r>
            </m:sub>
          </m:sSub>
          <m:r>
            <m:rPr>
              <m:sty m:val="p"/>
            </m:rPr>
            <w:rPr>
              <w:rFonts w:ascii="Cambria Math" w:hAnsi="Cambria Math"/>
            </w:rPr>
            <m:t>)</m:t>
          </m:r>
        </m:oMath>
      </m:oMathPara>
    </w:p>
    <w:p w14:paraId="78FF7BAD" w14:textId="726714DD" w:rsidR="006D1C42" w:rsidRPr="00D648F0" w:rsidRDefault="001D3605">
      <w:pPr>
        <w:pStyle w:val="Standartnitextbezodsazeni"/>
        <w:pPrChange w:id="273" w:author="Ježek Bruno" w:date="2019-04-16T09:52:00Z">
          <w:pPr>
            <w:pStyle w:val="Rovnice"/>
          </w:pPr>
        </w:pPrChange>
      </w:pPr>
      <w:r>
        <w:t xml:space="preserve"> a jeho </w:t>
      </w:r>
      <w:r w:rsidR="006D1C42">
        <w:t>zkrác</w:t>
      </w:r>
      <w:r>
        <w:t>ený zápis je následující</w:t>
      </w:r>
    </w:p>
    <w:p w14:paraId="4B7CCA60" w14:textId="216BCC9F" w:rsidR="00D648F0" w:rsidRPr="006D1C42" w:rsidRDefault="001F6B6B" w:rsidP="001D3605">
      <w:pPr>
        <w:pStyle w:val="Rovnice"/>
        <w:ind w:left="284"/>
      </w:pPr>
      <m:oMathPara>
        <m:oMathParaPr>
          <m:jc m:val="left"/>
        </m:oMathPara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1,0,0,1,0,0,1,0,0,1,0,1,0,0,0,0,</m:t>
          </m:r>
          <m:r>
            <m:rPr>
              <m:sty m:val="b"/>
            </m:rPr>
            <w:rPr>
              <w:rFonts w:ascii="Cambria Math" w:hAnsi="Cambria Math"/>
            </w:rPr>
            <m:t>1</m:t>
          </m:r>
          <m:r>
            <m:rPr>
              <m:sty m:val="p"/>
            </m:rPr>
            <w:rPr>
              <w:rFonts w:ascii="Cambria Math" w:hAnsi="Cambria Math"/>
            </w:rPr>
            <m:t>,0,1,0,1,0,0,1,0,0)</m:t>
          </m:r>
        </m:oMath>
      </m:oMathPara>
    </w:p>
    <w:p w14:paraId="77FDE743" w14:textId="0456B96F" w:rsidR="00D648F0" w:rsidRDefault="0091074A" w:rsidP="007320B5">
      <w:pPr>
        <w:pStyle w:val="Standartnitext"/>
        <w:ind w:firstLine="708"/>
      </w:pPr>
      <w:r>
        <w:t>V tomto příklad</w:t>
      </w:r>
      <w:r w:rsidR="007320B5">
        <w:t>u</w:t>
      </w:r>
      <w:r w:rsidR="00377818">
        <w:t xml:space="preserve"> se</w:t>
      </w:r>
      <w:r>
        <w:t xml:space="preserve"> generuj</w:t>
      </w:r>
      <w:r w:rsidR="00377818">
        <w:t>í</w:t>
      </w:r>
      <w:r>
        <w:t xml:space="preserve"> učící dvojice pro třídu 4. Proto </w:t>
      </w:r>
      <w:r w:rsidR="00C87CBF">
        <w:t>je nutné</w:t>
      </w:r>
      <w:r>
        <w:t xml:space="preserve"> vektor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t xml:space="preserve"> transformovat na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oMath>
      <w:r w:rsidR="00DC2A72">
        <w:rPr>
          <w:rFonts w:eastAsiaTheme="minorEastAsia"/>
        </w:rPr>
        <w:t>, k</w:t>
      </w:r>
      <w:r>
        <w:t>de</w:t>
      </w:r>
      <w:r w:rsidR="00C87CBF">
        <w:t xml:space="preserve"> se na pozici objektu 4 vloží</w:t>
      </w:r>
      <w:r w:rsidR="00E25DB9">
        <w:t xml:space="preserve"> 0.</w:t>
      </w:r>
    </w:p>
    <w:p w14:paraId="59133049" w14:textId="796E12CA" w:rsidR="00D648F0" w:rsidRPr="008E5D5F" w:rsidRDefault="001F6B6B" w:rsidP="001D3605">
      <w:pPr>
        <w:pStyle w:val="Rovnice"/>
        <w:ind w:left="284"/>
      </w:pPr>
      <m:oMathPara>
        <m:oMathParaPr>
          <m:jc m:val="left"/>
        </m:oMathPara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r>
            <m:rPr>
              <m:sty m:val="p"/>
            </m:rPr>
            <w:rPr>
              <w:rFonts w:ascii="Cambria Math" w:hAnsi="Cambria Math"/>
            </w:rPr>
            <m:t>=</m:t>
          </m:r>
          <m:d>
            <m:dPr>
              <m:ctrlPr>
                <w:rPr>
                  <w:rFonts w:ascii="Cambria Math" w:hAnsi="Cambria Math"/>
                </w:rPr>
              </m:ctrlPr>
            </m:dPr>
            <m:e>
              <m:r>
                <m:rPr>
                  <m:sty m:val="p"/>
                </m:rPr>
                <w:rPr>
                  <w:rFonts w:ascii="Cambria Math" w:hAnsi="Cambria Math"/>
                </w:rPr>
                <m:t>0,1,0, 0,1,0, 0,1,0, 0,1,0, 1,0,0, 0,0,</m:t>
              </m:r>
              <m:r>
                <m:rPr>
                  <m:sty m:val="b"/>
                </m:rPr>
                <w:rPr>
                  <w:rFonts w:ascii="Cambria Math" w:hAnsi="Cambria Math"/>
                </w:rPr>
                <m:t>0</m:t>
              </m:r>
              <m:r>
                <m:rPr>
                  <m:sty m:val="p"/>
                </m:rPr>
                <w:rPr>
                  <w:rFonts w:ascii="Cambria Math" w:hAnsi="Cambria Math"/>
                </w:rPr>
                <m:t>,0,1,0, 1,0,0, 1,0,0</m:t>
              </m:r>
            </m:e>
          </m:d>
        </m:oMath>
      </m:oMathPara>
    </w:p>
    <w:p w14:paraId="43311ADC" w14:textId="0D882CE4" w:rsidR="00941617" w:rsidRDefault="00051DF7" w:rsidP="007320B5">
      <w:pPr>
        <w:pStyle w:val="Standartnitext"/>
        <w:ind w:firstLine="708"/>
      </w:pPr>
      <w:r>
        <w:t>V</w:t>
      </w:r>
      <w:r w:rsidR="00DC2A72">
        <w:t xml:space="preserve">stupní vektor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oMath>
      <w:r>
        <w:t xml:space="preserve"> </w:t>
      </w:r>
      <w:r w:rsidR="0091074A">
        <w:t>simuluje ne</w:t>
      </w:r>
      <w:r w:rsidR="00997B97">
        <w:t xml:space="preserve">přítomnost objektu 4 na pozici </w:t>
      </w:r>
      <m:oMath>
        <m:r>
          <w:rPr>
            <w:rFonts w:ascii="Cambria Math" w:eastAsiaTheme="minorEastAsia" w:hAnsi="Cambria Math"/>
          </w:rPr>
          <m:t>f</m:t>
        </m:r>
      </m:oMath>
      <w:r>
        <w:rPr>
          <w:rFonts w:eastAsiaTheme="minorEastAsia"/>
        </w:rPr>
        <w:t xml:space="preserve">. </w:t>
      </w:r>
      <w:r>
        <w:t xml:space="preserve">Tato skutečnost je ve vektorech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a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oMath>
      <w:r w:rsidR="00964347">
        <w:t xml:space="preserve"> zvýrazněna </w:t>
      </w:r>
      <w:r w:rsidR="0053052D">
        <w:t>tučně</w:t>
      </w:r>
      <w:r w:rsidR="00154A0A">
        <w:t>.</w:t>
      </w:r>
      <w:r>
        <w:rPr>
          <w:rFonts w:eastAsiaTheme="minorEastAsia"/>
        </w:rPr>
        <w:t xml:space="preserve"> Jako odpověď pro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 xml:space="preserve">' </m:t>
        </m:r>
      </m:oMath>
      <w:r>
        <w:rPr>
          <w:rFonts w:eastAsiaTheme="minorEastAsia"/>
        </w:rPr>
        <w:t xml:space="preserve"> funguje </w:t>
      </w:r>
      <w:r w:rsidR="0091074A">
        <w:t>výstup</w:t>
      </w:r>
      <w:r w:rsidR="00DC2A72">
        <w:t xml:space="preserve">ní vektor </w:t>
      </w:r>
      <m:oMath>
        <m:sSub>
          <m:sSubPr>
            <m:ctrlPr>
              <w:rPr>
                <w:rFonts w:ascii="Cambria Math" w:hAnsi="Cambria Math"/>
                <w:i/>
              </w:rPr>
            </m:ctrlPr>
          </m:sSubPr>
          <m:e>
            <m:r>
              <w:rPr>
                <w:rFonts w:ascii="Cambria Math" w:hAnsi="Cambria Math"/>
              </w:rPr>
              <m:t>y</m:t>
            </m:r>
          </m:e>
          <m:sub>
            <m:r>
              <w:rPr>
                <w:rFonts w:ascii="Cambria Math" w:hAnsi="Cambria Math"/>
              </w:rPr>
              <m:t>1</m:t>
            </m:r>
          </m:sub>
        </m:sSub>
      </m:oMath>
      <w:r w:rsidR="00997B97">
        <w:t xml:space="preserve">, který na pozici </w:t>
      </w:r>
      <m:oMath>
        <m:r>
          <w:rPr>
            <w:rFonts w:ascii="Cambria Math" w:eastAsiaTheme="minorEastAsia" w:hAnsi="Cambria Math"/>
          </w:rPr>
          <m:t>f</m:t>
        </m:r>
      </m:oMath>
      <w:r w:rsidR="00DC2A72">
        <w:rPr>
          <w:rFonts w:eastAsiaTheme="minorEastAsia"/>
        </w:rPr>
        <w:t xml:space="preserve"> </w:t>
      </w:r>
      <w:r w:rsidR="0091074A">
        <w:t xml:space="preserve">tento objekt „vkládá“. V tomto smyslu </w:t>
      </w:r>
      <w:r w:rsidR="00450F1E">
        <w:t>se iteruje</w:t>
      </w:r>
      <w:r w:rsidR="0091074A">
        <w:t xml:space="preserve"> přes všechny j</w:t>
      </w:r>
      <w:r w:rsidR="00F0096B">
        <w:t>a</w:t>
      </w:r>
      <w:r w:rsidR="0091074A">
        <w:t>derné vektory a vytváří</w:t>
      </w:r>
      <w:r w:rsidR="00450F1E">
        <w:t xml:space="preserve"> se</w:t>
      </w:r>
      <w:r w:rsidR="00312F03">
        <w:t xml:space="preserve"> </w:t>
      </w:r>
      <w:r w:rsidR="0091074A">
        <w:t xml:space="preserve">dvojice </w:t>
      </w:r>
      <m:oMath>
        <m:r>
          <w:rPr>
            <w:rFonts w:ascii="Cambria Math" w:hAnsi="Cambria Math"/>
          </w:rPr>
          <m:t>(x→y)</m:t>
        </m:r>
      </m:oMath>
      <w:r w:rsidR="0091074A">
        <w:t>.</w:t>
      </w:r>
    </w:p>
    <w:p w14:paraId="1F40E6B8" w14:textId="15B9AB31" w:rsidR="00D648F0" w:rsidRDefault="001F6B6B" w:rsidP="00E25DB9">
      <w:pPr>
        <w:pStyle w:val="Rovnice"/>
      </w:pPr>
      <m:oMathPara>
        <m:oMath>
          <m:sSub>
            <m:sSubPr>
              <m:ctrlPr>
                <w:rPr>
                  <w:rFonts w:ascii="Cambria Math" w:hAnsi="Cambria Math"/>
                </w:rPr>
              </m:ctrlPr>
            </m:sSubPr>
            <m:e>
              <m:r>
                <w:rPr>
                  <w:rFonts w:ascii="Cambria Math" w:hAnsi="Cambria Math"/>
                </w:rPr>
                <m:t>f</m:t>
              </m:r>
              <m:d>
                <m:dPr>
                  <m:ctrlPr>
                    <w:rPr>
                      <w:rFonts w:ascii="Cambria Math" w:hAnsi="Cambria Math"/>
                    </w:rPr>
                  </m:ctrlPr>
                </m:dPr>
                <m:e>
                  <m:sSubSup>
                    <m:sSubSupPr>
                      <m:ctrlPr>
                        <w:rPr>
                          <w:rFonts w:ascii="Cambria Math" w:hAnsi="Cambria Math"/>
                          <w:i/>
                        </w:rPr>
                      </m:ctrlPr>
                    </m:sSubSupPr>
                    <m:e>
                      <m:r>
                        <w:rPr>
                          <w:rFonts w:ascii="Cambria Math" w:hAnsi="Cambria Math"/>
                        </w:rPr>
                        <m:t>x</m:t>
                      </m:r>
                      <m:ctrlPr>
                        <w:rPr>
                          <w:rFonts w:ascii="Cambria Math" w:hAnsi="Cambria Math"/>
                        </w:rPr>
                      </m:ctrlPr>
                    </m:e>
                    <m:sub>
                      <m:r>
                        <m:rPr>
                          <m:sty m:val="p"/>
                        </m:rPr>
                        <w:rPr>
                          <w:rFonts w:ascii="Cambria Math" w:hAnsi="Cambria Math"/>
                        </w:rPr>
                        <m:t>1</m:t>
                      </m:r>
                      <m:ctrlPr>
                        <w:rPr>
                          <w:rFonts w:ascii="Cambria Math" w:hAnsi="Cambria Math"/>
                        </w:rPr>
                      </m:ctrlPr>
                    </m:sub>
                    <m:sup>
                      <m:r>
                        <w:rPr>
                          <w:rFonts w:ascii="Cambria Math" w:hAnsi="Cambria Math"/>
                        </w:rPr>
                        <m:t>'</m:t>
                      </m:r>
                    </m:sup>
                  </m:sSubSup>
                </m:e>
              </m:d>
              <m:r>
                <m:rPr>
                  <m:sty m:val="p"/>
                </m:rPr>
                <w:rPr>
                  <w:rFonts w:ascii="Cambria Math" w:hAnsi="Cambria Math"/>
                </w:rPr>
                <m:t>=</m:t>
              </m:r>
              <m:r>
                <w:rPr>
                  <w:rFonts w:ascii="Cambria Math" w:hAnsi="Cambria Math"/>
                </w:rPr>
                <m:t>y</m:t>
              </m:r>
            </m:e>
            <m:sub>
              <m:r>
                <m:rPr>
                  <m:sty m:val="p"/>
                </m:rPr>
                <w:rPr>
                  <w:rFonts w:ascii="Cambria Math" w:hAnsi="Cambria Math"/>
                </w:rPr>
                <m:t>1</m:t>
              </m:r>
            </m:sub>
          </m:sSub>
          <m:r>
            <m:rPr>
              <m:sty m:val="p"/>
            </m:rPr>
            <w:rPr>
              <w:rFonts w:ascii="Cambria Math" w:hAnsi="Cambria Math"/>
            </w:rPr>
            <m:t>=(0,0,0,0,0,1,0,0,0)</m:t>
          </m:r>
        </m:oMath>
      </m:oMathPara>
    </w:p>
    <w:p w14:paraId="35E54917" w14:textId="4E94A496" w:rsidR="00CC29C7" w:rsidRDefault="00083C0C" w:rsidP="00233971">
      <w:pPr>
        <w:pStyle w:val="Standartnitext"/>
      </w:pPr>
      <w:r>
        <w:t>Při takovém</w:t>
      </w:r>
      <w:r w:rsidR="0091074A">
        <w:t xml:space="preserve"> postupu je přirozeně vygenerováno mnoho redundantních dvojic, neboť vektory vyprodukované jádry se často opakují. </w:t>
      </w:r>
      <w:r w:rsidR="0044776E">
        <w:t>Redunda</w:t>
      </w:r>
      <w:r w:rsidR="00D648F0">
        <w:t>n</w:t>
      </w:r>
      <w:r w:rsidR="0044776E">
        <w:t>ce dat</w:t>
      </w:r>
      <w:r w:rsidR="004C0032">
        <w:t xml:space="preserve"> </w:t>
      </w:r>
      <w:r w:rsidR="0044776E">
        <w:t xml:space="preserve">pro neuronovou síť je obecně diskutovaným tématem. Článek Davida Medlera ji popisuje jako pozitivní jev </w:t>
      </w:r>
      <w:r w:rsidR="0044776E">
        <w:fldChar w:fldCharType="begin"/>
      </w:r>
      <w:r w:rsidR="00E163FB">
        <w:instrText xml:space="preserve"> ADDIN ZOTERO_ITEM CSL_CITATION {"citationID":"WzU0DATi","properties":{"formattedCitation":"(Medler a Dawson 1994)","plainCitation":"(Medler a Dawson 1994)","noteIndex":0},"citationItems":[{"id":969,"uris":["http://zotero.org/users/local/IbRhotwj/items/N3SHDBEX"],"uri":["http://zotero.org/users/local/IbRhotwj/items/N3SHDBEX"],"itemData":{"id":969,"type":"article-journal","title":"Using Redundancy to Improve the Performance of Artificial Neural Networks","container-title":"Proceedings of the Tenth Canadian Conference on Artificial Intelligence","page":"8","source":"Zotero","abstract":"For Artificial Neural Networks (ANNs) to be effective modelling tools, they must draw upon biological characteristics: One characteristic often overlooked in the design of ANNs is the replication, or redundancy, of processes within the brain. This paper examines the effects of redundancy on the performance of ANNs trained on either a pattern classification task (e.g. parity, encoder) or a function approximation task (e.g. forward kinematics). Results suggest that there is an optimal level of redundancy that increases the likelihood of network convergence while decreasing overall network processing time. ANNs with this level of redundancy consistently perform better than standard ANNs on pattern classification tasks. Furthermore, redundant ANNs trained on the function approximation task are more accurate in terms of overall system error than standard ANNs. These results imply that redundancy may be effectively used to increase the performance of ANNs, both in accuracy and speed.","language":"en","author":[{"family":"Medler","given":"David A"},{"family":"Dawson","given":"Michael R W"}],"issued":{"date-parts":[["1994"]]}}}],"schema":"https://github.com/citation-style-language/schema/raw/master/csl-citation.json"} </w:instrText>
      </w:r>
      <w:r w:rsidR="0044776E">
        <w:fldChar w:fldCharType="separate"/>
      </w:r>
      <w:r w:rsidR="007911EC" w:rsidRPr="007911EC">
        <w:t>(Medler a Dawson 1994)</w:t>
      </w:r>
      <w:r w:rsidR="0044776E">
        <w:fldChar w:fldCharType="end"/>
      </w:r>
      <w:r w:rsidR="0044776E">
        <w:t xml:space="preserve">. V případě </w:t>
      </w:r>
      <w:r w:rsidR="00B44913">
        <w:t>prezentovaných experimentů</w:t>
      </w:r>
      <w:r w:rsidR="0044776E">
        <w:t xml:space="preserve"> byly redundance zachovány s hypotézou posílení často opakovaných vzorků. </w:t>
      </w:r>
      <w:r w:rsidR="00B44913">
        <w:t>Nicméně v případě větší datové sady by bylo prav</w:t>
      </w:r>
      <w:r w:rsidR="008756E0">
        <w:t>děpodobně žádoucí je odstranit.</w:t>
      </w:r>
    </w:p>
    <w:p w14:paraId="3B48D01D" w14:textId="03A9A689" w:rsidR="00FC7B80" w:rsidRDefault="00D648F0" w:rsidP="001131C6">
      <w:pPr>
        <w:pStyle w:val="Standartnitext"/>
        <w:rPr>
          <w:rFonts w:eastAsiaTheme="minorEastAsia"/>
        </w:rPr>
      </w:pPr>
      <w:r w:rsidRPr="00CB2351">
        <w:t>P</w:t>
      </w:r>
      <w:r w:rsidR="00A679D2" w:rsidRPr="00CB2351">
        <w:t>opsa</w:t>
      </w:r>
      <w:r w:rsidR="001131C6" w:rsidRPr="00CB2351">
        <w:t>n</w:t>
      </w:r>
      <w:r w:rsidRPr="00CB2351">
        <w:t>ý</w:t>
      </w:r>
      <w:r w:rsidR="001131C6" w:rsidRPr="00CB2351">
        <w:t xml:space="preserve"> </w:t>
      </w:r>
      <w:r w:rsidR="00051DF7" w:rsidRPr="00CB2351">
        <w:t>příklad</w:t>
      </w:r>
      <w:r w:rsidR="001131C6" w:rsidRPr="00CB2351">
        <w:t xml:space="preserve"> </w:t>
      </w:r>
      <w:r w:rsidR="00051DF7" w:rsidRPr="00CB2351">
        <w:t>názorně ukazuje postup pro vytvoření jedné</w:t>
      </w:r>
      <w:r w:rsidR="001131C6" w:rsidRPr="00CB2351">
        <w:t xml:space="preserve"> učící dvojic</w:t>
      </w:r>
      <w:r w:rsidRPr="00CB2351">
        <w:t>e</w:t>
      </w:r>
      <w:r w:rsidR="001131C6" w:rsidRPr="00CB2351">
        <w:t xml:space="preserve"> pro </w:t>
      </w:r>
      <w:r w:rsidR="00AF57AF" w:rsidRPr="00CB2351">
        <w:t>jeden vektor jedné</w:t>
      </w:r>
      <w:r w:rsidR="00A679D2" w:rsidRPr="00CB2351">
        <w:t xml:space="preserve"> objekto</w:t>
      </w:r>
      <w:r w:rsidR="009A04C2" w:rsidRPr="00CB2351">
        <w:t>vé</w:t>
      </w:r>
      <w:r w:rsidR="00AF57AF" w:rsidRPr="00CB2351">
        <w:t xml:space="preserve"> třídy</w:t>
      </w:r>
      <w:r w:rsidR="009A04C2" w:rsidRPr="00CB2351">
        <w:t xml:space="preserve"> (4)</w:t>
      </w:r>
      <w:r w:rsidR="00AF57AF" w:rsidRPr="00CB2351">
        <w:t xml:space="preserve"> jádra </w:t>
      </w:r>
      <m:oMath>
        <m:d>
          <m:dPr>
            <m:ctrlPr>
              <w:rPr>
                <w:rFonts w:ascii="Cambria Math" w:hAnsi="Cambria Math"/>
                <w:i/>
              </w:rPr>
            </m:ctrlPr>
          </m:dPr>
          <m:e>
            <m:r>
              <w:rPr>
                <w:rFonts w:ascii="Cambria Math" w:hAnsi="Cambria Math"/>
              </w:rPr>
              <m:t>3×3</m:t>
            </m:r>
          </m:e>
        </m:d>
      </m:oMath>
      <w:r w:rsidR="001131C6" w:rsidRPr="00CB2351">
        <w:t xml:space="preserve">. Ve finálním </w:t>
      </w:r>
      <w:r w:rsidR="00051DF7" w:rsidRPr="00CB2351">
        <w:t>algoritmu</w:t>
      </w:r>
      <w:r w:rsidR="001131C6" w:rsidRPr="00CB2351">
        <w:t xml:space="preserve"> se pracuje celkem s</w:t>
      </w:r>
      <w:r w:rsidR="00F25EE4" w:rsidRPr="00CB2351">
        <w:t>e</w:t>
      </w:r>
      <w:r w:rsidR="001131C6" w:rsidRPr="00CB2351">
        <w:t> </w:t>
      </w:r>
      <w:r w:rsidR="00F25EE4" w:rsidRPr="00CB2351">
        <w:t>čtyřmi</w:t>
      </w:r>
      <w:r w:rsidR="001131C6" w:rsidRPr="00CB2351">
        <w:t xml:space="preserve"> jádry </w:t>
      </w:r>
      <m:oMath>
        <m:r>
          <w:rPr>
            <w:rFonts w:ascii="Cambria Math" w:hAnsi="Cambria Math"/>
          </w:rPr>
          <m:t>[</m:t>
        </m:r>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r>
          <w:rPr>
            <w:rFonts w:ascii="Cambria Math" w:hAnsi="Cambria Math"/>
          </w:rPr>
          <m:t>]</m:t>
        </m:r>
      </m:oMath>
      <w:r w:rsidR="008756E0">
        <w:rPr>
          <w:rFonts w:eastAsiaTheme="minorEastAsia"/>
        </w:rPr>
        <w:t xml:space="preserve"> </w:t>
      </w:r>
      <w:r w:rsidR="001131C6">
        <w:t xml:space="preserve">a pěti predikovatelnými </w:t>
      </w:r>
      <w:r w:rsidR="00DA2887">
        <w:lastRenderedPageBreak/>
        <w:t xml:space="preserve">třídami </w:t>
      </w:r>
      <w:r w:rsidR="001131C6">
        <w:t>objek</w:t>
      </w:r>
      <w:r w:rsidR="001131C6" w:rsidRPr="00CB2351">
        <w:t>t</w:t>
      </w:r>
      <w:r w:rsidR="00DA2887" w:rsidRPr="00CB2351">
        <w:t>ů</w:t>
      </w:r>
      <w:r w:rsidR="00A679D2" w:rsidRPr="00CB2351">
        <w:t>,</w:t>
      </w:r>
      <w:r w:rsidR="00051DF7" w:rsidRPr="00CB2351">
        <w:t xml:space="preserve"> </w:t>
      </w:r>
      <w:r w:rsidR="008756E0" w:rsidRPr="00CB2351">
        <w:t>v</w:t>
      </w:r>
      <w:r w:rsidR="008756E0">
        <w:t xml:space="preserve">iz </w:t>
      </w:r>
      <w:r w:rsidR="008756E0">
        <w:fldChar w:fldCharType="begin"/>
      </w:r>
      <w:r w:rsidR="008756E0">
        <w:instrText xml:space="preserve"> REF _Ref3878559 \h </w:instrText>
      </w:r>
      <w:r w:rsidR="008756E0">
        <w:fldChar w:fldCharType="separate"/>
      </w:r>
      <w:r w:rsidR="008756E0">
        <w:t>Tabulka</w:t>
      </w:r>
      <w:r w:rsidR="00DA2887">
        <w:t> </w:t>
      </w:r>
      <w:r w:rsidR="008756E0">
        <w:rPr>
          <w:noProof/>
        </w:rPr>
        <w:t>1</w:t>
      </w:r>
      <w:r w:rsidR="008756E0">
        <w:fldChar w:fldCharType="end"/>
      </w:r>
      <w:r w:rsidR="001131C6">
        <w:t xml:space="preserve">. Při </w:t>
      </w:r>
      <w:r w:rsidR="008756E0">
        <w:t>tomto počtu</w:t>
      </w:r>
      <w:r w:rsidR="001131C6">
        <w:t xml:space="preserve"> vzniká na výstupu předzpracovací fáze celkem </w:t>
      </w:r>
      <m:oMath>
        <m:r>
          <w:rPr>
            <w:rFonts w:ascii="Cambria Math" w:hAnsi="Cambria Math"/>
          </w:rPr>
          <m:t>4×5</m:t>
        </m:r>
      </m:oMath>
      <w:r w:rsidR="00083C0C">
        <w:rPr>
          <w:rFonts w:eastAsiaTheme="minorEastAsia"/>
        </w:rPr>
        <w:t xml:space="preserve"> dvojic</w:t>
      </w:r>
      <w:r w:rsidR="00154A0A">
        <w:rPr>
          <w:rFonts w:eastAsiaTheme="minorEastAsia"/>
        </w:rPr>
        <w:t xml:space="preserve"> csv souborů. Každá dvojice obsahuje </w:t>
      </w:r>
      <w:r w:rsidR="001131C6">
        <w:rPr>
          <w:rFonts w:eastAsiaTheme="minorEastAsia"/>
        </w:rPr>
        <w:t xml:space="preserve">vektory </w:t>
      </w:r>
      <m:oMath>
        <m:r>
          <w:rPr>
            <w:rFonts w:ascii="Cambria Math" w:eastAsiaTheme="minorEastAsia" w:hAnsi="Cambria Math"/>
          </w:rPr>
          <m:t>x</m:t>
        </m:r>
      </m:oMath>
      <w:r w:rsidR="00154A0A">
        <w:rPr>
          <w:rFonts w:eastAsiaTheme="minorEastAsia"/>
        </w:rPr>
        <w:t>,</w:t>
      </w:r>
      <w:r w:rsidR="001131C6">
        <w:rPr>
          <w:rFonts w:eastAsiaTheme="minorEastAsia"/>
        </w:rPr>
        <w:t xml:space="preserve"> </w:t>
      </w:r>
      <m:oMath>
        <m:r>
          <w:rPr>
            <w:rFonts w:ascii="Cambria Math" w:eastAsiaTheme="minorEastAsia" w:hAnsi="Cambria Math"/>
          </w:rPr>
          <m:t>y</m:t>
        </m:r>
      </m:oMath>
      <w:r w:rsidR="001131C6">
        <w:rPr>
          <w:rFonts w:eastAsiaTheme="minorEastAsia"/>
        </w:rPr>
        <w:t xml:space="preserve"> pro </w:t>
      </w:r>
      <w:r w:rsidR="00083C0C">
        <w:rPr>
          <w:rFonts w:eastAsiaTheme="minorEastAsia"/>
        </w:rPr>
        <w:t xml:space="preserve">jednu </w:t>
      </w:r>
      <w:r w:rsidR="001131C6">
        <w:rPr>
          <w:rFonts w:eastAsiaTheme="minorEastAsia"/>
        </w:rPr>
        <w:t xml:space="preserve">konkrétní </w:t>
      </w:r>
      <w:r w:rsidR="00083C0C">
        <w:rPr>
          <w:rFonts w:eastAsiaTheme="minorEastAsia"/>
        </w:rPr>
        <w:t xml:space="preserve">třídu </w:t>
      </w:r>
      <w:r w:rsidR="001131C6">
        <w:rPr>
          <w:rFonts w:eastAsiaTheme="minorEastAsia"/>
        </w:rPr>
        <w:t>a jádro. T</w:t>
      </w:r>
      <w:r w:rsidR="00B64321">
        <w:rPr>
          <w:rFonts w:eastAsiaTheme="minorEastAsia"/>
        </w:rPr>
        <w:t>a</w:t>
      </w:r>
      <w:r w:rsidR="001131C6">
        <w:rPr>
          <w:rFonts w:eastAsiaTheme="minorEastAsia"/>
        </w:rPr>
        <w:t>to data budou v další fázi vstupem pro</w:t>
      </w:r>
      <w:r w:rsidR="004C0032">
        <w:rPr>
          <w:rFonts w:eastAsiaTheme="minorEastAsia"/>
        </w:rPr>
        <w:t xml:space="preserve"> </w:t>
      </w:r>
      <m:oMath>
        <m:r>
          <w:rPr>
            <w:rFonts w:ascii="Cambria Math" w:hAnsi="Cambria Math"/>
          </w:rPr>
          <m:t>4×5</m:t>
        </m:r>
      </m:oMath>
      <w:r w:rsidR="008756E0">
        <w:rPr>
          <w:rFonts w:eastAsiaTheme="minorEastAsia"/>
        </w:rPr>
        <w:t xml:space="preserve"> neuronových sítí.</w:t>
      </w:r>
      <w:r w:rsidR="00F60EEE">
        <w:rPr>
          <w:rFonts w:eastAsiaTheme="minorEastAsia"/>
        </w:rPr>
        <w:t xml:space="preserve"> Obecný vztah pro výsledný počet potřebných sítí je</w:t>
      </w:r>
      <w:r w:rsidR="00065A08">
        <w:rPr>
          <w:rFonts w:eastAsiaTheme="minorEastAsia"/>
        </w:rPr>
        <w:t xml:space="preserve"> tedy</w:t>
      </w:r>
      <w:r w:rsidR="00F60EE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oMath>
      <w:r w:rsidR="00F0096B">
        <w:rPr>
          <w:rFonts w:eastAsiaTheme="minorEastAsia"/>
        </w:rPr>
        <w:t>,</w:t>
      </w:r>
      <w:r w:rsidR="00F60EEE">
        <w:rPr>
          <w:rFonts w:eastAsiaTheme="minorEastAsia"/>
        </w:rPr>
        <w:t xml:space="preserve"> </w:t>
      </w:r>
      <w:r w:rsidR="00C87CBF">
        <w:rPr>
          <w:rFonts w:eastAsiaTheme="minorEastAsia"/>
        </w:rPr>
        <w:t>to znamená</w:t>
      </w:r>
      <w:r w:rsidR="00F60EEE">
        <w:rPr>
          <w:rFonts w:eastAsiaTheme="minorEastAsia"/>
        </w:rPr>
        <w:t xml:space="preserve"> počet jader krát počet unikátních objektových kategorií</w:t>
      </w:r>
      <w:r w:rsidR="00673F79">
        <w:rPr>
          <w:rFonts w:eastAsiaTheme="minorEastAsia"/>
        </w:rPr>
        <w:t>, které bude možné predikovat</w:t>
      </w:r>
      <w:r w:rsidR="00F60EEE">
        <w:rPr>
          <w:rFonts w:eastAsiaTheme="minorEastAsia"/>
        </w:rPr>
        <w:t>.</w:t>
      </w:r>
    </w:p>
    <w:p w14:paraId="01B75BC8" w14:textId="0C9CE617" w:rsidR="00E13265" w:rsidRDefault="00E13265" w:rsidP="001131C6">
      <w:pPr>
        <w:pStyle w:val="Standartnitext"/>
        <w:rPr>
          <w:rFonts w:eastAsiaTheme="minorEastAsia"/>
        </w:rPr>
      </w:pPr>
      <w:r>
        <w:rPr>
          <w:rFonts w:eastAsiaTheme="minorEastAsia"/>
        </w:rPr>
        <w:t xml:space="preserve">V případě, že se v jádře nachází více objektů jedné kategorie, je </w:t>
      </w:r>
      <w:r w:rsidR="00673F79">
        <w:rPr>
          <w:rFonts w:eastAsiaTheme="minorEastAsia"/>
        </w:rPr>
        <w:t>vhodné</w:t>
      </w:r>
      <w:r>
        <w:rPr>
          <w:rFonts w:eastAsiaTheme="minorEastAsia"/>
        </w:rPr>
        <w:t xml:space="preserve"> vytvořit co nejvíce kombinací učících dvojic v rámci tohoto výřezu. Z důvodu tzv. </w:t>
      </w:r>
      <w:r w:rsidR="00673F79">
        <w:rPr>
          <w:rFonts w:eastAsiaTheme="minorEastAsia"/>
        </w:rPr>
        <w:t>„</w:t>
      </w:r>
      <w:r>
        <w:rPr>
          <w:rFonts w:eastAsiaTheme="minorEastAsia"/>
        </w:rPr>
        <w:t>kombinační exploze</w:t>
      </w:r>
      <w:r w:rsidR="00673F79">
        <w:rPr>
          <w:rFonts w:eastAsiaTheme="minorEastAsia"/>
        </w:rPr>
        <w:t>“</w:t>
      </w:r>
      <w:r>
        <w:rPr>
          <w:rFonts w:eastAsiaTheme="minorEastAsia"/>
        </w:rPr>
        <w:t xml:space="preserve"> je </w:t>
      </w:r>
      <w:r w:rsidR="00673F79">
        <w:rPr>
          <w:rFonts w:eastAsiaTheme="minorEastAsia"/>
        </w:rPr>
        <w:t>však třeba</w:t>
      </w:r>
      <w:r>
        <w:rPr>
          <w:rFonts w:eastAsiaTheme="minorEastAsia"/>
        </w:rPr>
        <w:t xml:space="preserve"> tento počet limitovat pro případ, že by se uvnitř jednoho jádra vyskytovalo mnoho objektů jedné kategorie. To se pro větší jádra děje často. </w:t>
      </w:r>
      <w:r w:rsidR="006B4DE1">
        <w:rPr>
          <w:rFonts w:eastAsiaTheme="minorEastAsia"/>
        </w:rPr>
        <w:t>Ukázáno na příkladu: p</w:t>
      </w:r>
      <w:r>
        <w:rPr>
          <w:rFonts w:eastAsiaTheme="minorEastAsia"/>
        </w:rPr>
        <w:t xml:space="preserve">ro situaci </w:t>
      </w:r>
      <m:oMath>
        <m:r>
          <w:rPr>
            <w:rFonts w:ascii="Cambria Math" w:eastAsiaTheme="minorEastAsia" w:hAnsi="Cambria Math"/>
          </w:rPr>
          <m:t>P</m:t>
        </m:r>
      </m:oMath>
      <w:r>
        <w:rPr>
          <w:rFonts w:eastAsiaTheme="minorEastAsia"/>
        </w:rPr>
        <w:t xml:space="preserve"> </w:t>
      </w:r>
      <w:r w:rsidR="00673F79">
        <w:rPr>
          <w:rFonts w:eastAsiaTheme="minorEastAsia"/>
        </w:rPr>
        <w:t>se</w:t>
      </w:r>
      <w:r>
        <w:rPr>
          <w:rFonts w:eastAsiaTheme="minorEastAsia"/>
        </w:rPr>
        <w:t xml:space="preserve"> v rámci vektorizace</w:t>
      </w:r>
      <w:r w:rsidR="00673F79">
        <w:rPr>
          <w:rFonts w:eastAsiaTheme="minorEastAsia"/>
        </w:rPr>
        <w:t xml:space="preserve"> vytvoří dva</w:t>
      </w:r>
      <w:r>
        <w:rPr>
          <w:rFonts w:eastAsiaTheme="minorEastAsia"/>
        </w:rPr>
        <w:t xml:space="preserve"> umělé výřezy scény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oMath>
      <w:r w:rsidR="00CB2351">
        <w:rPr>
          <w:rFonts w:eastAsiaTheme="minorEastAsia"/>
        </w:rPr>
        <w:t>,</w:t>
      </w:r>
      <w:r>
        <w:rPr>
          <w:rFonts w:eastAsiaTheme="minorEastAsia"/>
        </w:rPr>
        <w:t xml:space="preserve"> na které</w:t>
      </w:r>
      <w:r w:rsidR="00673F79">
        <w:rPr>
          <w:rFonts w:eastAsiaTheme="minorEastAsia"/>
        </w:rPr>
        <w:t xml:space="preserve"> se</w:t>
      </w:r>
      <w:r>
        <w:rPr>
          <w:rFonts w:eastAsiaTheme="minorEastAsia"/>
        </w:rPr>
        <w:t xml:space="preserve"> </w:t>
      </w:r>
      <w:r w:rsidR="00673F79">
        <w:rPr>
          <w:rFonts w:eastAsiaTheme="minorEastAsia"/>
        </w:rPr>
        <w:t>aplikují</w:t>
      </w:r>
      <w:r>
        <w:rPr>
          <w:rFonts w:eastAsiaTheme="minorEastAsia"/>
        </w:rPr>
        <w:t xml:space="preserve"> výše zmíněné operace</w:t>
      </w:r>
      <w:r w:rsidR="00673F79">
        <w:rPr>
          <w:rFonts w:eastAsiaTheme="minorEastAsia"/>
        </w:rPr>
        <w:t xml:space="preserve">. Tím získáme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oMath>
      <w:r w:rsidR="00673F79">
        <w:rPr>
          <w:rFonts w:eastAsiaTheme="minorEastAsia"/>
        </w:rPr>
        <w:t xml:space="preserve">, </w:t>
      </w:r>
      <m:oMath>
        <m:sSubSup>
          <m:sSubSupPr>
            <m:ctrlPr>
              <w:rPr>
                <w:rFonts w:ascii="Cambria Math" w:hAnsi="Cambria Math"/>
                <w:i/>
              </w:rPr>
            </m:ctrlPr>
          </m:sSubSupPr>
          <m:e>
            <m:r>
              <w:rPr>
                <w:rFonts w:ascii="Cambria Math" w:hAnsi="Cambria Math"/>
              </w:rPr>
              <m:t>x</m:t>
            </m:r>
          </m:e>
          <m:sub>
            <m:r>
              <m:rPr>
                <m:sty m:val="p"/>
              </m:rPr>
              <w:rPr>
                <w:rFonts w:ascii="Cambria Math" w:hAnsi="Cambria Math"/>
              </w:rPr>
              <m:t>2</m:t>
            </m:r>
            <m:ctrlPr>
              <w:rPr>
                <w:rFonts w:ascii="Cambria Math" w:hAnsi="Cambria Math"/>
              </w:rPr>
            </m:ctrlPr>
          </m:sub>
          <m:sup>
            <m:r>
              <w:rPr>
                <w:rFonts w:ascii="Cambria Math" w:hAnsi="Cambria Math"/>
              </w:rPr>
              <m:t>'</m:t>
            </m:r>
          </m:sup>
        </m:sSubSup>
      </m:oMath>
      <w:r w:rsidR="00673F79">
        <w:rPr>
          <w:rFonts w:eastAsiaTheme="minorEastAsia"/>
        </w:rPr>
        <w:t xml:space="preserve">, </w:t>
      </w:r>
      <m:oMath>
        <m:sSub>
          <m:sSubPr>
            <m:ctrlPr>
              <w:rPr>
                <w:rFonts w:ascii="Cambria Math" w:hAnsi="Cambria Math"/>
              </w:rPr>
            </m:ctrlPr>
          </m:sSubPr>
          <m:e>
            <m:r>
              <w:rPr>
                <w:rFonts w:ascii="Cambria Math" w:hAnsi="Cambria Math"/>
              </w:rPr>
              <m:t>y</m:t>
            </m:r>
          </m:e>
          <m:sub>
            <m:r>
              <m:rPr>
                <m:sty m:val="p"/>
              </m:rPr>
              <w:rPr>
                <w:rFonts w:ascii="Cambria Math" w:hAnsi="Cambria Math"/>
              </w:rPr>
              <m:t>1</m:t>
            </m:r>
          </m:sub>
        </m:sSub>
      </m:oMath>
      <w:r w:rsidR="00673F79">
        <w:rPr>
          <w:rFonts w:eastAsiaTheme="minorEastAsia"/>
        </w:rPr>
        <w:t xml:space="preserve">, </w:t>
      </w:r>
      <m:oMath>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oMath>
      <w:r>
        <w:rPr>
          <w:rFonts w:eastAsiaTheme="minorEastAsia"/>
        </w:rPr>
        <w:t xml:space="preserve">. </w:t>
      </w:r>
    </w:p>
    <w:p w14:paraId="4278858C" w14:textId="567D349D" w:rsidR="00E13265" w:rsidRDefault="00E13265" w:rsidP="007D7441">
      <w:pPr>
        <w:pStyle w:val="Rovnice"/>
      </w:pPr>
      <m:oMathPara>
        <m:oMath>
          <m:r>
            <w:rPr>
              <w:rFonts w:ascii="Cambria Math" w:hAnsi="Cambria Math"/>
            </w:rPr>
            <m:t>P=</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b"/>
                      </m:rPr>
                      <w:rPr>
                        <w:rFonts w:ascii="Cambria Math" w:hAnsi="Cambria Math"/>
                      </w:rPr>
                      <m:t>4</m:t>
                    </m:r>
                  </m:e>
                  <m:e>
                    <m:r>
                      <m:rPr>
                        <m:sty m:val="b"/>
                      </m:rPr>
                      <w:rPr>
                        <w:rFonts w:ascii="Cambria Math" w:hAnsi="Cambria Math"/>
                      </w:rPr>
                      <m:t>4</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w:rPr>
                  <w:rFonts w:ascii="Cambria Math" w:hAnsi="Cambria Math"/>
                </w:rPr>
                <m:t xml:space="preserve"> x</m:t>
              </m:r>
            </m:e>
            <m:sub>
              <m:r>
                <w:rPr>
                  <w:rFonts w:ascii="Cambria Math" w:hAnsi="Cambria Math"/>
                </w:rPr>
                <m:t>1</m:t>
              </m:r>
            </m:sub>
          </m:sSub>
          <m: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e>
                  <m:e>
                    <m:r>
                      <m:rPr>
                        <m:sty m:val="b"/>
                      </m:rPr>
                      <w:rPr>
                        <w:rFonts w:ascii="Cambria Math" w:hAnsi="Cambria Math"/>
                      </w:rPr>
                      <m:t>4</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sSub>
            <m:sSubPr>
              <m:ctrlPr>
                <w:rPr>
                  <w:rFonts w:ascii="Cambria Math" w:hAnsi="Cambria Math"/>
                  <w:i/>
                </w:rPr>
              </m:ctrlPr>
            </m:sSubPr>
            <m:e>
              <m:r>
                <w:rPr>
                  <w:rFonts w:ascii="Cambria Math" w:hAnsi="Cambria Math"/>
                </w:rPr>
                <m:t xml:space="preserve"> x</m:t>
              </m:r>
            </m:e>
            <m:sub>
              <m:r>
                <w:rPr>
                  <w:rFonts w:ascii="Cambria Math" w:hAnsi="Cambria Math"/>
                </w:rPr>
                <m:t>2</m:t>
              </m:r>
            </m:sub>
          </m:sSub>
          <m: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b"/>
                      </m:rPr>
                      <w:rPr>
                        <w:rFonts w:ascii="Cambria Math" w:hAnsi="Cambria Math"/>
                      </w:rPr>
                      <m:t>4</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oMath>
      </m:oMathPara>
    </w:p>
    <w:p w14:paraId="6C914CF1" w14:textId="47D56B67" w:rsidR="00083C0C" w:rsidRDefault="00083C0C" w:rsidP="008E5D5F">
      <w:pPr>
        <w:pStyle w:val="Heading3"/>
      </w:pPr>
      <w:bookmarkStart w:id="274" w:name="_Ref5356061"/>
      <w:bookmarkStart w:id="275" w:name="_Toc6218157"/>
      <w:r w:rsidRPr="008E5D5F">
        <w:t>Natrénování</w:t>
      </w:r>
      <w:r>
        <w:t xml:space="preserve"> modelů</w:t>
      </w:r>
      <w:bookmarkEnd w:id="274"/>
      <w:bookmarkEnd w:id="275"/>
    </w:p>
    <w:p w14:paraId="307F69B0" w14:textId="6DC7E5AB" w:rsidR="00AC595F" w:rsidRDefault="00083C0C" w:rsidP="00AC595F">
      <w:pPr>
        <w:pStyle w:val="Standartnitext"/>
        <w:rPr>
          <w:lang w:bidi="he-IL"/>
        </w:rPr>
      </w:pPr>
      <w:r>
        <w:t>Pro natrénování všech modelů byla využita architektura dopředné neuronové sítě.</w:t>
      </w:r>
      <w:r w:rsidR="00897461">
        <w:t xml:space="preserve"> Veškeré modely byly definovány ve frameworku Keras na bázi Tensorflow s podporou učení pomocí grafické karty. </w:t>
      </w:r>
      <w:r>
        <w:t>Experimentováno bylo s několika různými tvary a parametry.</w:t>
      </w:r>
      <w:r w:rsidR="00154A0A">
        <w:t xml:space="preserve"> </w:t>
      </w:r>
      <w:r w:rsidR="007D7441">
        <w:fldChar w:fldCharType="begin"/>
      </w:r>
      <w:r w:rsidR="007D7441">
        <w:instrText xml:space="preserve"> REF _Ref5355694 \h </w:instrText>
      </w:r>
      <w:r w:rsidR="007D7441">
        <w:fldChar w:fldCharType="separate"/>
      </w:r>
      <w:r w:rsidR="007D7441">
        <w:t xml:space="preserve">Tabulka </w:t>
      </w:r>
      <w:r w:rsidR="007D7441">
        <w:rPr>
          <w:noProof/>
        </w:rPr>
        <w:t>2</w:t>
      </w:r>
      <w:r w:rsidR="007D7441">
        <w:fldChar w:fldCharType="end"/>
      </w:r>
      <w:r w:rsidR="007D7441">
        <w:t xml:space="preserve"> </w:t>
      </w:r>
      <w:r w:rsidR="00154A0A">
        <w:t xml:space="preserve">ukazuje </w:t>
      </w:r>
      <w:r w:rsidR="00673F79">
        <w:t>šest vybraných variant</w:t>
      </w:r>
      <w:r w:rsidR="00154A0A">
        <w:t xml:space="preserve"> topologi</w:t>
      </w:r>
      <w:r w:rsidR="00673F79">
        <w:t>í</w:t>
      </w:r>
      <w:r w:rsidR="00154A0A">
        <w:t xml:space="preserve"> a </w:t>
      </w:r>
      <w:r w:rsidR="00673F79">
        <w:t>trénování</w:t>
      </w:r>
      <w:r w:rsidR="00154A0A">
        <w:t>.</w:t>
      </w:r>
      <w:r w:rsidR="00EB0D82">
        <w:t xml:space="preserve"> Dimenze vstupní vrstvy</w:t>
      </w:r>
      <w:r w:rsidR="00AB6F7E">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oMath>
      <w:r w:rsidR="00AB6F7E">
        <w:rPr>
          <w:rFonts w:eastAsiaTheme="minorEastAsia"/>
        </w:rPr>
        <w:t xml:space="preserve"> </w:t>
      </w:r>
      <w:r w:rsidR="00EB0D82">
        <w:t xml:space="preserve">pro vektor </w:t>
      </w:r>
      <m:oMath>
        <m:r>
          <w:rPr>
            <w:rFonts w:ascii="Cambria Math" w:hAnsi="Cambria Math"/>
          </w:rPr>
          <m:t>v</m:t>
        </m:r>
      </m:oMath>
      <w:r w:rsidR="00EB0D82">
        <w:t xml:space="preserve"> odpovídá vztahu </w:t>
      </w:r>
      <m:oMath>
        <m:sSub>
          <m:sSubPr>
            <m:ctrlPr>
              <w:rPr>
                <w:rFonts w:ascii="Cambria Math" w:eastAsiaTheme="minorEastAsia" w:hAnsi="Cambria Math"/>
                <w:i/>
              </w:rPr>
            </m:ctrlPr>
          </m:sSubPr>
          <m:e>
            <m:r>
              <w:rPr>
                <w:rFonts w:ascii="Cambria Math" w:eastAsiaTheme="minorEastAsia" w:hAnsi="Cambria Math"/>
              </w:rPr>
              <m:t>n</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EB0D82">
        <w:rPr>
          <w:rFonts w:eastAsiaTheme="minorEastAsia"/>
        </w:rPr>
        <w:t xml:space="preserve"> </w:t>
      </w:r>
      <w:r w:rsidR="00FC2459">
        <w:rPr>
          <w:rFonts w:eastAsiaTheme="minorEastAsia"/>
        </w:rPr>
        <w:t xml:space="preserve">, </w:t>
      </w:r>
      <w:r w:rsidR="00EB0D82">
        <w:rPr>
          <w:rFonts w:eastAsiaTheme="minorEastAsia"/>
        </w:rPr>
        <w:t>a je tedy pro každé jádro jiná.</w:t>
      </w:r>
      <w:r w:rsidR="00EB0D82">
        <w:t xml:space="preserve"> Poč</w:t>
      </w:r>
      <w:r w:rsidR="00AB6F7E">
        <w:t>ty</w:t>
      </w:r>
      <w:r w:rsidR="00EB0D82">
        <w:t xml:space="preserve"> neuronů ve skrytých vrstvách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EB0D8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oMath>
      <w:r w:rsidR="00EB0D8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oMath>
      <w:r w:rsidR="00AB6F7E">
        <w:rPr>
          <w:rFonts w:eastAsiaTheme="minorEastAsia"/>
        </w:rPr>
        <w:t xml:space="preserve"> byly variovány koeficienty</w:t>
      </w:r>
      <w:r w:rsidR="00673F79">
        <w:rPr>
          <w:rFonts w:eastAsiaTheme="minorEastAsia"/>
        </w:rPr>
        <w:t xml:space="preserve"> a odpovídají </w:t>
      </w:r>
      <w:r w:rsidR="00AB6F7E">
        <w:rPr>
          <w:rFonts w:eastAsiaTheme="minorEastAsia"/>
        </w:rPr>
        <w:t xml:space="preserve">násobku příslušného koeficientu </w:t>
      </w:r>
      <w:r w:rsidR="00673F79">
        <w:rPr>
          <w:rFonts w:eastAsiaTheme="minorEastAsia"/>
        </w:rPr>
        <w:t>s</w:t>
      </w:r>
      <w:r w:rsidR="00AB6F7E">
        <w:rPr>
          <w:rFonts w:eastAsiaTheme="minorEastAsia"/>
        </w:rPr>
        <w:t xml:space="preserve"> velikost</w:t>
      </w:r>
      <w:r w:rsidR="00673F79">
        <w:rPr>
          <w:rFonts w:eastAsiaTheme="minorEastAsia"/>
        </w:rPr>
        <w:t>í</w:t>
      </w:r>
      <w:r w:rsidR="00AB6F7E">
        <w:rPr>
          <w:rFonts w:eastAsiaTheme="minorEastAsia"/>
        </w:rPr>
        <w:t xml:space="preserve"> vektoru vstupní vrstvy</w:t>
      </w:r>
      <w:r w:rsidR="00673F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oMath>
      <w:r w:rsidR="00AB6F7E">
        <w:rPr>
          <w:rFonts w:eastAsiaTheme="minorEastAsia"/>
        </w:rPr>
        <w:t xml:space="preserve">. </w:t>
      </w:r>
      <w:r w:rsidR="00AB6F7E">
        <w:t xml:space="preserve">Výstupní vrstva </w:t>
      </w:r>
      <m:oMath>
        <m:sSub>
          <m:sSubPr>
            <m:ctrlPr>
              <w:rPr>
                <w:rFonts w:ascii="Cambria Math" w:hAnsi="Cambria Math"/>
                <w:i/>
              </w:rPr>
            </m:ctrlPr>
          </m:sSubPr>
          <m:e>
            <m:r>
              <w:rPr>
                <w:rFonts w:ascii="Cambria Math" w:hAnsi="Cambria Math"/>
              </w:rPr>
              <m:t>L</m:t>
            </m:r>
          </m:e>
          <m:sub>
            <m:r>
              <w:rPr>
                <w:rFonts w:ascii="Cambria Math" w:hAnsi="Cambria Math"/>
              </w:rPr>
              <m:t>4</m:t>
            </m:r>
          </m:sub>
        </m:sSub>
      </m:oMath>
      <w:r w:rsidR="00AB6F7E">
        <w:t xml:space="preserve"> má velikost jádra, pro které je neuronová síť trénována.</w:t>
      </w:r>
      <w:r w:rsidR="00AC595F">
        <w:t xml:space="preserve"> Aktivační funkce za skrytými vrstvami </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r>
          <w:rPr>
            <w:rFonts w:ascii="Cambria Math" w:hAnsi="Cambria Math"/>
          </w:rPr>
          <m:t>)</m:t>
        </m:r>
      </m:oMath>
      <w:r w:rsidR="00B168DC">
        <w:t xml:space="preserve"> je ReLU. Před výstupní vrstvu</w:t>
      </w:r>
      <w:r w:rsidR="00AC595F">
        <w:t xml:space="preserve"> je za účelem pravděpodobnostního výstupu implementována funkce softmax. Jako chybov</w:t>
      </w:r>
      <w:r w:rsidR="00AC595F">
        <w:rPr>
          <w:lang w:bidi="he-IL"/>
        </w:rPr>
        <w:t>á funkce byla zvolena „categorical_cross_entropy“ implementovaná v Kerasu.</w:t>
      </w:r>
      <w:r w:rsidR="008451BF">
        <w:rPr>
          <w:lang w:bidi="he-IL"/>
        </w:rPr>
        <w:t xml:space="preserve"> </w:t>
      </w:r>
    </w:p>
    <w:p w14:paraId="364D263D" w14:textId="10A6B589" w:rsidR="007D7441" w:rsidRDefault="00EB0D82" w:rsidP="000B0D81">
      <w:pPr>
        <w:pStyle w:val="Standartnitext"/>
        <w:ind w:firstLine="708"/>
      </w:pPr>
      <w:r>
        <w:t>Testovací sada byla vytvořena vyjmutím 20% učících dvojic z konce datové sady.</w:t>
      </w:r>
      <w:r w:rsidR="00154A0A">
        <w:t xml:space="preserve"> Úspěšnost neuronové sítě</w:t>
      </w:r>
      <w:r>
        <w:t xml:space="preserve"> je vyhodnocena jak na trén</w:t>
      </w:r>
      <w:r w:rsidR="00AB6F7E">
        <w:t>ovacích</w:t>
      </w:r>
      <w:r w:rsidR="006B4DE1">
        <w:t>, tak</w:t>
      </w:r>
      <w:r w:rsidR="00AB6F7E">
        <w:t xml:space="preserve"> i</w:t>
      </w:r>
      <w:r>
        <w:t xml:space="preserve"> testovacích datech.</w:t>
      </w:r>
      <w:r w:rsidR="006B4DE1">
        <w:t xml:space="preserve"> Hodnota</w:t>
      </w:r>
      <w:r w:rsidR="00FC2459">
        <w:t xml:space="preserve"> úspěšnosti</w:t>
      </w:r>
      <w:r w:rsidR="006B4DE1">
        <w:t xml:space="preserve"> představuje průměr napříč všemi dvaceti neuronovými sítěmi.</w:t>
      </w:r>
      <w:r>
        <w:t xml:space="preserve"> </w:t>
      </w:r>
      <w:r w:rsidR="00AB6F7E">
        <w:t xml:space="preserve">V tabulce je rovněž uveden trénovací čas při </w:t>
      </w:r>
      <w:r w:rsidR="00AC595F">
        <w:t>50</w:t>
      </w:r>
      <w:r w:rsidR="00AB6F7E">
        <w:t xml:space="preserve"> epochách učení.</w:t>
      </w:r>
    </w:p>
    <w:p w14:paraId="69C8850E" w14:textId="0F61F269" w:rsidR="007D7441" w:rsidRDefault="007D7441" w:rsidP="00AC595F">
      <w:pPr>
        <w:pStyle w:val="Standartnitext"/>
        <w:ind w:firstLine="708"/>
      </w:pPr>
    </w:p>
    <w:p w14:paraId="3B9D6AB4" w14:textId="77777777" w:rsidR="00673F79" w:rsidRDefault="00673F79" w:rsidP="00AC595F">
      <w:pPr>
        <w:pStyle w:val="Standartnitext"/>
        <w:ind w:firstLine="708"/>
      </w:pPr>
    </w:p>
    <w:p w14:paraId="417372C3" w14:textId="1E80C1CF" w:rsidR="00EB0D82" w:rsidRDefault="00FC2459" w:rsidP="00FC2459">
      <w:pPr>
        <w:pStyle w:val="Captiontable"/>
      </w:pPr>
      <w:bookmarkStart w:id="276" w:name="_Ref5355694"/>
      <w:r>
        <w:lastRenderedPageBreak/>
        <w:t xml:space="preserve">Tabulka </w:t>
      </w:r>
      <w:r w:rsidR="00F94C7D">
        <w:rPr>
          <w:noProof/>
        </w:rPr>
        <w:fldChar w:fldCharType="begin"/>
      </w:r>
      <w:r w:rsidR="00F94C7D">
        <w:rPr>
          <w:noProof/>
        </w:rPr>
        <w:instrText xml:space="preserve"> SEQ Tabulka \* ARABIC </w:instrText>
      </w:r>
      <w:r w:rsidR="00F94C7D">
        <w:rPr>
          <w:noProof/>
        </w:rPr>
        <w:fldChar w:fldCharType="separate"/>
      </w:r>
      <w:r w:rsidR="00C05B9A">
        <w:rPr>
          <w:noProof/>
        </w:rPr>
        <w:t>2</w:t>
      </w:r>
      <w:r w:rsidR="00F94C7D">
        <w:rPr>
          <w:noProof/>
        </w:rPr>
        <w:fldChar w:fldCharType="end"/>
      </w:r>
      <w:bookmarkEnd w:id="276"/>
      <w:r>
        <w:t>: Statistiky několika konfigurací neuronových sítí.</w:t>
      </w:r>
    </w:p>
    <w:tbl>
      <w:tblPr>
        <w:tblStyle w:val="GridTable1Light"/>
        <w:tblW w:w="0" w:type="auto"/>
        <w:tblLook w:val="04A0" w:firstRow="1" w:lastRow="0" w:firstColumn="1" w:lastColumn="0" w:noHBand="0" w:noVBand="1"/>
      </w:tblPr>
      <w:tblGrid>
        <w:gridCol w:w="425"/>
        <w:gridCol w:w="896"/>
        <w:gridCol w:w="807"/>
        <w:gridCol w:w="807"/>
        <w:gridCol w:w="807"/>
        <w:gridCol w:w="1814"/>
        <w:gridCol w:w="2011"/>
        <w:gridCol w:w="1210"/>
      </w:tblGrid>
      <w:tr w:rsidR="00042F03" w14:paraId="5157B8C6" w14:textId="4559273A" w:rsidTr="00AB6F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2F8FC0" w14:textId="0A4276AF" w:rsidR="00AB6F7E" w:rsidRPr="00E13265" w:rsidRDefault="00AB6F7E" w:rsidP="00E13265">
            <w:pPr>
              <w:pStyle w:val="tabulkatext"/>
            </w:pPr>
            <w:r w:rsidRPr="00E13265">
              <w:t>Id</w:t>
            </w:r>
          </w:p>
        </w:tc>
        <w:tc>
          <w:tcPr>
            <w:tcW w:w="0" w:type="auto"/>
          </w:tcPr>
          <w:p w14:paraId="5B482E66" w14:textId="0A6A9700"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Batch size</w:t>
            </w:r>
          </w:p>
        </w:tc>
        <w:tc>
          <w:tcPr>
            <w:tcW w:w="0" w:type="auto"/>
          </w:tcPr>
          <w:p w14:paraId="7B28E1BB" w14:textId="09E0AFEE"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 xml:space="preserve">Koef. </w:t>
            </w:r>
            <m:oMath>
              <m:sSub>
                <m:sSubPr>
                  <m:ctrlPr>
                    <w:rPr>
                      <w:rFonts w:ascii="Cambria Math" w:hAnsi="Cambria Math"/>
                    </w:rPr>
                  </m:ctrlPr>
                </m:sSubPr>
                <m:e>
                  <m:r>
                    <m:rPr>
                      <m:sty m:val="bi"/>
                    </m:rPr>
                    <w:rPr>
                      <w:rFonts w:ascii="Cambria Math" w:hAnsi="Cambria Math"/>
                    </w:rPr>
                    <m:t>K</m:t>
                  </m:r>
                </m:e>
                <m:sub>
                  <m:r>
                    <m:rPr>
                      <m:sty m:val="b"/>
                    </m:rPr>
                    <w:rPr>
                      <w:rFonts w:ascii="Cambria Math" w:hAnsi="Cambria Math"/>
                    </w:rPr>
                    <m:t>1</m:t>
                  </m:r>
                </m:sub>
              </m:sSub>
            </m:oMath>
          </w:p>
        </w:tc>
        <w:tc>
          <w:tcPr>
            <w:tcW w:w="0" w:type="auto"/>
          </w:tcPr>
          <w:p w14:paraId="7B325096" w14:textId="2B11E88C"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 xml:space="preserve">Koef. </w:t>
            </w:r>
            <m:oMath>
              <m:sSub>
                <m:sSubPr>
                  <m:ctrlPr>
                    <w:rPr>
                      <w:rFonts w:ascii="Cambria Math" w:hAnsi="Cambria Math"/>
                    </w:rPr>
                  </m:ctrlPr>
                </m:sSubPr>
                <m:e>
                  <m:r>
                    <m:rPr>
                      <m:sty m:val="bi"/>
                    </m:rPr>
                    <w:rPr>
                      <w:rFonts w:ascii="Cambria Math" w:hAnsi="Cambria Math"/>
                    </w:rPr>
                    <m:t>K</m:t>
                  </m:r>
                </m:e>
                <m:sub>
                  <m:r>
                    <m:rPr>
                      <m:sty m:val="b"/>
                    </m:rPr>
                    <w:rPr>
                      <w:rFonts w:ascii="Cambria Math" w:hAnsi="Cambria Math"/>
                    </w:rPr>
                    <m:t>2</m:t>
                  </m:r>
                </m:sub>
              </m:sSub>
            </m:oMath>
          </w:p>
        </w:tc>
        <w:tc>
          <w:tcPr>
            <w:tcW w:w="0" w:type="auto"/>
          </w:tcPr>
          <w:p w14:paraId="2222AAC7" w14:textId="721CE0D5"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 xml:space="preserve">Koef. </w:t>
            </w:r>
            <m:oMath>
              <m:sSub>
                <m:sSubPr>
                  <m:ctrlPr>
                    <w:rPr>
                      <w:rFonts w:ascii="Cambria Math" w:hAnsi="Cambria Math"/>
                    </w:rPr>
                  </m:ctrlPr>
                </m:sSubPr>
                <m:e>
                  <m:r>
                    <m:rPr>
                      <m:sty m:val="bi"/>
                    </m:rPr>
                    <w:rPr>
                      <w:rFonts w:ascii="Cambria Math" w:hAnsi="Cambria Math"/>
                    </w:rPr>
                    <m:t>K</m:t>
                  </m:r>
                </m:e>
                <m:sub>
                  <m:r>
                    <m:rPr>
                      <m:sty m:val="b"/>
                    </m:rPr>
                    <w:rPr>
                      <w:rFonts w:ascii="Cambria Math" w:hAnsi="Cambria Math"/>
                    </w:rPr>
                    <m:t>3</m:t>
                  </m:r>
                </m:sub>
              </m:sSub>
            </m:oMath>
          </w:p>
        </w:tc>
        <w:tc>
          <w:tcPr>
            <w:tcW w:w="0" w:type="auto"/>
          </w:tcPr>
          <w:p w14:paraId="6A68CB9A" w14:textId="249D201B"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Prům. úspě</w:t>
            </w:r>
            <w:r w:rsidR="008E5D5F">
              <w:t>š</w:t>
            </w:r>
            <w:r w:rsidRPr="00E13265">
              <w:t>nost na učících datech</w:t>
            </w:r>
          </w:p>
        </w:tc>
        <w:tc>
          <w:tcPr>
            <w:tcW w:w="0" w:type="auto"/>
          </w:tcPr>
          <w:p w14:paraId="5B75BBC3" w14:textId="398BA4C7"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Prům. úspěšnost na testovacích datech</w:t>
            </w:r>
          </w:p>
        </w:tc>
        <w:tc>
          <w:tcPr>
            <w:tcW w:w="0" w:type="auto"/>
          </w:tcPr>
          <w:p w14:paraId="0842C13A" w14:textId="17FFB851"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Čas</w:t>
            </w:r>
            <w:r w:rsidR="00AC595F" w:rsidRPr="00E13265">
              <w:t xml:space="preserve"> </w:t>
            </w:r>
            <w:r w:rsidR="008E5D5F">
              <w:br/>
              <w:t>trénování</w:t>
            </w:r>
            <w:r w:rsidR="008E5D5F">
              <w:br/>
            </w:r>
            <w:r w:rsidR="00AC595F" w:rsidRPr="00E13265">
              <w:t>(min)</w:t>
            </w:r>
          </w:p>
        </w:tc>
      </w:tr>
      <w:tr w:rsidR="006B4DE1" w14:paraId="7CA090C4" w14:textId="77777777"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DEEAF6" w:themeFill="accent1" w:themeFillTint="33"/>
          </w:tcPr>
          <w:p w14:paraId="28B264D0" w14:textId="2FF7CBD9" w:rsidR="006B4DE1" w:rsidRPr="00E13265" w:rsidRDefault="006B4DE1" w:rsidP="00E13265">
            <w:pPr>
              <w:pStyle w:val="tabulkatext"/>
            </w:pPr>
            <w:r>
              <w:t>1</w:t>
            </w:r>
          </w:p>
        </w:tc>
        <w:tc>
          <w:tcPr>
            <w:tcW w:w="0" w:type="auto"/>
            <w:shd w:val="clear" w:color="auto" w:fill="DEEAF6" w:themeFill="accent1" w:themeFillTint="33"/>
          </w:tcPr>
          <w:p w14:paraId="5ED24505" w14:textId="410A034A" w:rsidR="006B4DE1"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64</w:t>
            </w:r>
          </w:p>
        </w:tc>
        <w:tc>
          <w:tcPr>
            <w:tcW w:w="0" w:type="auto"/>
            <w:shd w:val="clear" w:color="auto" w:fill="DEEAF6" w:themeFill="accent1" w:themeFillTint="33"/>
          </w:tcPr>
          <w:p w14:paraId="43AEB944" w14:textId="66455A31" w:rsidR="006B4DE1"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0.9</w:t>
            </w:r>
          </w:p>
        </w:tc>
        <w:tc>
          <w:tcPr>
            <w:tcW w:w="0" w:type="auto"/>
            <w:shd w:val="clear" w:color="auto" w:fill="DEEAF6" w:themeFill="accent1" w:themeFillTint="33"/>
          </w:tcPr>
          <w:p w14:paraId="2106477D" w14:textId="08DF933A" w:rsidR="006B4DE1"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0.7</w:t>
            </w:r>
          </w:p>
        </w:tc>
        <w:tc>
          <w:tcPr>
            <w:tcW w:w="0" w:type="auto"/>
            <w:shd w:val="clear" w:color="auto" w:fill="DEEAF6" w:themeFill="accent1" w:themeFillTint="33"/>
          </w:tcPr>
          <w:p w14:paraId="08F13B77" w14:textId="71482DC0" w:rsidR="006B4DE1" w:rsidRPr="00E13265" w:rsidRDefault="008451BF" w:rsidP="00E13265">
            <w:pPr>
              <w:pStyle w:val="tabulkatext"/>
              <w:cnfStyle w:val="000000000000" w:firstRow="0" w:lastRow="0" w:firstColumn="0" w:lastColumn="0" w:oddVBand="0" w:evenVBand="0" w:oddHBand="0" w:evenHBand="0" w:firstRowFirstColumn="0" w:firstRowLastColumn="0" w:lastRowFirstColumn="0" w:lastRowLastColumn="0"/>
            </w:pPr>
            <w:r>
              <w:t>0</w:t>
            </w:r>
          </w:p>
        </w:tc>
        <w:tc>
          <w:tcPr>
            <w:tcW w:w="0" w:type="auto"/>
            <w:shd w:val="clear" w:color="auto" w:fill="DEEAF6" w:themeFill="accent1" w:themeFillTint="33"/>
          </w:tcPr>
          <w:p w14:paraId="2982E86C" w14:textId="21D4C8A2" w:rsidR="006B4DE1" w:rsidRPr="00E13265" w:rsidRDefault="008451BF" w:rsidP="00E13265">
            <w:pPr>
              <w:pStyle w:val="tabulkatext"/>
              <w:cnfStyle w:val="000000000000" w:firstRow="0" w:lastRow="0" w:firstColumn="0" w:lastColumn="0" w:oddVBand="0" w:evenVBand="0" w:oddHBand="0" w:evenHBand="0" w:firstRowFirstColumn="0" w:firstRowLastColumn="0" w:lastRowFirstColumn="0" w:lastRowLastColumn="0"/>
            </w:pPr>
            <w:r>
              <w:t>0.762</w:t>
            </w:r>
          </w:p>
        </w:tc>
        <w:tc>
          <w:tcPr>
            <w:tcW w:w="0" w:type="auto"/>
            <w:shd w:val="clear" w:color="auto" w:fill="DEEAF6" w:themeFill="accent1" w:themeFillTint="33"/>
          </w:tcPr>
          <w:p w14:paraId="1E1B46D0" w14:textId="2C50828E" w:rsidR="006B4DE1" w:rsidRPr="00E13265" w:rsidRDefault="008451BF" w:rsidP="008451BF">
            <w:pPr>
              <w:pStyle w:val="tabulkatext"/>
              <w:cnfStyle w:val="000000000000" w:firstRow="0" w:lastRow="0" w:firstColumn="0" w:lastColumn="0" w:oddVBand="0" w:evenVBand="0" w:oddHBand="0" w:evenHBand="0" w:firstRowFirstColumn="0" w:firstRowLastColumn="0" w:lastRowFirstColumn="0" w:lastRowLastColumn="0"/>
            </w:pPr>
            <w:r>
              <w:t>0.351</w:t>
            </w:r>
          </w:p>
        </w:tc>
        <w:tc>
          <w:tcPr>
            <w:tcW w:w="0" w:type="auto"/>
            <w:shd w:val="clear" w:color="auto" w:fill="DEEAF6" w:themeFill="accent1" w:themeFillTint="33"/>
          </w:tcPr>
          <w:p w14:paraId="1778494B" w14:textId="5253EA04" w:rsidR="006B4DE1" w:rsidRPr="00E13265" w:rsidRDefault="00C42C7C" w:rsidP="00E13265">
            <w:pPr>
              <w:pStyle w:val="tabulkatext"/>
              <w:cnfStyle w:val="000000000000" w:firstRow="0" w:lastRow="0" w:firstColumn="0" w:lastColumn="0" w:oddVBand="0" w:evenVBand="0" w:oddHBand="0" w:evenHBand="0" w:firstRowFirstColumn="0" w:firstRowLastColumn="0" w:lastRowFirstColumn="0" w:lastRowLastColumn="0"/>
            </w:pPr>
            <w:r>
              <w:t>8</w:t>
            </w:r>
          </w:p>
        </w:tc>
      </w:tr>
      <w:tr w:rsidR="00042F03" w14:paraId="4993D8D6" w14:textId="03FB89CB"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DEEAF6" w:themeFill="accent1" w:themeFillTint="33"/>
          </w:tcPr>
          <w:p w14:paraId="7F0E84CD" w14:textId="0D04E526" w:rsidR="00AB6F7E" w:rsidRPr="00E13265" w:rsidRDefault="006B4DE1" w:rsidP="00E13265">
            <w:pPr>
              <w:pStyle w:val="tabulkatext"/>
            </w:pPr>
            <w:r>
              <w:t>2</w:t>
            </w:r>
          </w:p>
        </w:tc>
        <w:tc>
          <w:tcPr>
            <w:tcW w:w="0" w:type="auto"/>
            <w:shd w:val="clear" w:color="auto" w:fill="DEEAF6" w:themeFill="accent1" w:themeFillTint="33"/>
          </w:tcPr>
          <w:p w14:paraId="2D585800" w14:textId="59AA8DCB"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128</w:t>
            </w:r>
          </w:p>
        </w:tc>
        <w:tc>
          <w:tcPr>
            <w:tcW w:w="0" w:type="auto"/>
            <w:shd w:val="clear" w:color="auto" w:fill="DEEAF6" w:themeFill="accent1" w:themeFillTint="33"/>
          </w:tcPr>
          <w:p w14:paraId="3134CA33" w14:textId="5B08D499"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9</w:t>
            </w:r>
          </w:p>
        </w:tc>
        <w:tc>
          <w:tcPr>
            <w:tcW w:w="0" w:type="auto"/>
            <w:shd w:val="clear" w:color="auto" w:fill="DEEAF6" w:themeFill="accent1" w:themeFillTint="33"/>
          </w:tcPr>
          <w:p w14:paraId="488FB93E" w14:textId="3B8E0568"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DEEAF6" w:themeFill="accent1" w:themeFillTint="33"/>
          </w:tcPr>
          <w:p w14:paraId="084731E0" w14:textId="19225172"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w:t>
            </w:r>
          </w:p>
        </w:tc>
        <w:tc>
          <w:tcPr>
            <w:tcW w:w="0" w:type="auto"/>
            <w:shd w:val="clear" w:color="auto" w:fill="DEEAF6" w:themeFill="accent1" w:themeFillTint="33"/>
          </w:tcPr>
          <w:p w14:paraId="513DC3F8" w14:textId="1874EF77" w:rsidR="00AB6F7E" w:rsidRPr="00E13265" w:rsidRDefault="00AB6F7E" w:rsidP="00C42C7C">
            <w:pPr>
              <w:pStyle w:val="tabulkatext"/>
              <w:cnfStyle w:val="000000000000" w:firstRow="0" w:lastRow="0" w:firstColumn="0" w:lastColumn="0" w:oddVBand="0" w:evenVBand="0" w:oddHBand="0" w:evenHBand="0" w:firstRowFirstColumn="0" w:firstRowLastColumn="0" w:lastRowFirstColumn="0" w:lastRowLastColumn="0"/>
            </w:pPr>
            <w:r w:rsidRPr="00E13265">
              <w:t>0.</w:t>
            </w:r>
            <w:r w:rsidR="00C42C7C">
              <w:t>767</w:t>
            </w:r>
          </w:p>
        </w:tc>
        <w:tc>
          <w:tcPr>
            <w:tcW w:w="0" w:type="auto"/>
            <w:shd w:val="clear" w:color="auto" w:fill="DEEAF6" w:themeFill="accent1" w:themeFillTint="33"/>
          </w:tcPr>
          <w:p w14:paraId="7A3AE39E" w14:textId="768EDA22" w:rsidR="00AB6F7E" w:rsidRPr="00E13265" w:rsidRDefault="00AB6F7E" w:rsidP="00C42C7C">
            <w:pPr>
              <w:pStyle w:val="tabulkatext"/>
              <w:cnfStyle w:val="000000000000" w:firstRow="0" w:lastRow="0" w:firstColumn="0" w:lastColumn="0" w:oddVBand="0" w:evenVBand="0" w:oddHBand="0" w:evenHBand="0" w:firstRowFirstColumn="0" w:firstRowLastColumn="0" w:lastRowFirstColumn="0" w:lastRowLastColumn="0"/>
            </w:pPr>
            <w:r w:rsidRPr="00E13265">
              <w:t>0.35</w:t>
            </w:r>
            <w:r w:rsidR="00C42C7C">
              <w:t>3</w:t>
            </w:r>
          </w:p>
        </w:tc>
        <w:tc>
          <w:tcPr>
            <w:tcW w:w="0" w:type="auto"/>
            <w:shd w:val="clear" w:color="auto" w:fill="DEEAF6" w:themeFill="accent1" w:themeFillTint="33"/>
          </w:tcPr>
          <w:p w14:paraId="63E1DB4E" w14:textId="3B0A7E89" w:rsidR="00AB6F7E" w:rsidRPr="00E13265" w:rsidRDefault="00042F03" w:rsidP="00E13265">
            <w:pPr>
              <w:pStyle w:val="tabulkatext"/>
              <w:cnfStyle w:val="000000000000" w:firstRow="0" w:lastRow="0" w:firstColumn="0" w:lastColumn="0" w:oddVBand="0" w:evenVBand="0" w:oddHBand="0" w:evenHBand="0" w:firstRowFirstColumn="0" w:firstRowLastColumn="0" w:lastRowFirstColumn="0" w:lastRowLastColumn="0"/>
            </w:pPr>
            <w:r>
              <w:t>8</w:t>
            </w:r>
          </w:p>
        </w:tc>
      </w:tr>
      <w:tr w:rsidR="00042F03" w14:paraId="04C8C596" w14:textId="6AA71FC4"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DEEAF6" w:themeFill="accent1" w:themeFillTint="33"/>
          </w:tcPr>
          <w:p w14:paraId="6C6903A5" w14:textId="58BAD85D" w:rsidR="00AB6F7E" w:rsidRPr="00E13265" w:rsidRDefault="006B4DE1" w:rsidP="00E13265">
            <w:pPr>
              <w:pStyle w:val="tabulkatext"/>
            </w:pPr>
            <w:r>
              <w:t>3</w:t>
            </w:r>
          </w:p>
        </w:tc>
        <w:tc>
          <w:tcPr>
            <w:tcW w:w="0" w:type="auto"/>
            <w:shd w:val="clear" w:color="auto" w:fill="DEEAF6" w:themeFill="accent1" w:themeFillTint="33"/>
          </w:tcPr>
          <w:p w14:paraId="69389D39" w14:textId="6B09A76D"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512</w:t>
            </w:r>
          </w:p>
        </w:tc>
        <w:tc>
          <w:tcPr>
            <w:tcW w:w="0" w:type="auto"/>
            <w:shd w:val="clear" w:color="auto" w:fill="DEEAF6" w:themeFill="accent1" w:themeFillTint="33"/>
          </w:tcPr>
          <w:p w14:paraId="3BF49269" w14:textId="12C64A79"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9</w:t>
            </w:r>
          </w:p>
        </w:tc>
        <w:tc>
          <w:tcPr>
            <w:tcW w:w="0" w:type="auto"/>
            <w:shd w:val="clear" w:color="auto" w:fill="DEEAF6" w:themeFill="accent1" w:themeFillTint="33"/>
          </w:tcPr>
          <w:p w14:paraId="30A1A5E7" w14:textId="6A20674A"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DEEAF6" w:themeFill="accent1" w:themeFillTint="33"/>
          </w:tcPr>
          <w:p w14:paraId="44666E01" w14:textId="2B7796B9"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w:t>
            </w:r>
          </w:p>
        </w:tc>
        <w:tc>
          <w:tcPr>
            <w:tcW w:w="0" w:type="auto"/>
            <w:shd w:val="clear" w:color="auto" w:fill="DEEAF6" w:themeFill="accent1" w:themeFillTint="33"/>
          </w:tcPr>
          <w:p w14:paraId="2896E319" w14:textId="26A69993" w:rsidR="00AB6F7E" w:rsidRPr="00E13265" w:rsidRDefault="00AC595F" w:rsidP="00E13265">
            <w:pPr>
              <w:pStyle w:val="tabulkatext"/>
              <w:cnfStyle w:val="000000000000" w:firstRow="0" w:lastRow="0" w:firstColumn="0" w:lastColumn="0" w:oddVBand="0" w:evenVBand="0" w:oddHBand="0" w:evenHBand="0" w:firstRowFirstColumn="0" w:firstRowLastColumn="0" w:lastRowFirstColumn="0" w:lastRowLastColumn="0"/>
            </w:pPr>
            <w:r w:rsidRPr="00E13265">
              <w:t>0.730</w:t>
            </w:r>
          </w:p>
        </w:tc>
        <w:tc>
          <w:tcPr>
            <w:tcW w:w="0" w:type="auto"/>
            <w:shd w:val="clear" w:color="auto" w:fill="DEEAF6" w:themeFill="accent1" w:themeFillTint="33"/>
          </w:tcPr>
          <w:p w14:paraId="3F92FB8A" w14:textId="3A16CC55" w:rsidR="00AB6F7E" w:rsidRPr="00E13265" w:rsidRDefault="00AC595F" w:rsidP="00E13265">
            <w:pPr>
              <w:pStyle w:val="tabulkatext"/>
              <w:cnfStyle w:val="000000000000" w:firstRow="0" w:lastRow="0" w:firstColumn="0" w:lastColumn="0" w:oddVBand="0" w:evenVBand="0" w:oddHBand="0" w:evenHBand="0" w:firstRowFirstColumn="0" w:firstRowLastColumn="0" w:lastRowFirstColumn="0" w:lastRowLastColumn="0"/>
            </w:pPr>
            <w:r w:rsidRPr="00E13265">
              <w:t>0.351</w:t>
            </w:r>
          </w:p>
        </w:tc>
        <w:tc>
          <w:tcPr>
            <w:tcW w:w="0" w:type="auto"/>
            <w:shd w:val="clear" w:color="auto" w:fill="DEEAF6" w:themeFill="accent1" w:themeFillTint="33"/>
          </w:tcPr>
          <w:p w14:paraId="287A99A4" w14:textId="46D201B2" w:rsidR="00AB6F7E" w:rsidRPr="00E13265" w:rsidRDefault="00AC595F" w:rsidP="00E13265">
            <w:pPr>
              <w:pStyle w:val="tabulkatext"/>
              <w:cnfStyle w:val="000000000000" w:firstRow="0" w:lastRow="0" w:firstColumn="0" w:lastColumn="0" w:oddVBand="0" w:evenVBand="0" w:oddHBand="0" w:evenHBand="0" w:firstRowFirstColumn="0" w:firstRowLastColumn="0" w:lastRowFirstColumn="0" w:lastRowLastColumn="0"/>
            </w:pPr>
            <w:r w:rsidRPr="00E13265">
              <w:t>3</w:t>
            </w:r>
          </w:p>
        </w:tc>
      </w:tr>
      <w:tr w:rsidR="00E13265" w14:paraId="6EB9204C" w14:textId="0264F097"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FBE4D5" w:themeFill="accent2" w:themeFillTint="33"/>
          </w:tcPr>
          <w:p w14:paraId="72471E9E" w14:textId="0B6E2631" w:rsidR="005E1BA7" w:rsidRPr="00E13265" w:rsidRDefault="006B4DE1" w:rsidP="00E13265">
            <w:pPr>
              <w:pStyle w:val="tabulkatext"/>
            </w:pPr>
            <w:r>
              <w:t>4</w:t>
            </w:r>
          </w:p>
        </w:tc>
        <w:tc>
          <w:tcPr>
            <w:tcW w:w="0" w:type="auto"/>
            <w:shd w:val="clear" w:color="auto" w:fill="FBE4D5" w:themeFill="accent2" w:themeFillTint="33"/>
          </w:tcPr>
          <w:p w14:paraId="5C8B35DB" w14:textId="4C374A3E"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128</w:t>
            </w:r>
          </w:p>
        </w:tc>
        <w:tc>
          <w:tcPr>
            <w:tcW w:w="0" w:type="auto"/>
            <w:shd w:val="clear" w:color="auto" w:fill="FBE4D5" w:themeFill="accent2" w:themeFillTint="33"/>
          </w:tcPr>
          <w:p w14:paraId="639DE880" w14:textId="19C061D8"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9</w:t>
            </w:r>
          </w:p>
        </w:tc>
        <w:tc>
          <w:tcPr>
            <w:tcW w:w="0" w:type="auto"/>
            <w:shd w:val="clear" w:color="auto" w:fill="FBE4D5" w:themeFill="accent2" w:themeFillTint="33"/>
          </w:tcPr>
          <w:p w14:paraId="3BED5D74" w14:textId="04766773"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FBE4D5" w:themeFill="accent2" w:themeFillTint="33"/>
          </w:tcPr>
          <w:p w14:paraId="1C26F4A6" w14:textId="4D6B614C"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5</w:t>
            </w:r>
          </w:p>
        </w:tc>
        <w:tc>
          <w:tcPr>
            <w:tcW w:w="0" w:type="auto"/>
            <w:shd w:val="clear" w:color="auto" w:fill="FBE4D5" w:themeFill="accent2" w:themeFillTint="33"/>
          </w:tcPr>
          <w:p w14:paraId="1D843F0D" w14:textId="2C9AA1A9" w:rsidR="005E1BA7" w:rsidRPr="00E13265" w:rsidRDefault="00E13265" w:rsidP="00E13265">
            <w:pPr>
              <w:pStyle w:val="tabulkatext"/>
              <w:cnfStyle w:val="000000000000" w:firstRow="0" w:lastRow="0" w:firstColumn="0" w:lastColumn="0" w:oddVBand="0" w:evenVBand="0" w:oddHBand="0" w:evenHBand="0" w:firstRowFirstColumn="0" w:firstRowLastColumn="0" w:lastRowFirstColumn="0" w:lastRowLastColumn="0"/>
            </w:pPr>
            <w:r w:rsidRPr="00E13265">
              <w:t>0.766</w:t>
            </w:r>
          </w:p>
        </w:tc>
        <w:tc>
          <w:tcPr>
            <w:tcW w:w="0" w:type="auto"/>
            <w:shd w:val="clear" w:color="auto" w:fill="FBE4D5" w:themeFill="accent2" w:themeFillTint="33"/>
          </w:tcPr>
          <w:p w14:paraId="757398C8" w14:textId="21014464" w:rsidR="005E1BA7" w:rsidRPr="00E13265" w:rsidRDefault="00E13265" w:rsidP="00E13265">
            <w:pPr>
              <w:pStyle w:val="tabulkatext"/>
              <w:cnfStyle w:val="000000000000" w:firstRow="0" w:lastRow="0" w:firstColumn="0" w:lastColumn="0" w:oddVBand="0" w:evenVBand="0" w:oddHBand="0" w:evenHBand="0" w:firstRowFirstColumn="0" w:firstRowLastColumn="0" w:lastRowFirstColumn="0" w:lastRowLastColumn="0"/>
            </w:pPr>
            <w:r w:rsidRPr="00E13265">
              <w:t>0.346</w:t>
            </w:r>
          </w:p>
        </w:tc>
        <w:tc>
          <w:tcPr>
            <w:tcW w:w="0" w:type="auto"/>
            <w:shd w:val="clear" w:color="auto" w:fill="FBE4D5" w:themeFill="accent2" w:themeFillTint="33"/>
          </w:tcPr>
          <w:p w14:paraId="756E7352" w14:textId="1836F440" w:rsidR="005E1BA7" w:rsidRPr="00E13265" w:rsidRDefault="00E13265" w:rsidP="00E13265">
            <w:pPr>
              <w:pStyle w:val="tabulkatext"/>
              <w:cnfStyle w:val="000000000000" w:firstRow="0" w:lastRow="0" w:firstColumn="0" w:lastColumn="0" w:oddVBand="0" w:evenVBand="0" w:oddHBand="0" w:evenHBand="0" w:firstRowFirstColumn="0" w:firstRowLastColumn="0" w:lastRowFirstColumn="0" w:lastRowLastColumn="0"/>
            </w:pPr>
            <w:r w:rsidRPr="00E13265">
              <w:t>10</w:t>
            </w:r>
          </w:p>
        </w:tc>
      </w:tr>
      <w:tr w:rsidR="005E1BA7" w14:paraId="4EBE353A" w14:textId="77777777"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FBE4D5" w:themeFill="accent2" w:themeFillTint="33"/>
          </w:tcPr>
          <w:p w14:paraId="78ED2AE7" w14:textId="42607FB3" w:rsidR="005E1BA7" w:rsidRPr="00E13265" w:rsidRDefault="006B4DE1" w:rsidP="00E13265">
            <w:pPr>
              <w:pStyle w:val="tabulkatext"/>
            </w:pPr>
            <w:r>
              <w:t>5</w:t>
            </w:r>
          </w:p>
        </w:tc>
        <w:tc>
          <w:tcPr>
            <w:tcW w:w="0" w:type="auto"/>
            <w:shd w:val="clear" w:color="auto" w:fill="FBE4D5" w:themeFill="accent2" w:themeFillTint="33"/>
          </w:tcPr>
          <w:p w14:paraId="3D93E37E" w14:textId="1D9271F0"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512</w:t>
            </w:r>
          </w:p>
        </w:tc>
        <w:tc>
          <w:tcPr>
            <w:tcW w:w="0" w:type="auto"/>
            <w:shd w:val="clear" w:color="auto" w:fill="FBE4D5" w:themeFill="accent2" w:themeFillTint="33"/>
          </w:tcPr>
          <w:p w14:paraId="6D8B311D" w14:textId="1629C959"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9</w:t>
            </w:r>
          </w:p>
        </w:tc>
        <w:tc>
          <w:tcPr>
            <w:tcW w:w="0" w:type="auto"/>
            <w:shd w:val="clear" w:color="auto" w:fill="FBE4D5" w:themeFill="accent2" w:themeFillTint="33"/>
          </w:tcPr>
          <w:p w14:paraId="0FE8054C" w14:textId="5C1E27E8"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FBE4D5" w:themeFill="accent2" w:themeFillTint="33"/>
          </w:tcPr>
          <w:p w14:paraId="531FED7B" w14:textId="0BEDE18D"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5</w:t>
            </w:r>
          </w:p>
        </w:tc>
        <w:tc>
          <w:tcPr>
            <w:tcW w:w="0" w:type="auto"/>
            <w:shd w:val="clear" w:color="auto" w:fill="FBE4D5" w:themeFill="accent2" w:themeFillTint="33"/>
          </w:tcPr>
          <w:p w14:paraId="0AE65C5B" w14:textId="3FF291C6"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731</w:t>
            </w:r>
          </w:p>
        </w:tc>
        <w:tc>
          <w:tcPr>
            <w:tcW w:w="0" w:type="auto"/>
            <w:shd w:val="clear" w:color="auto" w:fill="FBE4D5" w:themeFill="accent2" w:themeFillTint="33"/>
          </w:tcPr>
          <w:p w14:paraId="4271CC46" w14:textId="57CF3192"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346</w:t>
            </w:r>
          </w:p>
        </w:tc>
        <w:tc>
          <w:tcPr>
            <w:tcW w:w="0" w:type="auto"/>
            <w:shd w:val="clear" w:color="auto" w:fill="FBE4D5" w:themeFill="accent2" w:themeFillTint="33"/>
          </w:tcPr>
          <w:p w14:paraId="22B682A2" w14:textId="42AD834F"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4</w:t>
            </w:r>
          </w:p>
        </w:tc>
      </w:tr>
      <w:tr w:rsidR="00E13265" w14:paraId="30943A65" w14:textId="294AFFE9" w:rsidTr="00E13265">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2BEBB4EB" w14:textId="676A381D" w:rsidR="005E1BA7" w:rsidRPr="00E13265" w:rsidRDefault="006B4DE1" w:rsidP="00E13265">
            <w:pPr>
              <w:pStyle w:val="tabulkatext"/>
            </w:pPr>
            <w:r>
              <w:t>6</w:t>
            </w:r>
          </w:p>
        </w:tc>
        <w:tc>
          <w:tcPr>
            <w:tcW w:w="0" w:type="auto"/>
            <w:shd w:val="clear" w:color="auto" w:fill="E2EFD9" w:themeFill="accent6" w:themeFillTint="33"/>
          </w:tcPr>
          <w:p w14:paraId="0C8865A1" w14:textId="53A34B1E"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512</w:t>
            </w:r>
          </w:p>
        </w:tc>
        <w:tc>
          <w:tcPr>
            <w:tcW w:w="0" w:type="auto"/>
            <w:shd w:val="clear" w:color="auto" w:fill="E2EFD9" w:themeFill="accent6" w:themeFillTint="33"/>
          </w:tcPr>
          <w:p w14:paraId="67AF8530" w14:textId="3B80A147"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1</w:t>
            </w:r>
          </w:p>
        </w:tc>
        <w:tc>
          <w:tcPr>
            <w:tcW w:w="0" w:type="auto"/>
            <w:shd w:val="clear" w:color="auto" w:fill="E2EFD9" w:themeFill="accent6" w:themeFillTint="33"/>
          </w:tcPr>
          <w:p w14:paraId="53956903" w14:textId="5E672B68"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1</w:t>
            </w:r>
          </w:p>
        </w:tc>
        <w:tc>
          <w:tcPr>
            <w:tcW w:w="0" w:type="auto"/>
            <w:shd w:val="clear" w:color="auto" w:fill="E2EFD9" w:themeFill="accent6" w:themeFillTint="33"/>
          </w:tcPr>
          <w:p w14:paraId="25EA8B7B" w14:textId="7BCF4A0E"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E2EFD9" w:themeFill="accent6" w:themeFillTint="33"/>
          </w:tcPr>
          <w:p w14:paraId="31F5BD09" w14:textId="6BD01D0A" w:rsidR="005E1BA7"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0.739</w:t>
            </w:r>
          </w:p>
        </w:tc>
        <w:tc>
          <w:tcPr>
            <w:tcW w:w="0" w:type="auto"/>
            <w:shd w:val="clear" w:color="auto" w:fill="E2EFD9" w:themeFill="accent6" w:themeFillTint="33"/>
          </w:tcPr>
          <w:p w14:paraId="3B61C375" w14:textId="26F66354" w:rsidR="005E1BA7"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0.347</w:t>
            </w:r>
          </w:p>
        </w:tc>
        <w:tc>
          <w:tcPr>
            <w:tcW w:w="0" w:type="auto"/>
            <w:shd w:val="clear" w:color="auto" w:fill="E2EFD9" w:themeFill="accent6" w:themeFillTint="33"/>
          </w:tcPr>
          <w:p w14:paraId="3D48666F" w14:textId="1566CAA8" w:rsidR="005E1BA7"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4</w:t>
            </w:r>
          </w:p>
        </w:tc>
      </w:tr>
    </w:tbl>
    <w:p w14:paraId="0F5E5B29" w14:textId="77777777" w:rsidR="00EB0D82" w:rsidRDefault="00EB0D82" w:rsidP="00083C0C">
      <w:pPr>
        <w:pStyle w:val="Standartnitext"/>
        <w:ind w:firstLine="576"/>
      </w:pPr>
    </w:p>
    <w:p w14:paraId="4E2A4B0E" w14:textId="04DC125D" w:rsidR="001D4309" w:rsidRDefault="00083C0C" w:rsidP="00AB6F7E">
      <w:pPr>
        <w:pStyle w:val="Standartnitext"/>
        <w:ind w:firstLine="576"/>
      </w:pPr>
      <w:r>
        <w:t xml:space="preserve"> Výsledná topologie </w:t>
      </w:r>
      <w:r w:rsidR="00051DF7">
        <w:t>neuronové sítě</w:t>
      </w:r>
      <w:r>
        <w:t xml:space="preserve"> se </w:t>
      </w:r>
      <w:r w:rsidR="00051DF7">
        <w:t>po testování několika konfigurací</w:t>
      </w:r>
      <w:r>
        <w:t xml:space="preserve"> ustálila na dvou skrytých vrstvách</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065A08">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oMath>
      <w:r w:rsidR="00042F03">
        <w:rPr>
          <w:rFonts w:eastAsiaTheme="minorEastAsia"/>
        </w:rPr>
        <w:t xml:space="preserve"> při projití 128 vektorů před laděním vah</w:t>
      </w:r>
      <w:r w:rsidR="005E7ACB">
        <w:rPr>
          <w:rFonts w:eastAsiaTheme="minorEastAsia"/>
        </w:rPr>
        <w:t xml:space="preserve"> viz </w:t>
      </w:r>
      <w:r w:rsidR="005E7ACB">
        <w:rPr>
          <w:rFonts w:eastAsiaTheme="minorEastAsia"/>
        </w:rPr>
        <w:fldChar w:fldCharType="begin"/>
      </w:r>
      <w:r w:rsidR="005E7ACB">
        <w:rPr>
          <w:rFonts w:eastAsiaTheme="minorEastAsia"/>
        </w:rPr>
        <w:instrText xml:space="preserve"> REF _Ref5355694 \h </w:instrText>
      </w:r>
      <w:r w:rsidR="005E7ACB">
        <w:rPr>
          <w:rFonts w:eastAsiaTheme="minorEastAsia"/>
        </w:rPr>
      </w:r>
      <w:r w:rsidR="005E7ACB">
        <w:rPr>
          <w:rFonts w:eastAsiaTheme="minorEastAsia"/>
        </w:rPr>
        <w:fldChar w:fldCharType="separate"/>
      </w:r>
      <w:r w:rsidR="005E7ACB">
        <w:t xml:space="preserve">Tabulka </w:t>
      </w:r>
      <w:r w:rsidR="005E7ACB">
        <w:rPr>
          <w:noProof/>
        </w:rPr>
        <w:t>2</w:t>
      </w:r>
      <w:r w:rsidR="005E7ACB">
        <w:rPr>
          <w:rFonts w:eastAsiaTheme="minorEastAsia"/>
        </w:rPr>
        <w:fldChar w:fldCharType="end"/>
      </w:r>
      <w:r w:rsidR="00042F03">
        <w:rPr>
          <w:rFonts w:eastAsiaTheme="minorEastAsia"/>
        </w:rPr>
        <w:t>.</w:t>
      </w:r>
      <w:r w:rsidR="005E7ACB">
        <w:rPr>
          <w:rFonts w:eastAsiaTheme="minorEastAsia"/>
        </w:rPr>
        <w:t xml:space="preserve"> index 2.</w:t>
      </w:r>
      <w:r>
        <w:t xml:space="preserve"> Počet neuronů</w:t>
      </w:r>
      <w:r w:rsidR="00897461">
        <w:t xml:space="preserve"> ve s</w:t>
      </w:r>
      <w:r w:rsidR="00F0096B">
        <w:t>k</w:t>
      </w:r>
      <w:r w:rsidR="00897461">
        <w:t>r</w:t>
      </w:r>
      <w:r>
        <w:t>ytých vrstvách se směrem k výstupní vrstvě snižuje do pyramidového tvaru s koeficientem 0.9</w:t>
      </w:r>
      <w:r w:rsidR="001D4309">
        <w:t xml:space="preserv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42F03">
        <w:rPr>
          <w:rFonts w:eastAsiaTheme="minorEastAsia"/>
        </w:rPr>
        <w:t xml:space="preserve"> </w:t>
      </w:r>
      <w:r>
        <w:t xml:space="preserve"> pro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t xml:space="preserve"> a 0.7</w:t>
      </w:r>
      <w:r w:rsidR="001D4309">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1D4309">
        <w:rPr>
          <w:rFonts w:eastAsiaTheme="minorEastAsia"/>
        </w:rPr>
        <w:t xml:space="preserve"> </w:t>
      </w:r>
      <w:r w:rsidR="00065A08">
        <w:rPr>
          <w:rFonts w:eastAsiaTheme="minorEastAsia"/>
        </w:rPr>
        <w:t xml:space="preserve">pro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oMath>
      <w:r>
        <w:t xml:space="preserve">. </w:t>
      </w:r>
      <w:r w:rsidR="007D7441">
        <w:t xml:space="preserve">Vizualizaci této konkrétní architektury lze vidět na </w:t>
      </w:r>
      <w:r w:rsidR="00673F79">
        <w:fldChar w:fldCharType="begin"/>
      </w:r>
      <w:r w:rsidR="00673F79">
        <w:instrText xml:space="preserve"> REF _Ref5355887 \h </w:instrText>
      </w:r>
      <w:r w:rsidR="00673F79">
        <w:fldChar w:fldCharType="separate"/>
      </w:r>
      <w:r w:rsidR="00673F79">
        <w:t xml:space="preserve">Obr. </w:t>
      </w:r>
      <w:r w:rsidR="00673F79">
        <w:rPr>
          <w:noProof/>
        </w:rPr>
        <w:t>13</w:t>
      </w:r>
      <w:r w:rsidR="00673F79">
        <w:fldChar w:fldCharType="end"/>
      </w:r>
      <w:r w:rsidR="007D7441">
        <w:t>. Úspěšnost pro všech 20 neuronový</w:t>
      </w:r>
      <w:r w:rsidR="00B168DC">
        <w:t>ch sítí na</w:t>
      </w:r>
      <w:r w:rsidR="007D7441">
        <w:t xml:space="preserve"> </w:t>
      </w:r>
      <w:r w:rsidR="00673F79">
        <w:fldChar w:fldCharType="begin"/>
      </w:r>
      <w:r w:rsidR="00673F79">
        <w:instrText xml:space="preserve"> REF _Ref5355915 \h </w:instrText>
      </w:r>
      <w:r w:rsidR="00673F79">
        <w:fldChar w:fldCharType="separate"/>
      </w:r>
      <w:r w:rsidR="00673F79">
        <w:t xml:space="preserve">Obr. </w:t>
      </w:r>
      <w:r w:rsidR="00673F79">
        <w:rPr>
          <w:noProof/>
        </w:rPr>
        <w:t>14</w:t>
      </w:r>
      <w:r w:rsidR="00673F79">
        <w:fldChar w:fldCharType="end"/>
      </w:r>
      <w:r w:rsidR="007D7441">
        <w:t>.</w:t>
      </w:r>
    </w:p>
    <w:p w14:paraId="55F37644" w14:textId="30280B2D" w:rsidR="001D4309" w:rsidRDefault="001D4309" w:rsidP="008756E0">
      <w:pPr>
        <w:pStyle w:val="Obrzek"/>
      </w:pPr>
      <w:r>
        <w:drawing>
          <wp:inline distT="0" distB="0" distL="0" distR="0" wp14:anchorId="7D71DD77" wp14:editId="48C1F6BC">
            <wp:extent cx="1543050" cy="267337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BEBA8EAE-BF5A-486C-A8C5-ECC9F3942E4B}">
                          <a14:imgProps xmlns:a14="http://schemas.microsoft.com/office/drawing/2010/main">
                            <a14:imgLayer r:embed="rId24">
                              <a14:imgEffect>
                                <a14:sharpenSoften amount="100000"/>
                              </a14:imgEffect>
                              <a14:imgEffect>
                                <a14:brightnessContrast contrast="-26000"/>
                              </a14:imgEffect>
                            </a14:imgLayer>
                          </a14:imgProps>
                        </a:ext>
                      </a:extLst>
                    </a:blip>
                    <a:stretch>
                      <a:fillRect/>
                    </a:stretch>
                  </pic:blipFill>
                  <pic:spPr>
                    <a:xfrm>
                      <a:off x="0" y="0"/>
                      <a:ext cx="1580901" cy="2738949"/>
                    </a:xfrm>
                    <a:prstGeom prst="rect">
                      <a:avLst/>
                    </a:prstGeom>
                  </pic:spPr>
                </pic:pic>
              </a:graphicData>
            </a:graphic>
          </wp:inline>
        </w:drawing>
      </w:r>
    </w:p>
    <w:p w14:paraId="7CC87C9C" w14:textId="77BF8BBA" w:rsidR="00FC7B80" w:rsidRDefault="00805B08" w:rsidP="00805B08">
      <w:pPr>
        <w:pStyle w:val="CAPITION"/>
      </w:pPr>
      <w:bookmarkStart w:id="277" w:name="_Ref5355887"/>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3</w:t>
      </w:r>
      <w:r w:rsidR="009A0142">
        <w:rPr>
          <w:noProof/>
        </w:rPr>
        <w:fldChar w:fldCharType="end"/>
      </w:r>
      <w:bookmarkEnd w:id="277"/>
      <w:r>
        <w:t xml:space="preserve">: </w:t>
      </w:r>
      <w:r w:rsidR="001D4309">
        <w:t xml:space="preserve">Vizualizace neuronové sítě pro jádro </w:t>
      </w:r>
      <m:oMath>
        <m:r>
          <m:rPr>
            <m:sty m:val="p"/>
          </m:rPr>
          <w:rPr>
            <w:rFonts w:ascii="Cambria Math" w:hAnsi="Cambria Math"/>
          </w:rPr>
          <m:t>3×3</m:t>
        </m:r>
      </m:oMath>
      <w:r w:rsidR="001D4309">
        <w:t xml:space="preserve"> , předpokládaje 3 objekty podobně jako v příkladu z kapitoly </w:t>
      </w:r>
      <w:r w:rsidR="008756E0">
        <w:fldChar w:fldCharType="begin"/>
      </w:r>
      <w:r w:rsidR="008756E0">
        <w:instrText xml:space="preserve"> REF _Ref3878669 \r \h </w:instrText>
      </w:r>
      <w:r w:rsidR="008756E0">
        <w:fldChar w:fldCharType="separate"/>
      </w:r>
      <w:r w:rsidR="008756E0">
        <w:t>6.4.2</w:t>
      </w:r>
      <w:r w:rsidR="008756E0">
        <w:fldChar w:fldCharType="end"/>
      </w:r>
      <w:r w:rsidR="001D4309">
        <w:t>. Počet neuronů odpovídá L</w:t>
      </w:r>
      <w:r w:rsidR="00042F03">
        <w:rPr>
          <w:vertAlign w:val="subscript"/>
        </w:rPr>
        <w:t>0</w:t>
      </w:r>
      <w:r w:rsidR="001D4309">
        <w:t xml:space="preserve"> = 27, L</w:t>
      </w:r>
      <w:r w:rsidR="00042F03">
        <w:rPr>
          <w:vertAlign w:val="subscript"/>
        </w:rPr>
        <w:t>1</w:t>
      </w:r>
      <w:r w:rsidR="001D4309">
        <w:t xml:space="preserve"> =24, L</w:t>
      </w:r>
      <w:r w:rsidR="00042F03">
        <w:rPr>
          <w:vertAlign w:val="subscript"/>
        </w:rPr>
        <w:t>2</w:t>
      </w:r>
      <w:r w:rsidR="001D4309">
        <w:t>=18, L</w:t>
      </w:r>
      <w:r w:rsidR="00042F03">
        <w:rPr>
          <w:vertAlign w:val="subscript"/>
        </w:rPr>
        <w:t>3</w:t>
      </w:r>
      <w:r w:rsidR="001D4309">
        <w:t>=9</w:t>
      </w:r>
      <w:r w:rsidR="00544347">
        <w:t>.</w:t>
      </w:r>
      <w:r w:rsidR="001D4309">
        <w:t xml:space="preserve"> </w:t>
      </w:r>
      <w:r w:rsidR="00F51537">
        <w:t xml:space="preserve">Vizualizováno pomocí nástroje </w:t>
      </w:r>
      <w:r w:rsidR="00042F03">
        <w:t xml:space="preserve">dostupném na </w:t>
      </w:r>
      <w:r w:rsidR="00042F03">
        <w:fldChar w:fldCharType="begin"/>
      </w:r>
      <w:r w:rsidR="00042F03">
        <w:instrText xml:space="preserve"> ADDIN ZOTERO_ITEM CSL_CITATION {"citationID":"Z9B5EgSj","properties":{"formattedCitation":"(Nail 2019)","plainCitation":"(Nail 2019)","noteIndex":0},"citationItems":[{"id":983,"uris":["http://zotero.org/users/local/IbRhotwj/items/U6R6K9G6"],"uri":["http://zotero.org/users/local/IbRhotwj/items/U6R6K9G6"],"itemData":{"id":983,"type":"webpage","title":"NN-SVG: Publication-Ready Neural Network Architecture Schematics","container-title":"NN-SVG","genre":"Nástroj pro vizualizaci neuronových sítí","URL":"http://alexlenail.me/NN-SVG/index.html","language":"Anglicky","author":[{"family":"Nail","given":"Alex"}],"issued":{"date-parts":[["2019"]]}}}],"schema":"https://github.com/citation-style-language/schema/raw/master/csl-citation.json"} </w:instrText>
      </w:r>
      <w:r w:rsidR="00042F03">
        <w:fldChar w:fldCharType="separate"/>
      </w:r>
      <w:r w:rsidR="00042F03" w:rsidRPr="00042F03">
        <w:t>(Nail 2019)</w:t>
      </w:r>
      <w:r w:rsidR="00042F03">
        <w:fldChar w:fldCharType="end"/>
      </w:r>
      <w:r w:rsidR="00042F03">
        <w:t>.</w:t>
      </w:r>
    </w:p>
    <w:p w14:paraId="158FA7D0" w14:textId="3ABBE113" w:rsidR="00994ACA" w:rsidRDefault="00042F03" w:rsidP="00042F03">
      <w:pPr>
        <w:pStyle w:val="Obrzek"/>
      </w:pPr>
      <w:r w:rsidRPr="00042F03">
        <w:lastRenderedPageBreak/>
        <w:drawing>
          <wp:inline distT="0" distB="0" distL="0" distR="0" wp14:anchorId="119AFE5E" wp14:editId="0E6FEA2F">
            <wp:extent cx="2381250" cy="2753480"/>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r="3053"/>
                    <a:stretch/>
                  </pic:blipFill>
                  <pic:spPr bwMode="auto">
                    <a:xfrm>
                      <a:off x="0" y="0"/>
                      <a:ext cx="2419126" cy="2797277"/>
                    </a:xfrm>
                    <a:prstGeom prst="rect">
                      <a:avLst/>
                    </a:prstGeom>
                    <a:noFill/>
                    <a:ln>
                      <a:noFill/>
                    </a:ln>
                    <a:extLst>
                      <a:ext uri="{53640926-AAD7-44D8-BBD7-CCE9431645EC}">
                        <a14:shadowObscured xmlns:a14="http://schemas.microsoft.com/office/drawing/2010/main"/>
                      </a:ext>
                    </a:extLst>
                  </pic:spPr>
                </pic:pic>
              </a:graphicData>
            </a:graphic>
          </wp:inline>
        </w:drawing>
      </w:r>
      <w:r w:rsidRPr="00042F03">
        <w:drawing>
          <wp:inline distT="0" distB="0" distL="0" distR="0" wp14:anchorId="60AAFA13" wp14:editId="612B744C">
            <wp:extent cx="2628900" cy="275336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70669" cy="2797106"/>
                    </a:xfrm>
                    <a:prstGeom prst="rect">
                      <a:avLst/>
                    </a:prstGeom>
                    <a:noFill/>
                  </pic:spPr>
                </pic:pic>
              </a:graphicData>
            </a:graphic>
          </wp:inline>
        </w:drawing>
      </w:r>
    </w:p>
    <w:p w14:paraId="54B65657" w14:textId="1C67BE94" w:rsidR="005E7ACB" w:rsidRDefault="005E7ACB" w:rsidP="005E7ACB">
      <w:pPr>
        <w:pStyle w:val="CAPITION"/>
        <w:rPr>
          <w:rFonts w:eastAsiaTheme="minorEastAsia"/>
        </w:rPr>
      </w:pPr>
      <w:bookmarkStart w:id="278" w:name="_Ref5355915"/>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14</w:t>
      </w:r>
      <w:r w:rsidR="00F94C7D">
        <w:rPr>
          <w:noProof/>
        </w:rPr>
        <w:fldChar w:fldCharType="end"/>
      </w:r>
      <w:bookmarkEnd w:id="278"/>
      <w:r>
        <w:t xml:space="preserve">.: Statistiky úspěšnosti pro jednotlivé neuronové sítě. Identifikátor 6x6  6. Odpovídá jádru velikosti </w:t>
      </w:r>
      <m:oMath>
        <m:r>
          <w:rPr>
            <w:rFonts w:ascii="Cambria Math" w:hAnsi="Cambria Math"/>
          </w:rPr>
          <m:t>6×6</m:t>
        </m:r>
      </m:oMath>
      <w:r>
        <w:rPr>
          <w:rFonts w:eastAsiaTheme="minorEastAsia"/>
        </w:rPr>
        <w:t xml:space="preserve"> v kombinaci s objektovou třídou 6.</w:t>
      </w:r>
    </w:p>
    <w:p w14:paraId="530703A3" w14:textId="379C2826" w:rsidR="00A833AB" w:rsidRPr="00A833AB" w:rsidRDefault="00A833AB" w:rsidP="00A833AB">
      <w:pPr>
        <w:pStyle w:val="Standartnitext"/>
      </w:pPr>
      <w:r>
        <w:t xml:space="preserve">Na základě Tabulky 2 a grafů z </w:t>
      </w:r>
      <w:r>
        <w:fldChar w:fldCharType="begin"/>
      </w:r>
      <w:r>
        <w:instrText xml:space="preserve"> REF _Ref5355915 \h </w:instrText>
      </w:r>
      <w:r>
        <w:fldChar w:fldCharType="separate"/>
      </w:r>
      <w:r>
        <w:t xml:space="preserve">Obr. </w:t>
      </w:r>
      <w:r>
        <w:rPr>
          <w:noProof/>
        </w:rPr>
        <w:t>14</w:t>
      </w:r>
      <w:r>
        <w:fldChar w:fldCharType="end"/>
      </w:r>
      <w:r>
        <w:t>, lze konstatovat, že p</w:t>
      </w:r>
      <w:r>
        <w:rPr>
          <w:lang w:val="en-US"/>
        </w:rPr>
        <w:t>r</w:t>
      </w:r>
      <w:r>
        <w:t xml:space="preserve">ůměrná úspěšnost predikcí jednotlivých konfigurací je vyšší než 70% a nižší než 80%. Z </w:t>
      </w:r>
      <w:r>
        <w:fldChar w:fldCharType="begin"/>
      </w:r>
      <w:r>
        <w:instrText xml:space="preserve"> REF _Ref5355915 \h </w:instrText>
      </w:r>
      <w:r>
        <w:fldChar w:fldCharType="separate"/>
      </w:r>
      <w:r>
        <w:t xml:space="preserve">Obr. </w:t>
      </w:r>
      <w:r>
        <w:rPr>
          <w:noProof/>
        </w:rPr>
        <w:t>14</w:t>
      </w:r>
      <w:r>
        <w:fldChar w:fldCharType="end"/>
      </w:r>
      <w:r>
        <w:t xml:space="preserve"> plyne, že problematicky šla natrénovat pouze objektová třída 5. Jedná se o „objekt volného prostoru“, u kterého se nepodařilo zachytit žádnou obecnou závislost na jiných objektech. Průměrná úspěšnost na testovacích datech je nízká kolem 35%. Vzhledem ke způsobu používání neuronových sítí v navrhované metodě, kde je třeba primárně replikovat naučená data, není tento údaj příliš podstatný. </w:t>
      </w:r>
    </w:p>
    <w:p w14:paraId="692C7F97" w14:textId="0DB97EF1" w:rsidR="00B7782F" w:rsidRDefault="00B7782F" w:rsidP="008E5D5F">
      <w:pPr>
        <w:pStyle w:val="Heading3"/>
      </w:pPr>
      <w:bookmarkStart w:id="279" w:name="_Ref4315337"/>
      <w:bookmarkStart w:id="280" w:name="_Toc6218158"/>
      <w:r>
        <w:t>Generování scén</w:t>
      </w:r>
      <w:bookmarkEnd w:id="279"/>
      <w:bookmarkEnd w:id="280"/>
    </w:p>
    <w:p w14:paraId="032C3353" w14:textId="3B9722BF" w:rsidR="00B7782F" w:rsidRDefault="00655F6D" w:rsidP="00B7782F">
      <w:pPr>
        <w:pStyle w:val="Standartnitext"/>
        <w:rPr>
          <w:rFonts w:eastAsiaTheme="minorEastAsia"/>
        </w:rPr>
      </w:pPr>
      <w:r>
        <w:t xml:space="preserve">Generování scén probíhá pomocí uspořádaného volání natrénovaných neuronových sítí. V každém kroku generování je do scény přidán jeden objekt. Ten je volen uživatelsky. Podobně jako ve fázi </w:t>
      </w:r>
      <w:r w:rsidR="00051DF7">
        <w:t>vektorizace</w:t>
      </w:r>
      <w:r>
        <w:t xml:space="preserve"> figuruje i v této fázi pole jader </w:t>
      </w:r>
      <m:oMath>
        <m:r>
          <w:rPr>
            <w:rFonts w:ascii="Cambria Math" w:hAnsi="Cambria Math"/>
          </w:rPr>
          <m:t>C</m:t>
        </m:r>
      </m:oMath>
      <w:r>
        <w:rPr>
          <w:rFonts w:eastAsiaTheme="minorEastAsia"/>
        </w:rPr>
        <w:t xml:space="preserve">, které určuje, jakým způsobem se bude prostor procházet. </w:t>
      </w:r>
      <w:r w:rsidR="003841B2">
        <w:rPr>
          <w:rFonts w:eastAsiaTheme="minorEastAsia"/>
        </w:rPr>
        <w:t>Každ</w:t>
      </w:r>
      <w:r w:rsidR="00266244">
        <w:rPr>
          <w:rFonts w:eastAsiaTheme="minorEastAsia"/>
        </w:rPr>
        <w:t xml:space="preserve">ý krok generování musí mít svoji výchozí </w:t>
      </w:r>
      <w:commentRangeStart w:id="281"/>
      <w:r w:rsidR="00266244">
        <w:rPr>
          <w:rFonts w:eastAsiaTheme="minorEastAsia"/>
        </w:rPr>
        <w:t>scénu</w:t>
      </w:r>
      <w:r w:rsidR="009250D4">
        <w:rPr>
          <w:rFonts w:eastAsiaTheme="minorEastAsia"/>
        </w:rPr>
        <w:t xml:space="preserve"> </w:t>
      </w:r>
      <w:commentRangeEnd w:id="281"/>
      <w:r w:rsidR="00466D3F">
        <w:rPr>
          <w:rStyle w:val="CommentReference"/>
          <w:rFonts w:asciiTheme="minorHAnsi" w:hAnsiTheme="minorHAnsi" w:cstheme="minorBidi"/>
        </w:rPr>
        <w:commentReference w:id="281"/>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0</m:t>
            </m:r>
          </m:sub>
        </m:sSub>
      </m:oMath>
      <w:r w:rsidR="009250D4">
        <w:rPr>
          <w:rFonts w:eastAsiaTheme="minorEastAsia"/>
        </w:rPr>
        <w:t>.</w:t>
      </w:r>
      <w:r w:rsidR="00266244">
        <w:rPr>
          <w:rFonts w:eastAsiaTheme="minorEastAsia"/>
        </w:rPr>
        <w:t xml:space="preserve"> </w:t>
      </w:r>
      <w:r w:rsidR="009250D4">
        <w:rPr>
          <w:rFonts w:eastAsiaTheme="minorEastAsia"/>
        </w:rPr>
        <w:t>V</w:t>
      </w:r>
      <w:r w:rsidR="00266244">
        <w:rPr>
          <w:rFonts w:eastAsiaTheme="minorEastAsia"/>
        </w:rPr>
        <w:t> první iteraci je tato scéna zvolena uživatelsky a v dalších iteracích je výchozí scénou výstup předešlého</w:t>
      </w:r>
      <w:r w:rsidR="003D0D7F">
        <w:rPr>
          <w:rFonts w:eastAsiaTheme="minorEastAsia"/>
        </w:rPr>
        <w:t xml:space="preserve"> kroku</w:t>
      </w:r>
      <w:r w:rsidR="00266244">
        <w:rPr>
          <w:rFonts w:eastAsiaTheme="minorEastAsia"/>
        </w:rPr>
        <w:t xml:space="preserve"> generování viz</w:t>
      </w:r>
      <w:del w:id="282" w:author="Ježek Bruno" w:date="2019-04-16T11:09:00Z">
        <w:r w:rsidR="00266244" w:rsidDel="004C12AB">
          <w:rPr>
            <w:rFonts w:eastAsiaTheme="minorEastAsia"/>
          </w:rPr>
          <w:delText>.</w:delText>
        </w:r>
      </w:del>
      <w:r w:rsidR="00266244">
        <w:rPr>
          <w:rFonts w:eastAsiaTheme="minorEastAsia"/>
        </w:rPr>
        <w:t xml:space="preserve"> </w:t>
      </w:r>
      <w:r w:rsidR="00266244">
        <w:rPr>
          <w:rFonts w:eastAsiaTheme="minorEastAsia"/>
        </w:rPr>
        <w:fldChar w:fldCharType="begin"/>
      </w:r>
      <w:r w:rsidR="00266244">
        <w:rPr>
          <w:rFonts w:eastAsiaTheme="minorEastAsia"/>
        </w:rPr>
        <w:instrText xml:space="preserve"> REF _Ref3885870 \h </w:instrText>
      </w:r>
      <w:r w:rsidR="00266244">
        <w:rPr>
          <w:rFonts w:eastAsiaTheme="minorEastAsia"/>
        </w:rPr>
      </w:r>
      <w:r w:rsidR="00266244">
        <w:rPr>
          <w:rFonts w:eastAsiaTheme="minorEastAsia"/>
        </w:rPr>
        <w:fldChar w:fldCharType="separate"/>
      </w:r>
      <w:r w:rsidR="00266244">
        <w:t xml:space="preserve">Rov. </w:t>
      </w:r>
      <w:r w:rsidR="00266244">
        <w:rPr>
          <w:noProof/>
        </w:rPr>
        <w:t>9</w:t>
      </w:r>
      <w:r w:rsidR="00266244">
        <w:rPr>
          <w:rFonts w:eastAsiaTheme="minorEastAsia"/>
        </w:rPr>
        <w:fldChar w:fldCharType="end"/>
      </w:r>
      <w:r w:rsidR="00266244">
        <w:rPr>
          <w:rFonts w:eastAsiaTheme="minorEastAsia"/>
        </w:rPr>
        <w:fldChar w:fldCharType="begin"/>
      </w:r>
      <w:r w:rsidR="00266244">
        <w:rPr>
          <w:rFonts w:eastAsiaTheme="minorEastAsia"/>
        </w:rPr>
        <w:instrText xml:space="preserve"> REF _Ref4237026 \h </w:instrText>
      </w:r>
      <w:r w:rsidR="00266244">
        <w:rPr>
          <w:rFonts w:eastAsiaTheme="minorEastAsia"/>
        </w:rPr>
      </w:r>
      <w:r w:rsidR="00266244">
        <w:rPr>
          <w:rFonts w:eastAsiaTheme="minorEastAsia"/>
        </w:rPr>
        <w:fldChar w:fldCharType="end"/>
      </w:r>
      <w:r w:rsidR="00266244">
        <w:rPr>
          <w:rFonts w:eastAsiaTheme="minorEastAsia"/>
        </w:rPr>
        <w:t xml:space="preserve">. </w:t>
      </w:r>
      <w:r w:rsidR="000708C2">
        <w:rPr>
          <w:rFonts w:eastAsiaTheme="minorEastAsia"/>
        </w:rPr>
        <w:t>Výchozí scéna může být definována</w:t>
      </w:r>
      <w:r w:rsidR="00051DF7">
        <w:rPr>
          <w:rFonts w:eastAsiaTheme="minorEastAsia"/>
        </w:rPr>
        <w:t xml:space="preserve"> například</w:t>
      </w:r>
      <w:r w:rsidR="000708C2">
        <w:rPr>
          <w:rFonts w:eastAsiaTheme="minorEastAsia"/>
        </w:rPr>
        <w:t xml:space="preserve"> po vzoru</w:t>
      </w:r>
      <w:r w:rsidR="00B168DC">
        <w:rPr>
          <w:rFonts w:eastAsiaTheme="minorEastAsia"/>
        </w:rPr>
        <w:t xml:space="preserve"> </w:t>
      </w:r>
      <w:r w:rsidR="00673F79">
        <w:rPr>
          <w:rFonts w:eastAsiaTheme="minorEastAsia"/>
        </w:rPr>
        <w:fldChar w:fldCharType="begin"/>
      </w:r>
      <w:r w:rsidR="00673F79">
        <w:rPr>
          <w:rFonts w:eastAsiaTheme="minorEastAsia"/>
        </w:rPr>
        <w:instrText xml:space="preserve"> REF _Ref4314912 \h </w:instrText>
      </w:r>
      <w:r w:rsidR="00673F79">
        <w:rPr>
          <w:rFonts w:eastAsiaTheme="minorEastAsia"/>
        </w:rPr>
      </w:r>
      <w:r w:rsidR="00673F79">
        <w:rPr>
          <w:rFonts w:eastAsiaTheme="minorEastAsia"/>
        </w:rPr>
        <w:fldChar w:fldCharType="separate"/>
      </w:r>
      <w:r w:rsidR="00673F79">
        <w:t xml:space="preserve">Obr. </w:t>
      </w:r>
      <w:r w:rsidR="00673F79">
        <w:rPr>
          <w:noProof/>
        </w:rPr>
        <w:t>15</w:t>
      </w:r>
      <w:r w:rsidR="00673F79">
        <w:rPr>
          <w:rFonts w:eastAsiaTheme="minorEastAsia"/>
        </w:rPr>
        <w:fldChar w:fldCharType="end"/>
      </w:r>
      <w:r w:rsidR="003D0D7F">
        <w:rPr>
          <w:rFonts w:eastAsiaTheme="minorEastAsia"/>
        </w:rPr>
        <w:t>.</w:t>
      </w:r>
    </w:p>
    <w:p w14:paraId="7A7D8B08" w14:textId="671C4AEF" w:rsidR="000708C2" w:rsidRDefault="000708C2" w:rsidP="000708C2">
      <w:pPr>
        <w:pStyle w:val="Obrzek"/>
        <w:rPr>
          <w:rFonts w:eastAsiaTheme="minorEastAsia"/>
        </w:rPr>
      </w:pPr>
      <w:r>
        <w:lastRenderedPageBreak/>
        <w:drawing>
          <wp:inline distT="0" distB="0" distL="0" distR="0" wp14:anchorId="4314BD46" wp14:editId="23C91C11">
            <wp:extent cx="2782957" cy="1979367"/>
            <wp:effectExtent l="0" t="0" r="0" b="1905"/>
            <wp:docPr id="108" name="Obráze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102" t="9525" r="2495"/>
                    <a:stretch/>
                  </pic:blipFill>
                  <pic:spPr bwMode="auto">
                    <a:xfrm>
                      <a:off x="0" y="0"/>
                      <a:ext cx="2894547" cy="2058735"/>
                    </a:xfrm>
                    <a:prstGeom prst="rect">
                      <a:avLst/>
                    </a:prstGeom>
                    <a:noFill/>
                    <a:ln>
                      <a:noFill/>
                    </a:ln>
                    <a:extLst>
                      <a:ext uri="{53640926-AAD7-44D8-BBD7-CCE9431645EC}">
                        <a14:shadowObscured xmlns:a14="http://schemas.microsoft.com/office/drawing/2010/main"/>
                      </a:ext>
                    </a:extLst>
                  </pic:spPr>
                </pic:pic>
              </a:graphicData>
            </a:graphic>
          </wp:inline>
        </w:drawing>
      </w:r>
    </w:p>
    <w:p w14:paraId="4373ABE9" w14:textId="4853428A" w:rsidR="000708C2" w:rsidRDefault="000708C2" w:rsidP="000708C2">
      <w:pPr>
        <w:pStyle w:val="CAPITION"/>
        <w:rPr>
          <w:rFonts w:eastAsiaTheme="minorEastAsia"/>
        </w:rPr>
      </w:pPr>
      <w:bookmarkStart w:id="283" w:name="_Ref4314912"/>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5</w:t>
      </w:r>
      <w:r w:rsidR="009A0142">
        <w:rPr>
          <w:noProof/>
        </w:rPr>
        <w:fldChar w:fldCharType="end"/>
      </w:r>
      <w:bookmarkEnd w:id="283"/>
      <w:r>
        <w:t>: Příklad výchozí ohraničené scény</w:t>
      </w:r>
      <w:r w:rsidR="003A330A">
        <w:t xml:space="preserve"> </w:t>
      </w:r>
      <m:oMath>
        <m:sSub>
          <m:sSubPr>
            <m:ctrlPr>
              <w:rPr>
                <w:rFonts w:ascii="Cambria Math" w:eastAsiaTheme="minorEastAsia" w:hAnsi="Cambria Math"/>
                <w:i/>
                <w:sz w:val="24"/>
              </w:rPr>
            </m:ctrlPr>
          </m:sSubPr>
          <m:e>
            <m:r>
              <w:rPr>
                <w:rFonts w:ascii="Cambria Math" w:eastAsiaTheme="minorEastAsia" w:hAnsi="Cambria Math"/>
              </w:rPr>
              <m:t>s</m:t>
            </m:r>
          </m:e>
          <m:sub>
            <m:r>
              <w:rPr>
                <w:rFonts w:ascii="Cambria Math" w:eastAsiaTheme="minorEastAsia" w:hAnsi="Cambria Math"/>
              </w:rPr>
              <m:t>0</m:t>
            </m:r>
          </m:sub>
        </m:sSub>
      </m:oMath>
      <w:r>
        <w:t xml:space="preserve"> se šesti stoly.</w:t>
      </w:r>
    </w:p>
    <w:p w14:paraId="5DBE5A3A" w14:textId="00F58913" w:rsidR="00266244" w:rsidRDefault="00266244" w:rsidP="00926DBF">
      <w:pPr>
        <w:pStyle w:val="Standartnitext"/>
      </w:pPr>
      <w:r>
        <w:t>Postup generování shrnuje následující pseudokód:</w:t>
      </w:r>
    </w:p>
    <w:p w14:paraId="57BF4AE0" w14:textId="5472AAD5" w:rsidR="00EA6DA5" w:rsidRDefault="00EA6DA5" w:rsidP="00EA6DA5">
      <w:pPr>
        <w:pStyle w:val="Code"/>
        <w:rPr>
          <w:b/>
          <w:bCs/>
        </w:rPr>
      </w:pPr>
      <w:r>
        <w:t>vychozi_prostor = M</w:t>
      </w:r>
    </w:p>
    <w:p w14:paraId="1CD75F2A" w14:textId="5DD6C5E8" w:rsidR="00EA6DA5" w:rsidRPr="00EA6DA5" w:rsidRDefault="00EA6DA5" w:rsidP="00EA6DA5">
      <w:pPr>
        <w:pStyle w:val="Code"/>
        <w:rPr>
          <w:b/>
          <w:bCs/>
        </w:rPr>
      </w:pPr>
      <w:r>
        <w:rPr>
          <w:b/>
          <w:bCs/>
        </w:rPr>
        <w:t xml:space="preserve">For </w:t>
      </w:r>
      <w:r>
        <w:t xml:space="preserve">počet_iteraci </w:t>
      </w:r>
      <w:r>
        <w:rPr>
          <w:b/>
          <w:bCs/>
        </w:rPr>
        <w:t>do:</w:t>
      </w:r>
    </w:p>
    <w:p w14:paraId="70AFC26C" w14:textId="68FB08F5" w:rsidR="00266244" w:rsidRDefault="00266244" w:rsidP="000B0D81">
      <w:pPr>
        <w:pStyle w:val="Code"/>
        <w:ind w:firstLine="708"/>
        <w:rPr>
          <w:b/>
        </w:rPr>
      </w:pPr>
      <w:bookmarkStart w:id="284" w:name="_Hlk4237894"/>
      <w:r w:rsidRPr="00402E37">
        <w:rPr>
          <w:b/>
        </w:rPr>
        <w:t>For</w:t>
      </w:r>
      <w:r>
        <w:rPr>
          <w:b/>
        </w:rPr>
        <w:t xml:space="preserve"> </w:t>
      </w:r>
      <w:r>
        <w:t xml:space="preserve">každé jádro v C </w:t>
      </w:r>
      <w:r>
        <w:rPr>
          <w:b/>
        </w:rPr>
        <w:t>do:</w:t>
      </w:r>
    </w:p>
    <w:bookmarkEnd w:id="284"/>
    <w:p w14:paraId="16FBA751" w14:textId="63832912" w:rsidR="00266244" w:rsidRDefault="00266244" w:rsidP="007B72FF">
      <w:pPr>
        <w:pStyle w:val="Code"/>
        <w:ind w:left="708" w:firstLine="708"/>
        <w:rPr>
          <w:bCs/>
        </w:rPr>
      </w:pPr>
      <w:r>
        <w:rPr>
          <w:bCs/>
        </w:rPr>
        <w:t>J = projdi_výchozí_prostor_a_vrať_pole_pro_predikci()</w:t>
      </w:r>
    </w:p>
    <w:p w14:paraId="3D274DDE" w14:textId="4795275A" w:rsidR="00266244" w:rsidRDefault="00F70503" w:rsidP="00F70503">
      <w:pPr>
        <w:pStyle w:val="Code"/>
        <w:rPr>
          <w:b/>
        </w:rPr>
      </w:pPr>
      <w:r>
        <w:rPr>
          <w:bCs/>
        </w:rPr>
        <w:tab/>
      </w:r>
      <w:r>
        <w:rPr>
          <w:bCs/>
        </w:rPr>
        <w:tab/>
      </w:r>
      <w:r w:rsidR="00266244" w:rsidRPr="00402E37">
        <w:rPr>
          <w:b/>
        </w:rPr>
        <w:t>For</w:t>
      </w:r>
      <w:r w:rsidR="00266244">
        <w:rPr>
          <w:b/>
        </w:rPr>
        <w:t xml:space="preserve"> </w:t>
      </w:r>
      <w:r w:rsidR="00266244">
        <w:t xml:space="preserve">každé pole v J </w:t>
      </w:r>
      <w:r w:rsidR="00266244">
        <w:rPr>
          <w:b/>
        </w:rPr>
        <w:t>do:</w:t>
      </w:r>
    </w:p>
    <w:p w14:paraId="6E29BBE1" w14:textId="10404540" w:rsidR="00266244" w:rsidRDefault="00266244" w:rsidP="00F70503">
      <w:pPr>
        <w:pStyle w:val="Code"/>
        <w:rPr>
          <w:bCs/>
        </w:rPr>
      </w:pPr>
      <w:r>
        <w:rPr>
          <w:b/>
        </w:rPr>
        <w:tab/>
      </w:r>
      <w:r w:rsidR="00926DBF">
        <w:rPr>
          <w:b/>
        </w:rPr>
        <w:tab/>
      </w:r>
      <w:r w:rsidR="00567F4B">
        <w:rPr>
          <w:b/>
        </w:rPr>
        <w:tab/>
      </w:r>
      <w:r>
        <w:rPr>
          <w:bCs/>
        </w:rPr>
        <w:t>N = nacti_spravnou_neuronovu_sit()</w:t>
      </w:r>
    </w:p>
    <w:p w14:paraId="4F624B37" w14:textId="4668B33E" w:rsidR="00926DBF" w:rsidRDefault="00926DBF" w:rsidP="00F70503">
      <w:pPr>
        <w:pStyle w:val="Code"/>
        <w:rPr>
          <w:bCs/>
        </w:rPr>
      </w:pPr>
      <w:r>
        <w:rPr>
          <w:bCs/>
        </w:rPr>
        <w:tab/>
      </w:r>
      <w:r>
        <w:rPr>
          <w:bCs/>
        </w:rPr>
        <w:tab/>
      </w:r>
      <w:r w:rsidR="00567F4B">
        <w:rPr>
          <w:bCs/>
        </w:rPr>
        <w:tab/>
      </w:r>
      <w:r>
        <w:rPr>
          <w:bCs/>
        </w:rPr>
        <w:t>P = N.predikuj(pole)</w:t>
      </w:r>
    </w:p>
    <w:p w14:paraId="47F841F1" w14:textId="7F6659DC" w:rsidR="00926DBF" w:rsidRDefault="00926DBF" w:rsidP="00F70503">
      <w:pPr>
        <w:pStyle w:val="Code"/>
        <w:rPr>
          <w:bCs/>
        </w:rPr>
      </w:pPr>
      <w:r>
        <w:rPr>
          <w:bCs/>
        </w:rPr>
        <w:tab/>
      </w:r>
      <w:r>
        <w:rPr>
          <w:bCs/>
        </w:rPr>
        <w:tab/>
      </w:r>
      <w:r w:rsidR="00567F4B">
        <w:rPr>
          <w:bCs/>
        </w:rPr>
        <w:tab/>
      </w:r>
      <w:r>
        <w:rPr>
          <w:bCs/>
        </w:rPr>
        <w:t>zanes_predikci_do_</w:t>
      </w:r>
      <w:r w:rsidR="00567F4B">
        <w:rPr>
          <w:bCs/>
        </w:rPr>
        <w:t>souctove</w:t>
      </w:r>
      <w:r>
        <w:rPr>
          <w:bCs/>
        </w:rPr>
        <w:t>_matice</w:t>
      </w:r>
      <w:r w:rsidR="00567F4B">
        <w:rPr>
          <w:bCs/>
        </w:rPr>
        <w:t>_pro_jadro</w:t>
      </w:r>
      <w:r>
        <w:rPr>
          <w:bCs/>
        </w:rPr>
        <w:t>(P)</w:t>
      </w:r>
    </w:p>
    <w:p w14:paraId="042ED037" w14:textId="06896D1E" w:rsidR="00567F4B" w:rsidRDefault="00567F4B" w:rsidP="00F70503">
      <w:pPr>
        <w:pStyle w:val="Code"/>
        <w:rPr>
          <w:bCs/>
        </w:rPr>
      </w:pPr>
      <w:r>
        <w:rPr>
          <w:bCs/>
        </w:rPr>
        <w:tab/>
        <w:t>MP = utvor_finalni_soucinovou_matici_z_jadernych_souctovych_matic()</w:t>
      </w:r>
    </w:p>
    <w:p w14:paraId="0C828EF5" w14:textId="07AA7906" w:rsidR="00926DBF" w:rsidRDefault="00F70503" w:rsidP="00F70503">
      <w:pPr>
        <w:pStyle w:val="Code"/>
        <w:rPr>
          <w:bCs/>
        </w:rPr>
      </w:pPr>
      <w:r>
        <w:rPr>
          <w:bCs/>
        </w:rPr>
        <w:tab/>
      </w:r>
      <w:r w:rsidR="00926DBF">
        <w:rPr>
          <w:bCs/>
        </w:rPr>
        <w:t>K = vyber_kandidata_ze_soucinove_matice(</w:t>
      </w:r>
      <w:r w:rsidR="00567F4B">
        <w:rPr>
          <w:bCs/>
        </w:rPr>
        <w:t>MP</w:t>
      </w:r>
      <w:r w:rsidR="00926DBF">
        <w:rPr>
          <w:bCs/>
        </w:rPr>
        <w:t>)</w:t>
      </w:r>
    </w:p>
    <w:p w14:paraId="1C781D04" w14:textId="0A6791B8" w:rsidR="000B0D81" w:rsidRDefault="00F70503" w:rsidP="00F70503">
      <w:pPr>
        <w:pStyle w:val="Code"/>
        <w:rPr>
          <w:bCs/>
        </w:rPr>
      </w:pPr>
      <w:r>
        <w:rPr>
          <w:bCs/>
        </w:rPr>
        <w:tab/>
      </w:r>
      <w:r w:rsidR="00EA6DA5">
        <w:rPr>
          <w:bCs/>
        </w:rPr>
        <w:t xml:space="preserve">vychozi_prostor = </w:t>
      </w:r>
      <w:r w:rsidR="00926DBF">
        <w:rPr>
          <w:bCs/>
        </w:rPr>
        <w:t>umisti_do_prostoru(K)</w:t>
      </w:r>
    </w:p>
    <w:p w14:paraId="403B92CA" w14:textId="167F19F1" w:rsidR="00926DBF" w:rsidRDefault="009F6408" w:rsidP="009250D4">
      <w:pPr>
        <w:pStyle w:val="Standartnitext"/>
      </w:pPr>
      <w:r>
        <w:t>V generování jde</w:t>
      </w:r>
      <w:r w:rsidR="009250D4">
        <w:t xml:space="preserve"> tedy o postupné projití výchozí matice pomocí jader. Pro všechna tato jádra se musí načíst správná neuronová síť, která</w:t>
      </w:r>
      <w:r w:rsidR="003A330A">
        <w:t xml:space="preserve"> pro daný výsek velikosti jádra</w:t>
      </w:r>
      <w:r w:rsidR="009250D4">
        <w:t xml:space="preserve"> predikuje pozici objektu požadované třídy. </w:t>
      </w:r>
    </w:p>
    <w:p w14:paraId="3E6F2935" w14:textId="3199ED97" w:rsidR="00B707C6" w:rsidRDefault="009F6408" w:rsidP="00B707C6">
      <w:pPr>
        <w:pStyle w:val="Standartnitext"/>
        <w:rPr>
          <w:rFonts w:eastAsiaTheme="minorEastAsia"/>
        </w:rPr>
      </w:pPr>
      <w:r>
        <w:t xml:space="preserve">Všechny tyto </w:t>
      </w:r>
      <w:r w:rsidR="009250D4">
        <w:t>predikce se</w:t>
      </w:r>
      <w:r>
        <w:t xml:space="preserve"> pak</w:t>
      </w:r>
      <w:r w:rsidR="009250D4">
        <w:t xml:space="preserve"> agregují</w:t>
      </w:r>
      <w:r w:rsidR="00567F4B">
        <w:t xml:space="preserve"> do </w:t>
      </w:r>
      <w:r w:rsidR="00B707C6">
        <w:t>sou</w:t>
      </w:r>
      <w:r w:rsidR="00B707C6">
        <w:rPr>
          <w:lang w:bidi="he-IL"/>
        </w:rPr>
        <w:t>čtových pravděpodobnostních matic pro každou velikost jádra</w:t>
      </w:r>
      <w:r w:rsidR="009250D4">
        <w:rPr>
          <w:rFonts w:eastAsiaTheme="minorEastAsia"/>
        </w:rPr>
        <w:t>.</w:t>
      </w:r>
      <w:r>
        <w:rPr>
          <w:rFonts w:eastAsiaTheme="minorEastAsia"/>
        </w:rPr>
        <w:t xml:space="preserve"> Jde o jednoduchou funkc</w:t>
      </w:r>
      <w:r w:rsidR="005F5C1E">
        <w:rPr>
          <w:rFonts w:eastAsiaTheme="minorEastAsia"/>
        </w:rPr>
        <w:t>i</w:t>
      </w:r>
      <w:r>
        <w:rPr>
          <w:rFonts w:eastAsiaTheme="minorEastAsia"/>
        </w:rPr>
        <w:t xml:space="preserve"> iterativního přičítání dílčích predikovaných pravděpodobností do prostoru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0</m:t>
            </m:r>
          </m:sub>
        </m:sSub>
      </m:oMath>
      <w:r>
        <w:rPr>
          <w:rFonts w:eastAsiaTheme="minorEastAsia"/>
        </w:rPr>
        <w:t xml:space="preserve"> prvek po prvku.</w:t>
      </w:r>
      <w:r w:rsidR="004C0032">
        <w:rPr>
          <w:rFonts w:eastAsiaTheme="minorEastAsia"/>
        </w:rPr>
        <w:t xml:space="preserve"> </w:t>
      </w:r>
      <w:r w:rsidR="00B707C6">
        <w:rPr>
          <w:rFonts w:eastAsiaTheme="minorEastAsia"/>
        </w:rPr>
        <w:t xml:space="preserve">Pro uvažovaná jádra </w:t>
      </w:r>
      <m:oMath>
        <m:r>
          <w:rPr>
            <w:rFonts w:ascii="Cambria Math" w:hAnsi="Cambria Math"/>
          </w:rPr>
          <m:t>[</m:t>
        </m:r>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r>
          <w:rPr>
            <w:rFonts w:ascii="Cambria Math" w:hAnsi="Cambria Math"/>
          </w:rPr>
          <m:t>]</m:t>
        </m:r>
      </m:oMath>
      <w:r w:rsidR="00B707C6">
        <w:rPr>
          <w:rFonts w:eastAsiaTheme="minorEastAsia"/>
        </w:rPr>
        <w:t xml:space="preserve"> to</w:t>
      </w:r>
      <w:r w:rsidR="003A330A">
        <w:rPr>
          <w:rFonts w:eastAsiaTheme="minorEastAsia"/>
        </w:rPr>
        <w:t xml:space="preserve"> pro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0</m:t>
            </m:r>
          </m:sub>
        </m:sSub>
      </m:oMath>
      <w:r w:rsidR="00B707C6">
        <w:rPr>
          <w:rFonts w:eastAsiaTheme="minorEastAsia"/>
        </w:rPr>
        <w:t xml:space="preserve"> budou</w:t>
      </w:r>
      <w:r w:rsidR="000708C2">
        <w:rPr>
          <w:rFonts w:eastAsiaTheme="minorEastAsia"/>
        </w:rPr>
        <w:t xml:space="preserve"> </w:t>
      </w:r>
      <w:r w:rsidR="00B707C6">
        <w:rPr>
          <w:rFonts w:eastAsiaTheme="minorEastAsia"/>
        </w:rPr>
        <w:t>čtyři matice</w:t>
      </w:r>
      <w:r w:rsidR="00F70503">
        <w:rPr>
          <w:rFonts w:eastAsiaTheme="minorEastAsia"/>
        </w:rPr>
        <w:t xml:space="preserve"> </w:t>
      </w:r>
      <m:oMath>
        <m:r>
          <w:rPr>
            <w:rFonts w:ascii="Cambria Math" w:eastAsiaTheme="minorEastAsia" w:hAnsi="Cambria Math"/>
          </w:rPr>
          <m:t>MS</m:t>
        </m:r>
      </m:oMath>
      <w:r w:rsidR="00B707C6">
        <w:rPr>
          <w:rFonts w:eastAsiaTheme="minorEastAsia"/>
        </w:rPr>
        <w:t xml:space="preserve"> o velikosti výchozí scén</w:t>
      </w:r>
      <w:r w:rsidR="00B707C6" w:rsidRPr="00CB2351">
        <w:rPr>
          <w:rFonts w:eastAsiaTheme="minorEastAsia"/>
        </w:rPr>
        <w:t>y</w:t>
      </w:r>
      <w:r w:rsidR="00EA5DA5" w:rsidRPr="00CB2351">
        <w:rPr>
          <w:rFonts w:eastAsiaTheme="minorEastAsia"/>
        </w:rPr>
        <w:t>,</w:t>
      </w:r>
      <w:r w:rsidR="00B707C6">
        <w:rPr>
          <w:rFonts w:eastAsiaTheme="minorEastAsia"/>
        </w:rPr>
        <w:t xml:space="preserve"> viz například </w:t>
      </w:r>
      <w:r w:rsidR="00673F79">
        <w:rPr>
          <w:rFonts w:eastAsiaTheme="minorEastAsia"/>
        </w:rPr>
        <w:fldChar w:fldCharType="begin"/>
      </w:r>
      <w:r w:rsidR="00673F79">
        <w:rPr>
          <w:rFonts w:eastAsiaTheme="minorEastAsia"/>
        </w:rPr>
        <w:instrText xml:space="preserve"> REF _Ref4314256 \h </w:instrText>
      </w:r>
      <w:r w:rsidR="00673F79">
        <w:rPr>
          <w:rFonts w:eastAsiaTheme="minorEastAsia"/>
        </w:rPr>
      </w:r>
      <w:r w:rsidR="00673F79">
        <w:rPr>
          <w:rFonts w:eastAsiaTheme="minorEastAsia"/>
        </w:rPr>
        <w:fldChar w:fldCharType="separate"/>
      </w:r>
      <w:r w:rsidR="00673F79">
        <w:t xml:space="preserve">Obr. </w:t>
      </w:r>
      <w:r w:rsidR="00673F79">
        <w:rPr>
          <w:noProof/>
        </w:rPr>
        <w:t>16</w:t>
      </w:r>
      <w:r w:rsidR="00673F79">
        <w:rPr>
          <w:rFonts w:eastAsiaTheme="minorEastAsia"/>
        </w:rPr>
        <w:fldChar w:fldCharType="end"/>
      </w:r>
      <w:r w:rsidR="00B707C6">
        <w:rPr>
          <w:rFonts w:eastAsiaTheme="minorEastAsia"/>
        </w:rPr>
        <w:t>.</w:t>
      </w:r>
    </w:p>
    <w:p w14:paraId="33B9EC7F" w14:textId="7C0D56C0" w:rsidR="00B707C6" w:rsidRDefault="00B707C6" w:rsidP="00B707C6">
      <w:pPr>
        <w:pStyle w:val="Obrzek"/>
        <w:rPr>
          <w:rFonts w:eastAsiaTheme="minorEastAsia"/>
        </w:rPr>
      </w:pPr>
      <w:r>
        <w:lastRenderedPageBreak/>
        <w:drawing>
          <wp:inline distT="0" distB="0" distL="0" distR="0" wp14:anchorId="76500452" wp14:editId="3D448EDE">
            <wp:extent cx="2896535" cy="2108182"/>
            <wp:effectExtent l="0" t="0" r="0" b="6985"/>
            <wp:docPr id="106" name="Obráze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8">
                      <a:extLst>
                        <a:ext uri="{28A0092B-C50C-407E-A947-70E740481C1C}">
                          <a14:useLocalDpi xmlns:a14="http://schemas.microsoft.com/office/drawing/2010/main" val="0"/>
                        </a:ext>
                      </a:extLst>
                    </a:blip>
                    <a:srcRect b="2995"/>
                    <a:stretch/>
                  </pic:blipFill>
                  <pic:spPr bwMode="auto">
                    <a:xfrm>
                      <a:off x="0" y="0"/>
                      <a:ext cx="2978674" cy="2167965"/>
                    </a:xfrm>
                    <a:prstGeom prst="rect">
                      <a:avLst/>
                    </a:prstGeom>
                    <a:noFill/>
                    <a:ln>
                      <a:noFill/>
                    </a:ln>
                    <a:extLst>
                      <a:ext uri="{53640926-AAD7-44D8-BBD7-CCE9431645EC}">
                        <a14:shadowObscured xmlns:a14="http://schemas.microsoft.com/office/drawing/2010/main"/>
                      </a:ext>
                    </a:extLst>
                  </pic:spPr>
                </pic:pic>
              </a:graphicData>
            </a:graphic>
          </wp:inline>
        </w:drawing>
      </w:r>
      <w:r>
        <w:drawing>
          <wp:inline distT="0" distB="0" distL="0" distR="0" wp14:anchorId="26C5F1D2" wp14:editId="59FCB612">
            <wp:extent cx="327546" cy="2062417"/>
            <wp:effectExtent l="0" t="0" r="0" b="0"/>
            <wp:docPr id="107" name="Obráze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1979" t="2623" r="6877" b="3817"/>
                    <a:stretch/>
                  </pic:blipFill>
                  <pic:spPr bwMode="auto">
                    <a:xfrm>
                      <a:off x="0" y="0"/>
                      <a:ext cx="341373" cy="2149480"/>
                    </a:xfrm>
                    <a:prstGeom prst="rect">
                      <a:avLst/>
                    </a:prstGeom>
                    <a:noFill/>
                    <a:ln>
                      <a:noFill/>
                    </a:ln>
                    <a:extLst>
                      <a:ext uri="{53640926-AAD7-44D8-BBD7-CCE9431645EC}">
                        <a14:shadowObscured xmlns:a14="http://schemas.microsoft.com/office/drawing/2010/main"/>
                      </a:ext>
                    </a:extLst>
                  </pic:spPr>
                </pic:pic>
              </a:graphicData>
            </a:graphic>
          </wp:inline>
        </w:drawing>
      </w:r>
    </w:p>
    <w:p w14:paraId="44EBAAEF" w14:textId="028FE363" w:rsidR="00B707C6" w:rsidRDefault="00B707C6" w:rsidP="00B707C6">
      <w:pPr>
        <w:pStyle w:val="CAPITION"/>
        <w:rPr>
          <w:rFonts w:eastAsiaTheme="minorEastAsia"/>
        </w:rPr>
      </w:pPr>
      <w:bookmarkStart w:id="285" w:name="_Ref4314256"/>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6</w:t>
      </w:r>
      <w:r w:rsidR="009A0142">
        <w:rPr>
          <w:noProof/>
        </w:rPr>
        <w:fldChar w:fldCharType="end"/>
      </w:r>
      <w:bookmarkEnd w:id="285"/>
      <w:r>
        <w:t>: Součtové matice</w:t>
      </w:r>
      <w:r w:rsidR="003D0D7F">
        <w:t xml:space="preserve"> pravděpodobnosti výskytu</w:t>
      </w:r>
      <w:r>
        <w:t xml:space="preserve"> pro jádra </w:t>
      </w:r>
      <m:oMath>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oMath>
      <w:r w:rsidR="000708C2">
        <w:rPr>
          <w:rFonts w:eastAsiaTheme="minorEastAsia"/>
        </w:rPr>
        <w:t xml:space="preserve">. Konkrétní predikce odpovídá první iteraci na výchozí scéně z </w:t>
      </w:r>
      <w:r w:rsidR="000708C2">
        <w:rPr>
          <w:rFonts w:eastAsiaTheme="minorEastAsia"/>
        </w:rPr>
        <w:fldChar w:fldCharType="begin"/>
      </w:r>
      <w:r w:rsidR="000708C2">
        <w:rPr>
          <w:rFonts w:eastAsiaTheme="minorEastAsia"/>
        </w:rPr>
        <w:instrText xml:space="preserve"> REF _Ref4314912 \h </w:instrText>
      </w:r>
      <w:r w:rsidR="000708C2">
        <w:rPr>
          <w:rFonts w:eastAsiaTheme="minorEastAsia"/>
        </w:rPr>
      </w:r>
      <w:r w:rsidR="000708C2">
        <w:rPr>
          <w:rFonts w:eastAsiaTheme="minorEastAsia"/>
        </w:rPr>
        <w:fldChar w:fldCharType="separate"/>
      </w:r>
      <w:r w:rsidR="000708C2">
        <w:t xml:space="preserve">Obr. </w:t>
      </w:r>
      <w:r w:rsidR="000708C2">
        <w:rPr>
          <w:noProof/>
        </w:rPr>
        <w:t>9</w:t>
      </w:r>
      <w:r w:rsidR="000708C2">
        <w:rPr>
          <w:rFonts w:eastAsiaTheme="minorEastAsia"/>
        </w:rPr>
        <w:fldChar w:fldCharType="end"/>
      </w:r>
      <w:r w:rsidR="000708C2">
        <w:rPr>
          <w:rFonts w:eastAsiaTheme="minorEastAsia"/>
        </w:rPr>
        <w:t xml:space="preserve"> pro objekt třídy 3 - židle.</w:t>
      </w:r>
    </w:p>
    <w:p w14:paraId="235EF1A3" w14:textId="2D7D5E19" w:rsidR="008071AD" w:rsidRPr="000708C2" w:rsidRDefault="00264424" w:rsidP="000708C2">
      <w:pPr>
        <w:pStyle w:val="Standartnitext"/>
        <w:rPr>
          <w:rFonts w:eastAsiaTheme="minorEastAsia"/>
        </w:rPr>
      </w:pPr>
      <w:r>
        <w:rPr>
          <w:rFonts w:eastAsiaTheme="minorEastAsia"/>
        </w:rPr>
        <w:t xml:space="preserve">Pro finální predikci se osvědčila matice, která je nadále označována jako </w:t>
      </w:r>
      <w:r w:rsidR="009F6408">
        <w:rPr>
          <w:rFonts w:eastAsiaTheme="minorEastAsia"/>
        </w:rPr>
        <w:t xml:space="preserve">finální </w:t>
      </w:r>
      <w:r>
        <w:rPr>
          <w:rFonts w:eastAsiaTheme="minorEastAsia"/>
        </w:rPr>
        <w:t>součinová matice pravděpodobnost</w:t>
      </w:r>
      <w:r w:rsidR="009F6408">
        <w:rPr>
          <w:rFonts w:eastAsiaTheme="minorEastAsia"/>
        </w:rPr>
        <w:t>i</w:t>
      </w:r>
      <w:r>
        <w:rPr>
          <w:rFonts w:eastAsiaTheme="minorEastAsia"/>
        </w:rPr>
        <w:t xml:space="preserve"> výskytu -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sidR="003A330A">
        <w:rPr>
          <w:rFonts w:eastAsiaTheme="minorEastAsia"/>
        </w:rPr>
        <w:t>.</w:t>
      </w:r>
      <w:r>
        <w:rPr>
          <w:rFonts w:eastAsiaTheme="minorEastAsia"/>
        </w:rPr>
        <w:t xml:space="preserve"> </w:t>
      </w:r>
      <w:r w:rsidR="00A74CF3">
        <w:rPr>
          <w:rFonts w:eastAsiaTheme="minorEastAsia"/>
        </w:rPr>
        <w:t>Tato matice se vytvoří</w:t>
      </w:r>
      <w:r>
        <w:rPr>
          <w:rFonts w:eastAsiaTheme="minorEastAsia"/>
        </w:rPr>
        <w:t xml:space="preserve"> </w:t>
      </w:r>
      <w:r w:rsidR="003D0D7F">
        <w:rPr>
          <w:rFonts w:eastAsiaTheme="minorEastAsia"/>
        </w:rPr>
        <w:t>postupn</w:t>
      </w:r>
      <w:r w:rsidR="00A74CF3">
        <w:rPr>
          <w:rFonts w:eastAsiaTheme="minorEastAsia"/>
        </w:rPr>
        <w:t xml:space="preserve">ým </w:t>
      </w:r>
      <w:r>
        <w:rPr>
          <w:rFonts w:eastAsiaTheme="minorEastAsia"/>
        </w:rPr>
        <w:t>pronásob</w:t>
      </w:r>
      <w:r w:rsidR="00A74CF3">
        <w:rPr>
          <w:rFonts w:eastAsiaTheme="minorEastAsia"/>
        </w:rPr>
        <w:t>ením</w:t>
      </w:r>
      <w:r w:rsidR="00B707C6">
        <w:rPr>
          <w:rFonts w:eastAsiaTheme="minorEastAsia"/>
        </w:rPr>
        <w:t xml:space="preserve"> součtových</w:t>
      </w:r>
      <w:r>
        <w:rPr>
          <w:rFonts w:eastAsiaTheme="minorEastAsia"/>
        </w:rPr>
        <w:t xml:space="preserve"> prediktivních matic</w:t>
      </w:r>
      <w:r w:rsidR="009F6408">
        <w:rPr>
          <w:rFonts w:eastAsiaTheme="minorEastAsia"/>
        </w:rPr>
        <w:t xml:space="preserve"> </w:t>
      </w:r>
      <m:oMath>
        <m:r>
          <w:rPr>
            <w:rFonts w:ascii="Cambria Math" w:eastAsiaTheme="minorEastAsia" w:hAnsi="Cambria Math"/>
          </w:rPr>
          <m:t>MS</m:t>
        </m:r>
      </m:oMath>
      <w:r w:rsidR="000708C2">
        <w:rPr>
          <w:rFonts w:eastAsiaTheme="minorEastAsia"/>
        </w:rPr>
        <w:t xml:space="preserve"> (</w:t>
      </w:r>
      <w:r w:rsidR="00673F79">
        <w:rPr>
          <w:rFonts w:eastAsiaTheme="minorEastAsia"/>
        </w:rPr>
        <w:fldChar w:fldCharType="begin"/>
      </w:r>
      <w:r w:rsidR="00673F79">
        <w:rPr>
          <w:rFonts w:eastAsiaTheme="minorEastAsia"/>
        </w:rPr>
        <w:instrText xml:space="preserve"> REF _Ref5973970 \h </w:instrText>
      </w:r>
      <w:r w:rsidR="00673F79">
        <w:rPr>
          <w:rFonts w:eastAsiaTheme="minorEastAsia"/>
        </w:rPr>
      </w:r>
      <w:r w:rsidR="00673F79">
        <w:rPr>
          <w:rFonts w:eastAsiaTheme="minorEastAsia"/>
        </w:rPr>
        <w:fldChar w:fldCharType="separate"/>
      </w:r>
      <w:r w:rsidR="00673F79">
        <w:t xml:space="preserve">Obr. </w:t>
      </w:r>
      <w:r w:rsidR="00673F79">
        <w:rPr>
          <w:noProof/>
        </w:rPr>
        <w:t>17</w:t>
      </w:r>
      <w:r w:rsidR="00673F79">
        <w:rPr>
          <w:rFonts w:eastAsiaTheme="minorEastAsia"/>
        </w:rPr>
        <w:fldChar w:fldCharType="end"/>
      </w:r>
      <w:r w:rsidR="000708C2">
        <w:rPr>
          <w:rFonts w:eastAsiaTheme="minorEastAsia"/>
        </w:rPr>
        <w:t>)</w:t>
      </w:r>
      <w:r w:rsidR="00EA5DA5" w:rsidRPr="00CB2351">
        <w:rPr>
          <w:rFonts w:eastAsiaTheme="minorEastAsia"/>
        </w:rPr>
        <w:t>.</w:t>
      </w:r>
      <w:r>
        <w:rPr>
          <w:rFonts w:eastAsiaTheme="minorEastAsia"/>
        </w:rPr>
        <w:t xml:space="preserve"> </w:t>
      </w:r>
      <w:r w:rsidR="003D0D7F">
        <w:rPr>
          <w:rFonts w:eastAsiaTheme="minorEastAsia"/>
        </w:rPr>
        <w:t>Po dokončení této operace</w:t>
      </w:r>
      <w:r>
        <w:rPr>
          <w:rFonts w:eastAsiaTheme="minorEastAsia"/>
        </w:rPr>
        <w:t xml:space="preserve"> vzniká </w:t>
      </w:r>
      <w:r w:rsidR="003D0D7F">
        <w:rPr>
          <w:rFonts w:eastAsiaTheme="minorEastAsia"/>
        </w:rPr>
        <w:t>výsledný</w:t>
      </w:r>
      <w:r>
        <w:rPr>
          <w:rFonts w:eastAsiaTheme="minorEastAsia"/>
        </w:rPr>
        <w:t xml:space="preserve"> obraz</w:t>
      </w:r>
      <w:r w:rsidR="003D0D7F">
        <w:rPr>
          <w:rFonts w:eastAsiaTheme="minorEastAsia"/>
        </w:rPr>
        <w:t xml:space="preserve"> o</w:t>
      </w:r>
      <w:r>
        <w:rPr>
          <w:rFonts w:eastAsiaTheme="minorEastAsia"/>
        </w:rPr>
        <w:t xml:space="preserve"> tom, kde by se objekt dané třídy měl nacházet.</w:t>
      </w:r>
      <w:r w:rsidR="00776F7B">
        <w:rPr>
          <w:rFonts w:eastAsiaTheme="minorEastAsia"/>
        </w:rPr>
        <w:t xml:space="preserve"> Nejedná se o násobení matic v klasickém smyslu, nýbrž ve smyslu Hadamardova produktu </w:t>
      </w:r>
      <m:oMath>
        <m:r>
          <w:rPr>
            <w:rFonts w:ascii="Cambria Math" w:eastAsiaTheme="minorEastAsia" w:hAnsi="Cambria Math"/>
          </w:rPr>
          <m:t>(</m:t>
        </m:r>
        <m:r>
          <m:rPr>
            <m:sty m:val="p"/>
          </m:rPr>
          <w:rPr>
            <w:rFonts w:ascii="Cambria Math" w:hAnsi="Cambria Math" w:cs="Cambria Math"/>
            <w:color w:val="222222"/>
            <w:sz w:val="25"/>
            <w:szCs w:val="25"/>
            <w:shd w:val="clear" w:color="auto" w:fill="FFFFFF"/>
          </w:rPr>
          <m:t>∘</m:t>
        </m:r>
        <m:r>
          <w:rPr>
            <w:rFonts w:ascii="Cambria Math" w:eastAsiaTheme="minorEastAsia" w:hAnsi="Cambria Math"/>
          </w:rPr>
          <m:t>)</m:t>
        </m:r>
      </m:oMath>
      <w:r w:rsidR="00776F7B">
        <w:rPr>
          <w:rFonts w:eastAsiaTheme="minorEastAsia"/>
        </w:rPr>
        <w:t>, to znamená násobení po prvcích.</w:t>
      </w:r>
      <w:r>
        <w:rPr>
          <w:rFonts w:eastAsiaTheme="minorEastAsia"/>
        </w:rPr>
        <w:t xml:space="preserve"> </w:t>
      </w:r>
    </w:p>
    <w:p w14:paraId="273B74BC" w14:textId="76730C71" w:rsidR="00264424" w:rsidRDefault="00264424" w:rsidP="009250D4">
      <w:pPr>
        <w:pStyle w:val="Standartnitext"/>
        <w:rPr>
          <w:rFonts w:eastAsiaTheme="minorEastAsia"/>
        </w:rPr>
      </w:pPr>
      <w:r>
        <w:rPr>
          <w:rFonts w:eastAsiaTheme="minorEastAsia"/>
        </w:rPr>
        <w:t xml:space="preserve">Kromě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Pr>
          <w:rFonts w:eastAsiaTheme="minorEastAsia"/>
        </w:rPr>
        <w:t xml:space="preserve"> se v průběhu generování utváří ještě</w:t>
      </w:r>
      <w:r w:rsidR="009F6408">
        <w:rPr>
          <w:rFonts w:eastAsiaTheme="minorEastAsia"/>
        </w:rPr>
        <w:t xml:space="preserve"> finální</w:t>
      </w:r>
      <w:r>
        <w:rPr>
          <w:rFonts w:eastAsiaTheme="minorEastAsia"/>
        </w:rPr>
        <w:t xml:space="preserve"> součtová pravděpodobnostní matice</w:t>
      </w:r>
      <w:r w:rsidR="000C583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et</m:t>
            </m:r>
          </m:sub>
        </m:sSub>
      </m:oMath>
      <w:r w:rsidR="001A76E1">
        <w:rPr>
          <w:rFonts w:eastAsiaTheme="minorEastAsia"/>
        </w:rPr>
        <w:t xml:space="preserve">. Děje se to </w:t>
      </w:r>
      <w:r w:rsidR="00EA6D3B">
        <w:rPr>
          <w:rFonts w:eastAsiaTheme="minorEastAsia"/>
        </w:rPr>
        <w:t>podobným způsobem</w:t>
      </w:r>
      <w:r w:rsidR="001A76E1">
        <w:rPr>
          <w:rFonts w:eastAsiaTheme="minorEastAsia"/>
        </w:rPr>
        <w:t xml:space="preserve"> jako u součinové matice</w:t>
      </w:r>
      <w:r w:rsidR="00EA6D3B">
        <w:rPr>
          <w:rFonts w:eastAsiaTheme="minorEastAsia"/>
        </w:rPr>
        <w:t xml:space="preserve"> s tím rozdílem, že namísto Hadamardova produktu je aplikován součet.</w:t>
      </w:r>
    </w:p>
    <w:p w14:paraId="306702A3" w14:textId="4E30F162" w:rsidR="00D32188" w:rsidRDefault="000C5833" w:rsidP="00134238">
      <w:pPr>
        <w:pStyle w:val="Obrzek"/>
        <w:rPr>
          <w:lang w:val="en-IN"/>
        </w:rPr>
      </w:pPr>
      <w:r>
        <w:drawing>
          <wp:inline distT="0" distB="0" distL="0" distR="0" wp14:anchorId="1EDAD4AB" wp14:editId="10375A99">
            <wp:extent cx="1611502" cy="1146175"/>
            <wp:effectExtent l="0" t="0" r="8255" b="0"/>
            <wp:docPr id="99" name="Obráze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102" t="9525" r="2495"/>
                    <a:stretch/>
                  </pic:blipFill>
                  <pic:spPr bwMode="auto">
                    <a:xfrm>
                      <a:off x="0" y="0"/>
                      <a:ext cx="1688395" cy="1200865"/>
                    </a:xfrm>
                    <a:prstGeom prst="rect">
                      <a:avLst/>
                    </a:prstGeom>
                    <a:noFill/>
                    <a:ln>
                      <a:noFill/>
                    </a:ln>
                    <a:extLst>
                      <a:ext uri="{53640926-AAD7-44D8-BBD7-CCE9431645EC}">
                        <a14:shadowObscured xmlns:a14="http://schemas.microsoft.com/office/drawing/2010/main"/>
                      </a:ext>
                    </a:extLst>
                  </pic:spPr>
                </pic:pic>
              </a:graphicData>
            </a:graphic>
          </wp:inline>
        </w:drawing>
      </w:r>
      <w:r>
        <w:drawing>
          <wp:inline distT="0" distB="0" distL="0" distR="0" wp14:anchorId="7AA92277" wp14:editId="30137DE4">
            <wp:extent cx="1800225" cy="1390787"/>
            <wp:effectExtent l="0" t="0" r="0" b="0"/>
            <wp:docPr id="100" name="Obráze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296" t="2623" r="6877" b="3817"/>
                    <a:stretch/>
                  </pic:blipFill>
                  <pic:spPr bwMode="auto">
                    <a:xfrm>
                      <a:off x="0" y="0"/>
                      <a:ext cx="1856309" cy="1434115"/>
                    </a:xfrm>
                    <a:prstGeom prst="rect">
                      <a:avLst/>
                    </a:prstGeom>
                    <a:noFill/>
                    <a:ln>
                      <a:noFill/>
                    </a:ln>
                    <a:extLst>
                      <a:ext uri="{53640926-AAD7-44D8-BBD7-CCE9431645EC}">
                        <a14:shadowObscured xmlns:a14="http://schemas.microsoft.com/office/drawing/2010/main"/>
                      </a:ext>
                    </a:extLst>
                  </pic:spPr>
                </pic:pic>
              </a:graphicData>
            </a:graphic>
          </wp:inline>
        </w:drawing>
      </w:r>
    </w:p>
    <w:p w14:paraId="77FDBC5B" w14:textId="3266E4DF" w:rsidR="00134238" w:rsidRPr="00134238" w:rsidRDefault="00134238" w:rsidP="00134238">
      <w:pPr>
        <w:pStyle w:val="Obrzek"/>
        <w:rPr>
          <w:lang w:val="en-IN"/>
        </w:rPr>
      </w:pPr>
      <w:r>
        <w:drawing>
          <wp:inline distT="0" distB="0" distL="0" distR="0" wp14:anchorId="63AED6DF" wp14:editId="1B92C5C7">
            <wp:extent cx="1781175" cy="1377551"/>
            <wp:effectExtent l="0" t="0" r="0" b="0"/>
            <wp:docPr id="101" name="Obráze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575" t="3153" r="6975" b="3575"/>
                    <a:stretch/>
                  </pic:blipFill>
                  <pic:spPr bwMode="auto">
                    <a:xfrm>
                      <a:off x="0" y="0"/>
                      <a:ext cx="1823214" cy="1410064"/>
                    </a:xfrm>
                    <a:prstGeom prst="rect">
                      <a:avLst/>
                    </a:prstGeom>
                    <a:noFill/>
                    <a:ln>
                      <a:noFill/>
                    </a:ln>
                    <a:extLst>
                      <a:ext uri="{53640926-AAD7-44D8-BBD7-CCE9431645EC}">
                        <a14:shadowObscured xmlns:a14="http://schemas.microsoft.com/office/drawing/2010/main"/>
                      </a:ext>
                    </a:extLst>
                  </pic:spPr>
                </pic:pic>
              </a:graphicData>
            </a:graphic>
          </wp:inline>
        </w:drawing>
      </w:r>
      <w:r w:rsidR="000C5833" w:rsidRPr="000C5833">
        <w:drawing>
          <wp:inline distT="0" distB="0" distL="0" distR="0" wp14:anchorId="132BCCBA" wp14:editId="727F8921">
            <wp:extent cx="1738647" cy="1224501"/>
            <wp:effectExtent l="0" t="0" r="0" b="0"/>
            <wp:docPr id="102" name="Obrázek 102" descr="C:\Users\Adam Ouhrabka\Desktop\Thesis\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dam Ouhrabka\Desktop\Thesis\result.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0877" r="5091"/>
                    <a:stretch/>
                  </pic:blipFill>
                  <pic:spPr bwMode="auto">
                    <a:xfrm>
                      <a:off x="0" y="0"/>
                      <a:ext cx="1812048" cy="1276196"/>
                    </a:xfrm>
                    <a:prstGeom prst="rect">
                      <a:avLst/>
                    </a:prstGeom>
                    <a:noFill/>
                    <a:ln>
                      <a:noFill/>
                    </a:ln>
                    <a:extLst>
                      <a:ext uri="{53640926-AAD7-44D8-BBD7-CCE9431645EC}">
                        <a14:shadowObscured xmlns:a14="http://schemas.microsoft.com/office/drawing/2010/main"/>
                      </a:ext>
                    </a:extLst>
                  </pic:spPr>
                </pic:pic>
              </a:graphicData>
            </a:graphic>
          </wp:inline>
        </w:drawing>
      </w:r>
    </w:p>
    <w:p w14:paraId="154F7A5D" w14:textId="501876C0" w:rsidR="00567F4B" w:rsidRDefault="000C5833" w:rsidP="000708C2">
      <w:pPr>
        <w:pStyle w:val="CAPITION"/>
        <w:rPr>
          <w:rFonts w:eastAsiaTheme="minorEastAsia"/>
          <w:lang w:val="en-IN" w:bidi="he-IL"/>
        </w:rPr>
      </w:pPr>
      <w:bookmarkStart w:id="286" w:name="_Ref5973970"/>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7</w:t>
      </w:r>
      <w:r w:rsidR="009A0142">
        <w:rPr>
          <w:noProof/>
        </w:rPr>
        <w:fldChar w:fldCharType="end"/>
      </w:r>
      <w:bookmarkEnd w:id="286"/>
      <w:r>
        <w:t>: Postupn</w:t>
      </w:r>
      <w:r>
        <w:rPr>
          <w:lang w:bidi="he-IL"/>
        </w:rPr>
        <w:t xml:space="preserve">ě: Výchozí prostor </w:t>
      </w:r>
      <m:oMath>
        <m:r>
          <w:rPr>
            <w:rFonts w:ascii="Cambria Math" w:hAnsi="Cambria Math"/>
            <w:lang w:bidi="he-IL"/>
          </w:rPr>
          <m:t>M</m:t>
        </m:r>
      </m:oMath>
      <w:r>
        <w:rPr>
          <w:rFonts w:eastAsiaTheme="minorEastAsia"/>
          <w:lang w:bidi="he-IL"/>
        </w:rPr>
        <w:t xml:space="preserve">, </w:t>
      </w:r>
      <m:oMath>
        <m:sSub>
          <m:sSubPr>
            <m:ctrlPr>
              <w:rPr>
                <w:rFonts w:ascii="Cambria Math" w:eastAsiaTheme="minorEastAsia" w:hAnsi="Cambria Math"/>
                <w:i/>
                <w:sz w:val="24"/>
              </w:rPr>
            </m:ctrlPr>
          </m:sSubPr>
          <m:e>
            <m:r>
              <w:rPr>
                <w:rFonts w:ascii="Cambria Math" w:eastAsiaTheme="minorEastAsia" w:hAnsi="Cambria Math"/>
              </w:rPr>
              <m:t>MP</m:t>
            </m:r>
          </m:e>
          <m:sub>
            <m:r>
              <w:rPr>
                <w:rFonts w:ascii="Cambria Math" w:eastAsiaTheme="minorEastAsia" w:hAnsi="Cambria Math"/>
              </w:rPr>
              <m:t>soucet</m:t>
            </m:r>
          </m:sub>
        </m:sSub>
      </m:oMath>
      <w:r>
        <w:rPr>
          <w:rFonts w:eastAsiaTheme="minorEastAsia"/>
          <w:sz w:val="24"/>
        </w:rPr>
        <w:t>,</w:t>
      </w:r>
      <w:r w:rsidR="004C0032">
        <w:rPr>
          <w:rFonts w:eastAsiaTheme="minorEastAsia"/>
          <w:sz w:val="24"/>
        </w:rPr>
        <w:t xml:space="preserve"> </w:t>
      </w:r>
      <m:oMath>
        <m:sSub>
          <m:sSubPr>
            <m:ctrlPr>
              <w:rPr>
                <w:rFonts w:ascii="Cambria Math" w:hAnsi="Cambria Math"/>
              </w:rPr>
            </m:ctrlPr>
          </m:sSubPr>
          <m:e>
            <m:r>
              <w:rPr>
                <w:rFonts w:ascii="Cambria Math" w:hAnsi="Cambria Math"/>
              </w:rPr>
              <m:t>MP</m:t>
            </m:r>
          </m:e>
          <m:sub>
            <m:r>
              <w:rPr>
                <w:rFonts w:ascii="Cambria Math" w:hAnsi="Cambria Math"/>
              </w:rPr>
              <m:t>soucin</m:t>
            </m:r>
          </m:sub>
        </m:sSub>
      </m:oMath>
      <w:r>
        <w:rPr>
          <w:rFonts w:eastAsiaTheme="minorEastAsia"/>
        </w:rPr>
        <w:t xml:space="preserve">, </w:t>
      </w:r>
      <w:r w:rsidRPr="000C5833">
        <w:t>výsledná predikce objektu třídy 3</w:t>
      </w:r>
      <w:r w:rsidR="003A330A">
        <w:t xml:space="preserve"> = </w:t>
      </w:r>
      <m:oMath>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MP</m:t>
            </m:r>
          </m:e>
          <m:sub>
            <m:r>
              <w:rPr>
                <w:rFonts w:ascii="Cambria Math" w:hAnsi="Cambria Math"/>
              </w:rPr>
              <m:t>soucin</m:t>
            </m:r>
          </m:sub>
        </m:sSub>
        <m:r>
          <w:rPr>
            <w:rFonts w:ascii="Cambria Math" w:hAnsi="Cambria Math"/>
          </w:rPr>
          <m:t>)</m:t>
        </m:r>
      </m:oMath>
      <w:r w:rsidRPr="000C5833">
        <w:t>.</w:t>
      </w:r>
    </w:p>
    <w:p w14:paraId="0D4F3241" w14:textId="67C0C855" w:rsidR="000C5833" w:rsidRDefault="0021742A" w:rsidP="00D32188">
      <w:pPr>
        <w:pStyle w:val="Standartnitext"/>
        <w:rPr>
          <w:rFonts w:eastAsiaTheme="minorEastAsia"/>
        </w:rPr>
      </w:pPr>
      <w:r>
        <w:rPr>
          <w:rFonts w:eastAsiaTheme="minorEastAsia"/>
        </w:rPr>
        <w:lastRenderedPageBreak/>
        <w:t>Co se týče nejpravděpodobnějších pozic</w:t>
      </w:r>
      <w:r w:rsidR="00EA6DA5">
        <w:rPr>
          <w:rFonts w:eastAsiaTheme="minorEastAsia"/>
        </w:rPr>
        <w:t>, tak</w:t>
      </w:r>
      <w:r>
        <w:rPr>
          <w:rFonts w:eastAsiaTheme="minorEastAsia"/>
        </w:rPr>
        <w:t xml:space="preserve"> </w:t>
      </w:r>
      <m:oMath>
        <m:sSub>
          <m:sSubPr>
            <m:ctrlPr>
              <w:rPr>
                <w:rFonts w:ascii="Cambria Math" w:hAnsi="Cambria Math"/>
                <w:i/>
              </w:rPr>
            </m:ctrlPr>
          </m:sSubPr>
          <m:e>
            <m:r>
              <w:rPr>
                <w:rFonts w:ascii="Cambria Math" w:hAnsi="Cambria Math"/>
              </w:rPr>
              <m:t>MP</m:t>
            </m:r>
          </m:e>
          <m:sub>
            <m:r>
              <w:rPr>
                <w:rFonts w:ascii="Cambria Math" w:hAnsi="Cambria Math"/>
              </w:rPr>
              <m:t>soucin</m:t>
            </m:r>
          </m:sub>
        </m:sSub>
      </m:oMath>
      <w:r w:rsidR="000C5833">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et</m:t>
            </m:r>
          </m:sub>
        </m:sSub>
      </m:oMath>
      <w:r w:rsidR="000C5833">
        <w:rPr>
          <w:rFonts w:eastAsiaTheme="minorEastAsia"/>
        </w:rPr>
        <w:t xml:space="preserve"> ve větší míře korelují</w:t>
      </w:r>
      <w:r>
        <w:rPr>
          <w:rFonts w:eastAsiaTheme="minorEastAsia"/>
        </w:rPr>
        <w:t xml:space="preserve">. </w:t>
      </w:r>
      <w:r w:rsidR="000C5833">
        <w:rPr>
          <w:rFonts w:eastAsiaTheme="minorEastAsia"/>
        </w:rPr>
        <w:t xml:space="preserve">Nicméně v průběhu testování produkovala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sidR="000C5833">
        <w:rPr>
          <w:rFonts w:eastAsiaTheme="minorEastAsia"/>
        </w:rPr>
        <w:t xml:space="preserve"> méně chyb než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et</m:t>
            </m:r>
          </m:sub>
        </m:sSub>
      </m:oMath>
      <w:r w:rsidR="00EA6DA5">
        <w:rPr>
          <w:rFonts w:eastAsiaTheme="minorEastAsia"/>
        </w:rPr>
        <w:t xml:space="preserve">, </w:t>
      </w:r>
      <w:r w:rsidR="000C5833">
        <w:rPr>
          <w:rFonts w:eastAsiaTheme="minorEastAsia"/>
        </w:rPr>
        <w:t>a proto se výsledná predikce řídí součinovou maticí</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sidR="000C5833">
        <w:rPr>
          <w:rFonts w:eastAsiaTheme="minorEastAsia"/>
        </w:rPr>
        <w:t xml:space="preserve">. </w:t>
      </w:r>
      <w:r w:rsidR="00D32188">
        <w:rPr>
          <w:rFonts w:eastAsiaTheme="minorEastAsia"/>
        </w:rPr>
        <w:t>Součtová matice nefiguruje při generování, ale její vizualizace lépe ukazuje možné oblasti výskytu objektu.</w:t>
      </w:r>
    </w:p>
    <w:p w14:paraId="2E990217" w14:textId="2B521409" w:rsidR="0021742A" w:rsidRDefault="0021742A" w:rsidP="000C5833">
      <w:pPr>
        <w:pStyle w:val="Standartnitext"/>
      </w:pPr>
      <w:r>
        <w:t xml:space="preserve">Výběr finální pozice predikovaného objektu lze určit různými způsoby. </w:t>
      </w:r>
      <w:r w:rsidR="00EA6DA5">
        <w:t>Jako n</w:t>
      </w:r>
      <w:r>
        <w:t xml:space="preserve">ejjistější </w:t>
      </w:r>
      <w:r w:rsidR="00EA6DA5">
        <w:t>se ukázalo</w:t>
      </w:r>
      <w:r>
        <w:t xml:space="preserve"> vybrat nejpravděpodobnější místo na </w:t>
      </w:r>
      <m:oMath>
        <m:sSub>
          <m:sSubPr>
            <m:ctrlPr>
              <w:rPr>
                <w:rFonts w:ascii="Cambria Math" w:hAnsi="Cambria Math"/>
              </w:rPr>
            </m:ctrlPr>
          </m:sSubPr>
          <m:e>
            <m:r>
              <w:rPr>
                <w:rFonts w:ascii="Cambria Math" w:hAnsi="Cambria Math"/>
              </w:rPr>
              <m:t>MP</m:t>
            </m:r>
          </m:e>
          <m:sub>
            <m:r>
              <w:rPr>
                <w:rFonts w:ascii="Cambria Math" w:hAnsi="Cambria Math"/>
              </w:rPr>
              <m:t>soucin</m:t>
            </m:r>
          </m:sub>
        </m:sSub>
      </m:oMath>
      <w:r w:rsidR="00EA6DA5">
        <w:rPr>
          <w:rFonts w:eastAsiaTheme="minorEastAsia"/>
        </w:rPr>
        <w:t xml:space="preserve"> - </w:t>
      </w:r>
      <m:oMath>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r>
          <w:rPr>
            <w:rFonts w:ascii="Cambria Math" w:eastAsiaTheme="minorEastAsia" w:hAnsi="Cambria Math"/>
          </w:rPr>
          <m:t>)</m:t>
        </m:r>
      </m:oMath>
      <w:r w:rsidR="00EA6DA5">
        <w:rPr>
          <w:rFonts w:eastAsiaTheme="minorEastAsia"/>
        </w:rPr>
        <w:t>.</w:t>
      </w:r>
      <w:r>
        <w:rPr>
          <w:rFonts w:eastAsiaTheme="minorEastAsia"/>
        </w:rPr>
        <w:t xml:space="preserve"> </w:t>
      </w:r>
      <w:r w:rsidR="009F6408">
        <w:rPr>
          <w:rFonts w:eastAsiaTheme="minorEastAsia"/>
        </w:rPr>
        <w:t>Při tomto postupu</w:t>
      </w:r>
      <w:r>
        <w:rPr>
          <w:rFonts w:eastAsiaTheme="minorEastAsia"/>
        </w:rPr>
        <w:t xml:space="preserve"> by však v rámci stejných prostorů nedocházelo k žádoucí variabilitě obsahu. Proto lze aplikovat například náhodný vážený výběr z uspořádaných pravděpodobností </w:t>
      </w:r>
      <m:oMath>
        <m:sSub>
          <m:sSubPr>
            <m:ctrlPr>
              <w:rPr>
                <w:rFonts w:ascii="Cambria Math" w:hAnsi="Cambria Math"/>
              </w:rPr>
            </m:ctrlPr>
          </m:sSubPr>
          <m:e>
            <m:r>
              <w:rPr>
                <w:rFonts w:ascii="Cambria Math" w:hAnsi="Cambria Math"/>
              </w:rPr>
              <m:t>MP</m:t>
            </m:r>
          </m:e>
          <m:sub>
            <m:r>
              <w:rPr>
                <w:rFonts w:ascii="Cambria Math" w:hAnsi="Cambria Math"/>
              </w:rPr>
              <m:t>soucin</m:t>
            </m:r>
          </m:sub>
        </m:sSub>
      </m:oMath>
      <w:r>
        <w:rPr>
          <w:rFonts w:eastAsiaTheme="minorEastAsia"/>
        </w:rPr>
        <w:t xml:space="preserve"> či zvolit jinou techniku výběru. Záleží rovněž na aplikačním záměru, neboť někdy může být žádoucí vybrat právě maximum z </w:t>
      </w:r>
      <m:oMath>
        <m:sSub>
          <m:sSubPr>
            <m:ctrlPr>
              <w:rPr>
                <w:rFonts w:ascii="Cambria Math" w:hAnsi="Cambria Math"/>
              </w:rPr>
            </m:ctrlPr>
          </m:sSubPr>
          <m:e>
            <m:r>
              <w:rPr>
                <w:rFonts w:ascii="Cambria Math" w:hAnsi="Cambria Math"/>
              </w:rPr>
              <m:t>MP</m:t>
            </m:r>
          </m:e>
          <m:sub>
            <m:r>
              <w:rPr>
                <w:rFonts w:ascii="Cambria Math" w:hAnsi="Cambria Math"/>
              </w:rPr>
              <m:t>soucin</m:t>
            </m:r>
          </m:sub>
        </m:sSub>
        <m:r>
          <w:rPr>
            <w:rFonts w:ascii="Cambria Math" w:hAnsi="Cambria Math"/>
          </w:rPr>
          <m:t>.</m:t>
        </m:r>
      </m:oMath>
    </w:p>
    <w:p w14:paraId="3EBA5C0D" w14:textId="67539A31" w:rsidR="009250D4" w:rsidRDefault="009250D4" w:rsidP="008E5D5F">
      <w:pPr>
        <w:pStyle w:val="Heading3"/>
      </w:pPr>
      <w:bookmarkStart w:id="287" w:name="_Toc6218159"/>
      <w:r>
        <w:t>Parametrizace algoritmu</w:t>
      </w:r>
      <w:bookmarkEnd w:id="287"/>
    </w:p>
    <w:p w14:paraId="2B182763" w14:textId="6E52AD93" w:rsidR="00266244" w:rsidRPr="00EF71B4" w:rsidRDefault="009250D4" w:rsidP="00EF71B4">
      <w:pPr>
        <w:pStyle w:val="Standartnitext"/>
      </w:pPr>
      <w:r>
        <w:t xml:space="preserve">Na závěr této kapitoly lze podotknout, že algoritmus je v mnoha částech svého fungování parametrizovatelný. Pro lepší výsledky se dá primárně experimentovat s tvary a počty jader, architekturou neuronové sítě, se způsobem výběru finálního kandidáta, popřípadě se způsobem agregace do matic pravděpodobnosti výskytu. </w:t>
      </w:r>
      <w:r w:rsidR="003A330A">
        <w:t>Příkladem</w:t>
      </w:r>
      <w:r w:rsidR="00F70503">
        <w:t xml:space="preserve"> může být zavedení minimální prahové hodnoty pro prvky </w:t>
      </w:r>
      <m:oMath>
        <m:r>
          <w:rPr>
            <w:rFonts w:ascii="Cambria Math" w:hAnsi="Cambria Math"/>
          </w:rPr>
          <m:t>MS</m:t>
        </m:r>
      </m:oMath>
      <w:r w:rsidR="00F70503">
        <w:rPr>
          <w:rFonts w:eastAsiaTheme="minorEastAsia"/>
        </w:rPr>
        <w:t xml:space="preserve"> při utváření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sidR="00F70503">
        <w:rPr>
          <w:rFonts w:eastAsiaTheme="minorEastAsia"/>
        </w:rPr>
        <w:t xml:space="preserve">, popřípadě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et</m:t>
            </m:r>
          </m:sub>
        </m:sSub>
      </m:oMath>
      <w:r w:rsidR="00EF71B4">
        <w:t>.</w:t>
      </w:r>
      <w:r w:rsidR="003D0D7F">
        <w:t xml:space="preserve"> Tato konkrétní úprava se nicméně příliš neosvědčila. </w:t>
      </w:r>
    </w:p>
    <w:p w14:paraId="1C1938C8" w14:textId="6E8DF1F2" w:rsidR="00FB3671" w:rsidRDefault="00906E65" w:rsidP="00C56748">
      <w:pPr>
        <w:pStyle w:val="Heading1"/>
      </w:pPr>
      <w:bookmarkStart w:id="288" w:name="_Ref4061131"/>
      <w:bookmarkStart w:id="289" w:name="_Ref4061136"/>
      <w:bookmarkStart w:id="290" w:name="_Ref4061143"/>
      <w:bookmarkStart w:id="291" w:name="_Toc6218160"/>
      <w:r>
        <w:lastRenderedPageBreak/>
        <w:t>V</w:t>
      </w:r>
      <w:r w:rsidR="00B10AEF">
        <w:t>ý</w:t>
      </w:r>
      <w:r>
        <w:t>sledky a t</w:t>
      </w:r>
      <w:r w:rsidR="00FB3671">
        <w:t>estování</w:t>
      </w:r>
      <w:bookmarkEnd w:id="288"/>
      <w:bookmarkEnd w:id="289"/>
      <w:bookmarkEnd w:id="290"/>
      <w:bookmarkEnd w:id="291"/>
    </w:p>
    <w:p w14:paraId="356E507B" w14:textId="37D546CF" w:rsidR="00BD5CB6" w:rsidRDefault="00BD5CB6" w:rsidP="00BD5CB6">
      <w:pPr>
        <w:pStyle w:val="Standartnitext"/>
        <w:ind w:firstLine="576"/>
      </w:pPr>
      <w:r>
        <w:t>Postup měření úspěšnosti navrženého algoritmu je</w:t>
      </w:r>
      <w:r w:rsidR="00F25EE4">
        <w:t xml:space="preserve"> proveden následujícím způsobem</w:t>
      </w:r>
      <w:r>
        <w:t xml:space="preserve">. Uvnitř </w:t>
      </w:r>
      <w:r w:rsidR="00F25EE4">
        <w:t xml:space="preserve">datové </w:t>
      </w:r>
      <w:r>
        <w:t>sady</w:t>
      </w:r>
      <w:r w:rsidR="004A1861">
        <w:t>,</w:t>
      </w:r>
      <w:r w:rsidR="00F25EE4">
        <w:t xml:space="preserve"> </w:t>
      </w:r>
      <w:r w:rsidR="004A1861">
        <w:t>která byla představena v předchozí kapitole,</w:t>
      </w:r>
      <w:r>
        <w:t xml:space="preserve"> jsou dodržován</w:t>
      </w:r>
      <w:r w:rsidR="00544347">
        <w:t>a</w:t>
      </w:r>
      <w:r>
        <w:t xml:space="preserve"> určitá relační pravidla mezi </w:t>
      </w:r>
      <w:r w:rsidRPr="00CB2351">
        <w:t>objekty</w:t>
      </w:r>
      <w:r w:rsidR="00EA5DA5" w:rsidRPr="00CB2351">
        <w:t xml:space="preserve">, </w:t>
      </w:r>
      <w:r w:rsidR="00E62A5A" w:rsidRPr="00CB2351">
        <w:t xml:space="preserve">viz </w:t>
      </w:r>
      <w:r w:rsidR="00E62A5A" w:rsidRPr="00CB2351">
        <w:fldChar w:fldCharType="begin"/>
      </w:r>
      <w:r w:rsidR="00E62A5A" w:rsidRPr="00CB2351">
        <w:instrText xml:space="preserve"> REF _Ref3878559 \h </w:instrText>
      </w:r>
      <w:r w:rsidR="00CB2351">
        <w:instrText xml:space="preserve"> \* MERGEFORMAT </w:instrText>
      </w:r>
      <w:r w:rsidR="00E62A5A" w:rsidRPr="00CB2351">
        <w:fldChar w:fldCharType="separate"/>
      </w:r>
      <w:r w:rsidR="00E62A5A" w:rsidRPr="00CB2351">
        <w:t xml:space="preserve">Tabulka </w:t>
      </w:r>
      <w:r w:rsidR="00E62A5A" w:rsidRPr="00CB2351">
        <w:rPr>
          <w:noProof/>
        </w:rPr>
        <w:t>1</w:t>
      </w:r>
      <w:r w:rsidR="00E62A5A" w:rsidRPr="00CB2351">
        <w:fldChar w:fldCharType="end"/>
      </w:r>
      <w:r w:rsidRPr="00CB2351">
        <w:t>. V případě, že budou tyto vlastnosti nalezeny i v algoritmicky nagenerovaných datech</w:t>
      </w:r>
      <w:r w:rsidR="00EA5DA5" w:rsidRPr="00CB2351">
        <w:t>,</w:t>
      </w:r>
      <w:r w:rsidRPr="00CB2351">
        <w:t xml:space="preserve"> bude potvrzeno, že se algoritmus </w:t>
      </w:r>
      <w:r w:rsidR="008756E0" w:rsidRPr="00CB2351">
        <w:t>naučil tuto logiku replikovat.</w:t>
      </w:r>
      <w:r w:rsidR="009C6462" w:rsidRPr="00CB2351">
        <w:t xml:space="preserve"> Vzhledem k stochastické povaze</w:t>
      </w:r>
      <w:r w:rsidR="009C6462">
        <w:t xml:space="preserve"> inicializace neuronových sítí je pravděpodobné, že na konci každého procesu učení může algoritmus produkovat odlišné výsledky. To samé se týká generovaných scén při zapnutí náhodného váženého výběru viz</w:t>
      </w:r>
      <w:r w:rsidR="00EA5DA5">
        <w:t xml:space="preserve"> </w:t>
      </w:r>
      <w:r w:rsidR="009C6462">
        <w:t xml:space="preserve">kapitola </w:t>
      </w:r>
      <w:r w:rsidR="00F70503">
        <w:fldChar w:fldCharType="begin"/>
      </w:r>
      <w:r w:rsidR="00F70503">
        <w:instrText xml:space="preserve"> REF _Ref4315337 \n \h </w:instrText>
      </w:r>
      <w:r w:rsidR="00F70503">
        <w:fldChar w:fldCharType="separate"/>
      </w:r>
      <w:r w:rsidR="00F70503">
        <w:rPr>
          <w:rFonts w:hint="eastAsia"/>
          <w:cs/>
        </w:rPr>
        <w:t>‎</w:t>
      </w:r>
      <w:r w:rsidR="00F70503">
        <w:t>6.3.4</w:t>
      </w:r>
      <w:r w:rsidR="00F70503">
        <w:fldChar w:fldCharType="end"/>
      </w:r>
      <w:r w:rsidR="009C6462">
        <w:t xml:space="preserve">. </w:t>
      </w:r>
      <w:r w:rsidR="007D7441">
        <w:t>P</w:t>
      </w:r>
      <w:r w:rsidR="003A330A">
        <w:t xml:space="preserve">rezentované výsledky </w:t>
      </w:r>
      <w:r w:rsidR="00B10AEF">
        <w:t xml:space="preserve">vyplývají </w:t>
      </w:r>
      <w:r w:rsidR="007D7441">
        <w:t xml:space="preserve">z dvaceti naučených neuronových sítí, které sledují architekturu vybranou v kapitole </w:t>
      </w:r>
      <w:r w:rsidR="007D7441">
        <w:fldChar w:fldCharType="begin"/>
      </w:r>
      <w:r w:rsidR="007D7441">
        <w:instrText xml:space="preserve"> REF _Ref5356061 \n \h </w:instrText>
      </w:r>
      <w:r w:rsidR="007D7441">
        <w:fldChar w:fldCharType="separate"/>
      </w:r>
      <w:r w:rsidR="007D7441">
        <w:t>6.2.3</w:t>
      </w:r>
      <w:r w:rsidR="007D7441">
        <w:fldChar w:fldCharType="end"/>
      </w:r>
      <w:r w:rsidR="00B10AEF">
        <w:t>.</w:t>
      </w:r>
    </w:p>
    <w:p w14:paraId="40269CA2" w14:textId="026881E3" w:rsidR="00287258" w:rsidRDefault="00DD3553" w:rsidP="008F15E4">
      <w:pPr>
        <w:pStyle w:val="Heading2"/>
      </w:pPr>
      <w:bookmarkStart w:id="292" w:name="_Toc6218161"/>
      <w:r>
        <w:t>Jednotkové testování</w:t>
      </w:r>
      <w:bookmarkEnd w:id="292"/>
    </w:p>
    <w:p w14:paraId="5381BF4C" w14:textId="5D64E7DA" w:rsidR="00DD3553" w:rsidRDefault="00DD3553" w:rsidP="00DD3553">
      <w:pPr>
        <w:pStyle w:val="Standartnitext"/>
        <w:ind w:firstLine="708"/>
      </w:pPr>
      <w:r>
        <w:t xml:space="preserve">V první fázi testování bylo ověřováno zda dokáže algoritmus replikovat konkrétní vlastnosti v jednoduchém prostoru, který není rušen kontextem ostatních objektů. Tento prostor je definovaný jako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673F79">
        <w:rPr>
          <w:rFonts w:eastAsiaTheme="minorEastAsia"/>
        </w:rPr>
        <w:t xml:space="preserve"> (</w:t>
      </w:r>
      <w:r w:rsidR="00673F79">
        <w:rPr>
          <w:rFonts w:eastAsiaTheme="minorEastAsia"/>
        </w:rPr>
        <w:fldChar w:fldCharType="begin"/>
      </w:r>
      <w:r w:rsidR="00673F79">
        <w:rPr>
          <w:rFonts w:eastAsiaTheme="minorEastAsia"/>
        </w:rPr>
        <w:instrText xml:space="preserve"> REF _Ref5973996 \h </w:instrText>
      </w:r>
      <w:r w:rsidR="00673F79">
        <w:rPr>
          <w:rFonts w:eastAsiaTheme="minorEastAsia"/>
        </w:rPr>
      </w:r>
      <w:r w:rsidR="00673F79">
        <w:rPr>
          <w:rFonts w:eastAsiaTheme="minorEastAsia"/>
        </w:rPr>
        <w:fldChar w:fldCharType="separate"/>
      </w:r>
      <w:r w:rsidR="00673F79">
        <w:t xml:space="preserve">Obr. </w:t>
      </w:r>
      <w:r w:rsidR="00673F79">
        <w:rPr>
          <w:noProof/>
        </w:rPr>
        <w:t>18</w:t>
      </w:r>
      <w:r w:rsidR="00673F79">
        <w:rPr>
          <w:rFonts w:eastAsiaTheme="minorEastAsia"/>
        </w:rPr>
        <w:fldChar w:fldCharType="end"/>
      </w:r>
      <w:r w:rsidR="00673F79">
        <w:rPr>
          <w:rFonts w:eastAsiaTheme="minorEastAsia"/>
        </w:rPr>
        <w:t>)</w:t>
      </w:r>
      <w:r w:rsidR="0038445A">
        <w:t>,</w:t>
      </w:r>
      <w:r>
        <w:t xml:space="preserve"> po jej</w:t>
      </w:r>
      <w:r w:rsidR="00F0096B">
        <w:t>ím</w:t>
      </w:r>
      <w:r>
        <w:t>ž obvodu se nachází objekt třídy 1</w:t>
      </w:r>
      <w:r w:rsidR="003A330A">
        <w:t>,</w:t>
      </w:r>
      <w:r>
        <w:t xml:space="preserve"> to znamená zeď.</w:t>
      </w:r>
      <w:r w:rsidR="00D36699">
        <w:t xml:space="preserve"> </w:t>
      </w:r>
      <w:r w:rsidR="004E63C4">
        <w:t>Nen</w:t>
      </w:r>
      <w:r w:rsidR="004E63C4">
        <w:rPr>
          <w:lang w:bidi="he-IL"/>
        </w:rPr>
        <w:t>í-li uvedeno jinak, byla p</w:t>
      </w:r>
      <w:r w:rsidR="00D36699">
        <w:t>ro všechny predikované objekty</w:t>
      </w:r>
      <w:r w:rsidR="004E63C4">
        <w:t xml:space="preserve"> </w:t>
      </w:r>
      <w:r w:rsidR="00D36699">
        <w:t>vybrána jejich nejpravděpodobnější pozice</w:t>
      </w:r>
      <w:r w:rsidR="004E63C4">
        <w:t xml:space="preserve"> ze součinové matice pravděpodobnosti, to znamená </w:t>
      </w:r>
      <m:oMath>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MP</m:t>
            </m:r>
          </m:e>
          <m:sub>
            <m:r>
              <w:rPr>
                <w:rFonts w:ascii="Cambria Math" w:hAnsi="Cambria Math"/>
              </w:rPr>
              <m:t>soucin</m:t>
            </m:r>
          </m:sub>
        </m:sSub>
        <m:r>
          <w:rPr>
            <w:rFonts w:ascii="Cambria Math" w:hAnsi="Cambria Math"/>
          </w:rPr>
          <m:t>)</m:t>
        </m:r>
      </m:oMath>
      <w:r w:rsidR="004E63C4">
        <w:rPr>
          <w:rFonts w:eastAsiaTheme="minorEastAsia"/>
        </w:rPr>
        <w:t xml:space="preserve">. </w:t>
      </w:r>
      <w:r w:rsidR="00BE4181">
        <w:t>Všechny výsledky testů jsou verifikovatelné s pomocí skriptů přiložených v </w:t>
      </w:r>
      <w:commentRangeStart w:id="293"/>
      <w:commentRangeStart w:id="294"/>
      <w:r w:rsidR="00BE4181">
        <w:t>přílo</w:t>
      </w:r>
      <w:r w:rsidR="008244F6">
        <w:t>z</w:t>
      </w:r>
      <w:r w:rsidR="00BE4181">
        <w:t>e bakalářské práce.</w:t>
      </w:r>
      <w:commentRangeEnd w:id="293"/>
      <w:r w:rsidR="00CB2351">
        <w:rPr>
          <w:rStyle w:val="CommentReference"/>
          <w:rFonts w:asciiTheme="minorHAnsi" w:hAnsiTheme="minorHAnsi" w:cstheme="minorBidi"/>
        </w:rPr>
        <w:commentReference w:id="293"/>
      </w:r>
      <w:commentRangeEnd w:id="294"/>
      <w:r w:rsidR="00C2133E">
        <w:rPr>
          <w:rStyle w:val="CommentReference"/>
          <w:rFonts w:asciiTheme="minorHAnsi" w:hAnsiTheme="minorHAnsi" w:cstheme="minorBidi"/>
        </w:rPr>
        <w:commentReference w:id="294"/>
      </w:r>
    </w:p>
    <w:p w14:paraId="42A713A3" w14:textId="15EFA095" w:rsidR="00A9690B" w:rsidRDefault="00151246" w:rsidP="00F51537">
      <w:pPr>
        <w:pStyle w:val="Obrzek"/>
      </w:pPr>
      <w:r w:rsidRPr="00151246">
        <w:drawing>
          <wp:inline distT="0" distB="0" distL="0" distR="0" wp14:anchorId="51F69B23" wp14:editId="1C0E4078">
            <wp:extent cx="2590800" cy="1741534"/>
            <wp:effectExtent l="0" t="0" r="0" b="0"/>
            <wp:docPr id="28" name="Picture 28" descr="C:\Users\Adam Ouhrabka\Desktop\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Figure_1.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8365" t="25264" r="9346" b="17092"/>
                    <a:stretch/>
                  </pic:blipFill>
                  <pic:spPr bwMode="auto">
                    <a:xfrm>
                      <a:off x="0" y="0"/>
                      <a:ext cx="2621971" cy="1762487"/>
                    </a:xfrm>
                    <a:prstGeom prst="rect">
                      <a:avLst/>
                    </a:prstGeom>
                    <a:noFill/>
                    <a:ln>
                      <a:noFill/>
                    </a:ln>
                    <a:extLst>
                      <a:ext uri="{53640926-AAD7-44D8-BBD7-CCE9431645EC}">
                        <a14:shadowObscured xmlns:a14="http://schemas.microsoft.com/office/drawing/2010/main"/>
                      </a:ext>
                    </a:extLst>
                  </pic:spPr>
                </pic:pic>
              </a:graphicData>
            </a:graphic>
          </wp:inline>
        </w:drawing>
      </w:r>
    </w:p>
    <w:p w14:paraId="70860A5F" w14:textId="1A0CE9F3" w:rsidR="006D64FD" w:rsidRPr="00A9690B" w:rsidRDefault="00F51537" w:rsidP="004E63C4">
      <w:pPr>
        <w:pStyle w:val="CAPITION"/>
      </w:pPr>
      <w:bookmarkStart w:id="295" w:name="_Ref5973996"/>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8</w:t>
      </w:r>
      <w:r w:rsidR="009A0142">
        <w:rPr>
          <w:noProof/>
        </w:rPr>
        <w:fldChar w:fldCharType="end"/>
      </w:r>
      <w:bookmarkEnd w:id="295"/>
      <w:r>
        <w:t>: V</w:t>
      </w:r>
      <w:r w:rsidR="00A9690B">
        <w:t>izualizace prostoru M</w:t>
      </w:r>
      <w:r w:rsidR="0038445A">
        <w:rPr>
          <w:vertAlign w:val="subscript"/>
        </w:rPr>
        <w:t>1</w:t>
      </w:r>
    </w:p>
    <w:p w14:paraId="7953A407" w14:textId="08765EF8" w:rsidR="001F715E" w:rsidRDefault="0005477A" w:rsidP="008E5D5F">
      <w:pPr>
        <w:pStyle w:val="Heading3"/>
      </w:pPr>
      <w:bookmarkStart w:id="296" w:name="_Toc6218162"/>
      <w:r>
        <w:lastRenderedPageBreak/>
        <w:t>Test obs</w:t>
      </w:r>
      <w:r w:rsidR="00876222">
        <w:t>a</w:t>
      </w:r>
      <w:r>
        <w:t>zeného souseda</w:t>
      </w:r>
      <w:bookmarkEnd w:id="296"/>
    </w:p>
    <w:p w14:paraId="4025FEDA" w14:textId="1959304E" w:rsidR="00E62A5A" w:rsidRPr="00E62A5A" w:rsidRDefault="00E62A5A" w:rsidP="00E62A5A">
      <w:pPr>
        <w:pStyle w:val="Standartnitext"/>
      </w:pPr>
      <w:r>
        <w:t xml:space="preserve">V tomto testu sledujeme, že se algoritmus naučil obklopit stůl čtyřmi židlemi, za předpokladu, že tento stůl je umístěn ve středu místnosti. Tuto vlastnost formálně vyjadřuje matic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w:t>
      </w:r>
    </w:p>
    <w:p w14:paraId="5C0FFABD" w14:textId="5C229F5D" w:rsidR="0038445A" w:rsidRPr="00C05B9A" w:rsidRDefault="001F6B6B" w:rsidP="00530CB1">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3</m:t>
                    </m:r>
                    <m:ctrlPr>
                      <w:rPr>
                        <w:rFonts w:ascii="Cambria Math" w:eastAsia="Cambria Math" w:hAnsi="Cambria Math" w:cs="Cambria Math"/>
                      </w:rPr>
                    </m:ctrlPr>
                  </m:e>
                  <m:e>
                    <m:r>
                      <m:rPr>
                        <m:sty m:val="b"/>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oMath>
      </m:oMathPara>
    </w:p>
    <w:p w14:paraId="025659C7" w14:textId="1528B63C" w:rsidR="00C05B9A" w:rsidRDefault="00C05B9A" w:rsidP="00C05B9A">
      <w:pPr>
        <w:pStyle w:val="Captiontable"/>
      </w:pPr>
      <w:r>
        <w:t xml:space="preserve">Tabulka </w:t>
      </w:r>
      <w:r w:rsidR="00F94C7D">
        <w:rPr>
          <w:noProof/>
        </w:rPr>
        <w:fldChar w:fldCharType="begin"/>
      </w:r>
      <w:r w:rsidR="00F94C7D">
        <w:rPr>
          <w:noProof/>
        </w:rPr>
        <w:instrText xml:space="preserve"> SEQ Tabulka \* ARABIC </w:instrText>
      </w:r>
      <w:r w:rsidR="00F94C7D">
        <w:rPr>
          <w:noProof/>
        </w:rPr>
        <w:fldChar w:fldCharType="separate"/>
      </w:r>
      <w:r>
        <w:rPr>
          <w:noProof/>
        </w:rPr>
        <w:t>3</w:t>
      </w:r>
      <w:r w:rsidR="00F94C7D">
        <w:rPr>
          <w:noProof/>
        </w:rPr>
        <w:fldChar w:fldCharType="end"/>
      </w:r>
      <w:r>
        <w:t>: Statistiky testování obsazeného souseda</w:t>
      </w:r>
    </w:p>
    <w:tbl>
      <w:tblPr>
        <w:tblStyle w:val="GridTable1Light"/>
        <w:tblW w:w="5000" w:type="pct"/>
        <w:tblLook w:val="04A0" w:firstRow="1" w:lastRow="0" w:firstColumn="1" w:lastColumn="0" w:noHBand="0" w:noVBand="1"/>
      </w:tblPr>
      <w:tblGrid>
        <w:gridCol w:w="2511"/>
        <w:gridCol w:w="3212"/>
        <w:gridCol w:w="3054"/>
      </w:tblGrid>
      <w:tr w:rsidR="00C05B9A" w14:paraId="4480CFF0" w14:textId="77777777" w:rsidTr="006C16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pct"/>
          </w:tcPr>
          <w:p w14:paraId="45BEE003" w14:textId="77777777" w:rsidR="00C05B9A" w:rsidRDefault="00C05B9A" w:rsidP="006C16BA">
            <w:pPr>
              <w:pStyle w:val="tabulkatext"/>
            </w:pPr>
            <w:r>
              <w:t>Celkový počet pozic</w:t>
            </w:r>
          </w:p>
        </w:tc>
        <w:tc>
          <w:tcPr>
            <w:tcW w:w="1830" w:type="pct"/>
          </w:tcPr>
          <w:p w14:paraId="46A4C030" w14:textId="77777777" w:rsidR="00C05B9A" w:rsidRDefault="00C05B9A" w:rsidP="006C16BA">
            <w:pPr>
              <w:pStyle w:val="tabulkatext"/>
              <w:cnfStyle w:val="100000000000" w:firstRow="1" w:lastRow="0" w:firstColumn="0" w:lastColumn="0" w:oddVBand="0" w:evenVBand="0" w:oddHBand="0" w:evenHBand="0" w:firstRowFirstColumn="0" w:firstRowLastColumn="0" w:lastRowFirstColumn="0" w:lastRowLastColumn="0"/>
            </w:pPr>
            <w:r>
              <w:t>Správné umístění objektu</w:t>
            </w:r>
          </w:p>
        </w:tc>
        <w:tc>
          <w:tcPr>
            <w:tcW w:w="1740" w:type="pct"/>
          </w:tcPr>
          <w:p w14:paraId="396DCDE6" w14:textId="77777777" w:rsidR="00C05B9A" w:rsidRPr="00E95171" w:rsidRDefault="00C05B9A" w:rsidP="006C16BA">
            <w:pPr>
              <w:pStyle w:val="tabulkatext"/>
              <w:cnfStyle w:val="100000000000" w:firstRow="1" w:lastRow="0" w:firstColumn="0" w:lastColumn="0" w:oddVBand="0" w:evenVBand="0" w:oddHBand="0" w:evenHBand="0" w:firstRowFirstColumn="0" w:firstRowLastColumn="0" w:lastRowFirstColumn="0" w:lastRowLastColumn="0"/>
              <w:rPr>
                <w:lang w:val="en-US"/>
              </w:rPr>
            </w:pPr>
            <w:r>
              <w:rPr>
                <w:lang w:val="en-US"/>
              </w:rPr>
              <w:t>Špatné umístění objektu</w:t>
            </w:r>
          </w:p>
        </w:tc>
      </w:tr>
      <w:tr w:rsidR="00C05B9A" w14:paraId="40866F76" w14:textId="77777777" w:rsidTr="006C16BA">
        <w:tc>
          <w:tcPr>
            <w:cnfStyle w:val="001000000000" w:firstRow="0" w:lastRow="0" w:firstColumn="1" w:lastColumn="0" w:oddVBand="0" w:evenVBand="0" w:oddHBand="0" w:evenHBand="0" w:firstRowFirstColumn="0" w:firstRowLastColumn="0" w:lastRowFirstColumn="0" w:lastRowLastColumn="0"/>
            <w:tcW w:w="1430" w:type="pct"/>
          </w:tcPr>
          <w:p w14:paraId="1CB60CCC" w14:textId="34492550" w:rsidR="00C05B9A" w:rsidRPr="00E95171" w:rsidRDefault="00C05B9A" w:rsidP="006C16BA">
            <w:pPr>
              <w:pStyle w:val="tabulkatext"/>
              <w:rPr>
                <w:b w:val="0"/>
              </w:rPr>
            </w:pPr>
            <w:r>
              <w:rPr>
                <w:b w:val="0"/>
              </w:rPr>
              <w:t>34</w:t>
            </w:r>
          </w:p>
        </w:tc>
        <w:tc>
          <w:tcPr>
            <w:tcW w:w="1830" w:type="pct"/>
          </w:tcPr>
          <w:p w14:paraId="0F15A316" w14:textId="6BB1435D" w:rsidR="00C05B9A" w:rsidRDefault="00C05B9A" w:rsidP="006C16BA">
            <w:pPr>
              <w:pStyle w:val="tabulkatext"/>
              <w:cnfStyle w:val="000000000000" w:firstRow="0" w:lastRow="0" w:firstColumn="0" w:lastColumn="0" w:oddVBand="0" w:evenVBand="0" w:oddHBand="0" w:evenHBand="0" w:firstRowFirstColumn="0" w:firstRowLastColumn="0" w:lastRowFirstColumn="0" w:lastRowLastColumn="0"/>
            </w:pPr>
            <w:r>
              <w:t>34</w:t>
            </w:r>
          </w:p>
        </w:tc>
        <w:tc>
          <w:tcPr>
            <w:tcW w:w="1740" w:type="pct"/>
          </w:tcPr>
          <w:p w14:paraId="4C1E4694" w14:textId="4D353DDB" w:rsidR="00C05B9A" w:rsidRDefault="00C05B9A" w:rsidP="006C16BA">
            <w:pPr>
              <w:pStyle w:val="tabulkatext"/>
              <w:cnfStyle w:val="000000000000" w:firstRow="0" w:lastRow="0" w:firstColumn="0" w:lastColumn="0" w:oddVBand="0" w:evenVBand="0" w:oddHBand="0" w:evenHBand="0" w:firstRowFirstColumn="0" w:firstRowLastColumn="0" w:lastRowFirstColumn="0" w:lastRowLastColumn="0"/>
            </w:pPr>
            <w:r>
              <w:t>0</w:t>
            </w:r>
          </w:p>
        </w:tc>
      </w:tr>
    </w:tbl>
    <w:p w14:paraId="21BE3CD8" w14:textId="77777777" w:rsidR="00C05B9A" w:rsidRDefault="00C05B9A" w:rsidP="00F17A21">
      <w:pPr>
        <w:pStyle w:val="Standartnitext"/>
      </w:pPr>
    </w:p>
    <w:p w14:paraId="2AC86EE2" w14:textId="1CB6BD05" w:rsidR="00DD3553" w:rsidRDefault="00F17A21" w:rsidP="00F17A21">
      <w:pPr>
        <w:pStyle w:val="Standartnitext"/>
      </w:pPr>
      <w:r>
        <w:t xml:space="preserve">Pro účely verifikace „obsazeného souseda“ byly na prostoru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určeny všechny vnitřní pozice</w:t>
      </w:r>
      <w:r w:rsidR="00EA5DA5">
        <w:t xml:space="preserve"> scény, kde by se stůl mohl vy</w:t>
      </w:r>
      <w:r w:rsidR="00EA5DA5" w:rsidRPr="00CB2351">
        <w:t>s</w:t>
      </w:r>
      <w:r w:rsidRPr="00CB2351">
        <w:t>ky</w:t>
      </w:r>
      <w:r>
        <w:t xml:space="preserve">tovat. Poté bylo algoritmu řečeno, aby postupně přidal čtyři židle. </w:t>
      </w:r>
      <w:r w:rsidR="009A6689">
        <w:t xml:space="preserve">Ze všech </w:t>
      </w:r>
      <w:r w:rsidR="00C97733">
        <w:t>34</w:t>
      </w:r>
      <w:r w:rsidR="009A6689">
        <w:t xml:space="preserve"> vnitřních pozic</w:t>
      </w:r>
      <w:r w:rsidR="0043045F">
        <w:t xml:space="preserve">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9A6689">
        <w:t xml:space="preserve"> doplnil algoritmus v rozsahu čtyř iterací židle kolem stolů po vzoru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9A6689">
        <w:t>.</w:t>
      </w:r>
      <w:r w:rsidR="009A6689">
        <w:rPr>
          <w:vertAlign w:val="subscript"/>
        </w:rPr>
        <w:t xml:space="preserve"> </w:t>
      </w:r>
    </w:p>
    <w:p w14:paraId="1B176268" w14:textId="015B1C54" w:rsidR="007E544C" w:rsidRDefault="0005477A" w:rsidP="008E5D5F">
      <w:pPr>
        <w:pStyle w:val="Heading3"/>
      </w:pPr>
      <w:bookmarkStart w:id="297" w:name="_Toc6218163"/>
      <w:r>
        <w:t>Test volného souseda</w:t>
      </w:r>
      <w:bookmarkEnd w:id="297"/>
    </w:p>
    <w:p w14:paraId="6AFCC0CF" w14:textId="672DF525" w:rsidR="007E544C" w:rsidRDefault="007E544C" w:rsidP="007E544C">
      <w:pPr>
        <w:pStyle w:val="Standartnitext"/>
        <w:ind w:firstLine="708"/>
      </w:pPr>
      <w:r>
        <w:t>V</w:t>
      </w:r>
      <w:r w:rsidR="008244F6">
        <w:t> </w:t>
      </w:r>
      <w:r>
        <w:t>tomto</w:t>
      </w:r>
      <w:r w:rsidR="008244F6">
        <w:t xml:space="preserve"> testu</w:t>
      </w:r>
      <w:r>
        <w:t xml:space="preserve"> jsou sledovány vlastnosti vyobrazené v maticích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a </m:t>
            </m:r>
          </m:sub>
        </m:sSub>
      </m:oMath>
      <w:r w:rsidR="00186975">
        <w:rPr>
          <w:rFonts w:eastAsiaTheme="minorEastAsia"/>
          <w:iCs/>
        </w:rPr>
        <w:t>,</w:t>
      </w:r>
      <w:r>
        <w:rPr>
          <w:rFonts w:eastAsiaTheme="minorEastAsia"/>
          <w:iCs/>
        </w:rPr>
        <w:t xml:space="preserve">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b </m:t>
            </m:r>
          </m:sub>
        </m:sSub>
      </m:oMath>
      <w:r w:rsidR="00186975">
        <w:rPr>
          <w:rFonts w:eastAsiaTheme="minorEastAsia"/>
          <w:iCs/>
        </w:rPr>
        <w:t xml:space="preserve"> a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c </m:t>
            </m:r>
          </m:sub>
        </m:sSub>
      </m:oMath>
      <w:r w:rsidRPr="007E544C">
        <w:t>.</w:t>
      </w:r>
      <w:r>
        <w:t xml:space="preserve"> Jedná se o pravidlo, které určuje, že v případě umístění stolu jednu pozici od stěny, nebude na tuto pozici přidána židle, která by tam standar</w:t>
      </w:r>
      <w:r w:rsidR="00F0096B">
        <w:t>d</w:t>
      </w:r>
      <w:r>
        <w:t>ně měla být dle pravidla</w:t>
      </w:r>
      <m:oMath>
        <m: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F17A21">
        <w:rPr>
          <w:rFonts w:eastAsiaTheme="minorEastAsia"/>
        </w:rPr>
        <w:t xml:space="preserve"> (obsazený soused)</w:t>
      </w:r>
      <w:r>
        <w:t xml:space="preserve">. </w:t>
      </w:r>
    </w:p>
    <w:p w14:paraId="4AB76AE7" w14:textId="24638751" w:rsidR="00C05B9A" w:rsidRDefault="001F6B6B" w:rsidP="00C05B9A">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r>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w:r w:rsidR="007E544C">
        <w:t xml:space="preser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r>
              <w:rPr>
                <w:rFonts w:ascii="Cambria Math" w:hAnsi="Cambria Math"/>
              </w:rPr>
              <m:t>b</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r>
              <w:rPr>
                <w:rFonts w:ascii="Cambria Math" w:hAnsi="Cambria Math"/>
              </w:rPr>
              <m:t>c</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e>
              </m:mr>
            </m:m>
          </m:e>
        </m:d>
      </m:oMath>
    </w:p>
    <w:p w14:paraId="38A5E3EC" w14:textId="6CD997BD" w:rsidR="00D630E0" w:rsidRDefault="007E544C" w:rsidP="00D630E0">
      <w:pPr>
        <w:pStyle w:val="Standartnitext"/>
        <w:ind w:firstLine="708"/>
      </w:pPr>
      <w:r>
        <w:t xml:space="preserve">Pro test vlastnosti </w:t>
      </w:r>
      <m:oMath>
        <m:sSub>
          <m:sSubPr>
            <m:ctrlPr>
              <w:rPr>
                <w:rFonts w:ascii="Cambria Math" w:hAnsi="Cambria Math"/>
              </w:rPr>
            </m:ctrlPr>
          </m:sSubPr>
          <m:e>
            <m:r>
              <w:rPr>
                <w:rFonts w:ascii="Cambria Math" w:hAnsi="Cambria Math"/>
              </w:rPr>
              <m:t>X</m:t>
            </m:r>
          </m:e>
          <m:sub>
            <m:r>
              <w:rPr>
                <w:rFonts w:ascii="Cambria Math" w:hAnsi="Cambria Math"/>
              </w:rPr>
              <m:t>2</m:t>
            </m:r>
          </m:sub>
        </m:sSub>
      </m:oMath>
      <w:r>
        <w:rPr>
          <w:rFonts w:eastAsiaTheme="minorEastAsia"/>
        </w:rPr>
        <w:t xml:space="preserve"> </w:t>
      </w:r>
      <w:r>
        <w:t>byly stoly umístěny ob</w:t>
      </w:r>
      <w:r w:rsidR="00F0096B">
        <w:t xml:space="preserve"> </w:t>
      </w:r>
      <w:r>
        <w:t xml:space="preserve">jednu pozici od obvodového zdiva. Celkem </w:t>
      </w:r>
      <w:r w:rsidR="00186975">
        <w:t>na</w:t>
      </w:r>
      <w:r>
        <w:t> </w:t>
      </w: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oMath>
      <w:r w:rsidR="00F17A21">
        <w:rPr>
          <w:rFonts w:eastAsiaTheme="minorEastAsia"/>
        </w:rPr>
        <w:t xml:space="preserve"> </w:t>
      </w:r>
      <w:r w:rsidR="00045D46">
        <w:t>vzniklo</w:t>
      </w:r>
      <w:r w:rsidR="001D17EC">
        <w:rPr>
          <w:rFonts w:eastAsiaTheme="minorEastAsia"/>
        </w:rPr>
        <w:t xml:space="preserve"> </w:t>
      </w:r>
      <w:r w:rsidR="00186975">
        <w:t>padesát</w:t>
      </w:r>
      <w:r>
        <w:t xml:space="preserve"> testovacích pozic. </w:t>
      </w:r>
    </w:p>
    <w:p w14:paraId="42630C3F" w14:textId="16C9413A" w:rsidR="00F17A21" w:rsidRPr="00D630E0" w:rsidRDefault="00D630E0" w:rsidP="00D630E0">
      <w:pPr>
        <w:rPr>
          <w:rFonts w:ascii="Cambria" w:hAnsi="Cambria" w:cs="Arial"/>
          <w:sz w:val="24"/>
        </w:rPr>
      </w:pPr>
      <w:r>
        <w:br w:type="page"/>
      </w:r>
    </w:p>
    <w:p w14:paraId="4DFE01ED" w14:textId="0FB28B06" w:rsidR="006661A8" w:rsidRDefault="006661A8" w:rsidP="006661A8">
      <w:pPr>
        <w:pStyle w:val="Captiontable"/>
      </w:pPr>
      <w:bookmarkStart w:id="298" w:name="_Ref5358102"/>
      <w:r>
        <w:lastRenderedPageBreak/>
        <w:t xml:space="preserve">Tabulka </w:t>
      </w:r>
      <w:r w:rsidR="009A0142">
        <w:rPr>
          <w:noProof/>
        </w:rPr>
        <w:fldChar w:fldCharType="begin"/>
      </w:r>
      <w:r w:rsidR="009A0142">
        <w:rPr>
          <w:noProof/>
        </w:rPr>
        <w:instrText xml:space="preserve"> SEQ Tabulka \* ARABIC </w:instrText>
      </w:r>
      <w:r w:rsidR="009A0142">
        <w:rPr>
          <w:noProof/>
        </w:rPr>
        <w:fldChar w:fldCharType="separate"/>
      </w:r>
      <w:r w:rsidR="00C05B9A">
        <w:rPr>
          <w:noProof/>
        </w:rPr>
        <w:t>4</w:t>
      </w:r>
      <w:r w:rsidR="009A0142">
        <w:rPr>
          <w:noProof/>
        </w:rPr>
        <w:fldChar w:fldCharType="end"/>
      </w:r>
      <w:bookmarkEnd w:id="298"/>
      <w:r>
        <w:t>: Počet chyb</w:t>
      </w:r>
      <w:r w:rsidR="00CB7DEF">
        <w:t xml:space="preserve"> ve všech 50 testovacích pozicích</w:t>
      </w:r>
      <w:r>
        <w:t xml:space="preserve"> vzhledem k pravidlům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a</m:t>
            </m:r>
          </m:sub>
        </m:sSub>
      </m:oMath>
      <w:r>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b</m:t>
            </m:r>
          </m:sub>
        </m:sSub>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c</m:t>
            </m:r>
          </m:sub>
        </m:sSub>
      </m:oMath>
      <w:r>
        <w:rPr>
          <w:rFonts w:eastAsiaTheme="minorEastAsia"/>
        </w:rPr>
        <w:t xml:space="preserve"> </w:t>
      </w:r>
      <w:r w:rsidR="00CB7DEF">
        <w:rPr>
          <w:rFonts w:eastAsiaTheme="minorEastAsia"/>
        </w:rPr>
        <w:t xml:space="preserve">po </w:t>
      </w:r>
      <w:r w:rsidR="00045D46">
        <w:rPr>
          <w:rFonts w:eastAsiaTheme="minorEastAsia"/>
        </w:rPr>
        <w:t xml:space="preserve">2., 3. </w:t>
      </w:r>
      <w:r w:rsidR="00045D46" w:rsidRPr="007B72FF">
        <w:rPr>
          <w:rFonts w:eastAsiaTheme="minorEastAsia"/>
        </w:rPr>
        <w:t>a</w:t>
      </w:r>
      <w:r w:rsidR="00045D46">
        <w:rPr>
          <w:rFonts w:eastAsiaTheme="minorEastAsia"/>
        </w:rPr>
        <w:t xml:space="preserve"> 4. iteraci</w:t>
      </w:r>
    </w:p>
    <w:tbl>
      <w:tblPr>
        <w:tblStyle w:val="GridTable1Light"/>
        <w:tblW w:w="0" w:type="auto"/>
        <w:jc w:val="center"/>
        <w:tblLook w:val="04A0" w:firstRow="1" w:lastRow="0" w:firstColumn="1" w:lastColumn="0" w:noHBand="0" w:noVBand="1"/>
      </w:tblPr>
      <w:tblGrid>
        <w:gridCol w:w="1603"/>
        <w:gridCol w:w="1422"/>
        <w:gridCol w:w="1422"/>
        <w:gridCol w:w="1422"/>
        <w:gridCol w:w="1601"/>
        <w:gridCol w:w="1307"/>
      </w:tblGrid>
      <w:tr w:rsidR="00BF598A" w14:paraId="1808C6B5" w14:textId="4683DC1A" w:rsidTr="00BF59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E8A402B" w14:textId="23E6BF57" w:rsidR="00BF598A" w:rsidRPr="00BF598A" w:rsidRDefault="00BF598A" w:rsidP="00BF598A">
            <w:pPr>
              <w:pStyle w:val="tabulkatext"/>
            </w:pPr>
            <w:r w:rsidRPr="00BF598A">
              <w:t xml:space="preserve">Případ </w:t>
            </w:r>
          </w:p>
        </w:tc>
        <w:tc>
          <w:tcPr>
            <w:tcW w:w="0" w:type="auto"/>
          </w:tcPr>
          <w:p w14:paraId="18CC9E7F" w14:textId="765E1423"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Chyby po 2. iteraci</w:t>
            </w:r>
          </w:p>
        </w:tc>
        <w:tc>
          <w:tcPr>
            <w:tcW w:w="0" w:type="auto"/>
          </w:tcPr>
          <w:p w14:paraId="7CE92A4D" w14:textId="7B95E010"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Chyby po 3. iteraci</w:t>
            </w:r>
          </w:p>
        </w:tc>
        <w:tc>
          <w:tcPr>
            <w:tcW w:w="0" w:type="auto"/>
          </w:tcPr>
          <w:p w14:paraId="01A470EB" w14:textId="7F289614"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Chyby po 4. iteraci</w:t>
            </w:r>
          </w:p>
        </w:tc>
        <w:tc>
          <w:tcPr>
            <w:tcW w:w="0" w:type="auto"/>
          </w:tcPr>
          <w:p w14:paraId="666440BE" w14:textId="2563FEE4"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Pravidlo dodrženo</w:t>
            </w:r>
          </w:p>
        </w:tc>
        <w:tc>
          <w:tcPr>
            <w:tcW w:w="0" w:type="auto"/>
          </w:tcPr>
          <w:p w14:paraId="4B9FA5AA" w14:textId="4226D272"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Počet případů</w:t>
            </w:r>
          </w:p>
        </w:tc>
      </w:tr>
      <w:tr w:rsidR="00BF598A" w14:paraId="408450FB" w14:textId="46A34AE4" w:rsidTr="00BF598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23BBD59D" w14:textId="0699562A" w:rsidR="00BF598A" w:rsidRPr="00BF598A" w:rsidRDefault="00BF598A" w:rsidP="00BF598A">
            <w:pPr>
              <w:pStyle w:val="tabulkatext"/>
            </w:pPr>
            <w:r w:rsidRPr="00BF598A">
              <w:t>U stěny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a</m:t>
                  </m:r>
                </m:sub>
              </m:sSub>
            </m:oMath>
            <w:r w:rsidRPr="00BF598A">
              <w:t xml:space="preserve">,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b</m:t>
                  </m:r>
                </m:sub>
              </m:sSub>
            </m:oMath>
            <w:r w:rsidRPr="00BF598A">
              <w:t>)</w:t>
            </w:r>
          </w:p>
        </w:tc>
        <w:tc>
          <w:tcPr>
            <w:tcW w:w="0" w:type="auto"/>
            <w:shd w:val="clear" w:color="auto" w:fill="E2EFD9" w:themeFill="accent6" w:themeFillTint="33"/>
          </w:tcPr>
          <w:p w14:paraId="77FEA2ED" w14:textId="5A7036C4"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0</w:t>
            </w:r>
          </w:p>
        </w:tc>
        <w:tc>
          <w:tcPr>
            <w:tcW w:w="0" w:type="auto"/>
            <w:shd w:val="clear" w:color="auto" w:fill="E2EFD9" w:themeFill="accent6" w:themeFillTint="33"/>
          </w:tcPr>
          <w:p w14:paraId="7EBD5574" w14:textId="2325AB34"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3</w:t>
            </w:r>
          </w:p>
        </w:tc>
        <w:tc>
          <w:tcPr>
            <w:tcW w:w="0" w:type="auto"/>
            <w:shd w:val="clear" w:color="auto" w:fill="E2EFD9" w:themeFill="accent6" w:themeFillTint="33"/>
          </w:tcPr>
          <w:p w14:paraId="5B6A8DFE" w14:textId="64380F74"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30</w:t>
            </w:r>
          </w:p>
        </w:tc>
        <w:tc>
          <w:tcPr>
            <w:tcW w:w="0" w:type="auto"/>
            <w:shd w:val="clear" w:color="auto" w:fill="E2EFD9" w:themeFill="accent6" w:themeFillTint="33"/>
          </w:tcPr>
          <w:p w14:paraId="48CADAFA" w14:textId="73AF7BA9" w:rsidR="00BF598A" w:rsidRPr="00BF598A" w:rsidRDefault="00BF598A" w:rsidP="00A74CF3">
            <w:pPr>
              <w:pStyle w:val="tabulkatext"/>
              <w:cnfStyle w:val="000000000000" w:firstRow="0" w:lastRow="0" w:firstColumn="0" w:lastColumn="0" w:oddVBand="0" w:evenVBand="0" w:oddHBand="0" w:evenHBand="0" w:firstRowFirstColumn="0" w:firstRowLastColumn="0" w:lastRowFirstColumn="0" w:lastRowLastColumn="0"/>
            </w:pPr>
            <w:r w:rsidRPr="00BF598A">
              <w:t>7</w:t>
            </w:r>
            <w:r w:rsidR="00A74CF3">
              <w:t xml:space="preserve"> krát z 43 případů</w:t>
            </w:r>
          </w:p>
        </w:tc>
        <w:tc>
          <w:tcPr>
            <w:tcW w:w="0" w:type="auto"/>
            <w:shd w:val="clear" w:color="auto" w:fill="E2EFD9" w:themeFill="accent6" w:themeFillTint="33"/>
          </w:tcPr>
          <w:p w14:paraId="017CE865" w14:textId="2F14B75B"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43</w:t>
            </w:r>
          </w:p>
        </w:tc>
      </w:tr>
      <w:tr w:rsidR="00BF598A" w14:paraId="140D1EE8" w14:textId="2FEC1CD2" w:rsidTr="00BF598A">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shd w:val="clear" w:color="auto" w:fill="E2EFD9" w:themeFill="accent6" w:themeFillTint="33"/>
          </w:tcPr>
          <w:p w14:paraId="2F23812E" w14:textId="1CE4F8A2" w:rsidR="00BF598A" w:rsidRPr="00BF598A" w:rsidRDefault="00BF598A" w:rsidP="00BF598A">
            <w:pPr>
              <w:pStyle w:val="tabulkatext"/>
            </w:pPr>
            <w:r w:rsidRPr="00BF598A">
              <w:t>V rohu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c</m:t>
                  </m:r>
                </m:sub>
              </m:sSub>
            </m:oMath>
            <w:r w:rsidRPr="00BF598A">
              <w:t>)</w:t>
            </w:r>
          </w:p>
        </w:tc>
        <w:tc>
          <w:tcPr>
            <w:tcW w:w="0" w:type="auto"/>
            <w:tcBorders>
              <w:bottom w:val="single" w:sz="12" w:space="0" w:color="auto"/>
            </w:tcBorders>
            <w:shd w:val="clear" w:color="auto" w:fill="E2EFD9" w:themeFill="accent6" w:themeFillTint="33"/>
          </w:tcPr>
          <w:p w14:paraId="001F8CF1" w14:textId="66B83A63"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0</w:t>
            </w:r>
          </w:p>
        </w:tc>
        <w:tc>
          <w:tcPr>
            <w:tcW w:w="0" w:type="auto"/>
            <w:tcBorders>
              <w:bottom w:val="single" w:sz="12" w:space="0" w:color="auto"/>
            </w:tcBorders>
            <w:shd w:val="clear" w:color="auto" w:fill="E2EFD9" w:themeFill="accent6" w:themeFillTint="33"/>
          </w:tcPr>
          <w:p w14:paraId="556EBB1D" w14:textId="1E398075"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3</w:t>
            </w:r>
          </w:p>
        </w:tc>
        <w:tc>
          <w:tcPr>
            <w:tcW w:w="0" w:type="auto"/>
            <w:tcBorders>
              <w:bottom w:val="single" w:sz="12" w:space="0" w:color="auto"/>
            </w:tcBorders>
            <w:shd w:val="clear" w:color="auto" w:fill="E2EFD9" w:themeFill="accent6" w:themeFillTint="33"/>
            <w:vAlign w:val="center"/>
          </w:tcPr>
          <w:p w14:paraId="30963F85" w14:textId="7200CD39"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3</w:t>
            </w:r>
          </w:p>
        </w:tc>
        <w:tc>
          <w:tcPr>
            <w:tcW w:w="0" w:type="auto"/>
            <w:tcBorders>
              <w:bottom w:val="single" w:sz="12" w:space="0" w:color="auto"/>
            </w:tcBorders>
            <w:shd w:val="clear" w:color="auto" w:fill="E2EFD9" w:themeFill="accent6" w:themeFillTint="33"/>
          </w:tcPr>
          <w:p w14:paraId="02A454AB" w14:textId="013AD5D6"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1</w:t>
            </w:r>
            <w:r w:rsidR="00A74CF3">
              <w:t xml:space="preserve"> krát ze 7 případů</w:t>
            </w:r>
          </w:p>
        </w:tc>
        <w:tc>
          <w:tcPr>
            <w:tcW w:w="0" w:type="auto"/>
            <w:tcBorders>
              <w:bottom w:val="single" w:sz="12" w:space="0" w:color="auto"/>
            </w:tcBorders>
            <w:shd w:val="clear" w:color="auto" w:fill="E2EFD9" w:themeFill="accent6" w:themeFillTint="33"/>
          </w:tcPr>
          <w:p w14:paraId="101A6BA0" w14:textId="293F7626"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7</w:t>
            </w:r>
          </w:p>
        </w:tc>
      </w:tr>
      <w:tr w:rsidR="00BF598A" w14:paraId="7B586878" w14:textId="609F951A" w:rsidTr="00BF598A">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tcPr>
          <w:p w14:paraId="7CDD906B" w14:textId="716CA311" w:rsidR="00BF598A" w:rsidRPr="00BF598A" w:rsidRDefault="00BF598A" w:rsidP="00BF598A">
            <w:pPr>
              <w:pStyle w:val="tabulkatext"/>
            </w:pPr>
            <w:r w:rsidRPr="00BF598A">
              <w:t>Chybovost %</w:t>
            </w:r>
          </w:p>
        </w:tc>
        <w:tc>
          <w:tcPr>
            <w:tcW w:w="0" w:type="auto"/>
            <w:tcBorders>
              <w:top w:val="single" w:sz="12" w:space="0" w:color="auto"/>
            </w:tcBorders>
          </w:tcPr>
          <w:p w14:paraId="5AFA5BD8" w14:textId="2554A9DB"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0%</w:t>
            </w:r>
          </w:p>
        </w:tc>
        <w:tc>
          <w:tcPr>
            <w:tcW w:w="0" w:type="auto"/>
            <w:tcBorders>
              <w:top w:val="single" w:sz="12" w:space="0" w:color="auto"/>
            </w:tcBorders>
          </w:tcPr>
          <w:p w14:paraId="51A25ACA" w14:textId="6031581C"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22%</w:t>
            </w:r>
          </w:p>
        </w:tc>
        <w:tc>
          <w:tcPr>
            <w:tcW w:w="0" w:type="auto"/>
            <w:tcBorders>
              <w:top w:val="single" w:sz="12" w:space="0" w:color="auto"/>
            </w:tcBorders>
            <w:vAlign w:val="center"/>
          </w:tcPr>
          <w:p w14:paraId="5C81D1BF" w14:textId="663668B0"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88%</w:t>
            </w:r>
          </w:p>
        </w:tc>
        <w:tc>
          <w:tcPr>
            <w:tcW w:w="0" w:type="auto"/>
            <w:tcBorders>
              <w:top w:val="single" w:sz="12" w:space="0" w:color="auto"/>
            </w:tcBorders>
          </w:tcPr>
          <w:p w14:paraId="39017F0B" w14:textId="77777777"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p>
        </w:tc>
        <w:tc>
          <w:tcPr>
            <w:tcW w:w="0" w:type="auto"/>
            <w:tcBorders>
              <w:top w:val="single" w:sz="12" w:space="0" w:color="auto"/>
            </w:tcBorders>
          </w:tcPr>
          <w:p w14:paraId="652802F0" w14:textId="7550D4D2"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p>
        </w:tc>
      </w:tr>
      <w:tr w:rsidR="00BF598A" w14:paraId="74F34C31" w14:textId="4B059657" w:rsidTr="00BF598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F3183C4" w14:textId="67BE97A3" w:rsidR="00BF598A" w:rsidRPr="00BF598A" w:rsidRDefault="00BF598A" w:rsidP="00BF598A">
            <w:pPr>
              <w:pStyle w:val="tabulkatext"/>
            </w:pPr>
            <w:r w:rsidRPr="00BF598A">
              <w:t>Úspěšnost %</w:t>
            </w:r>
          </w:p>
        </w:tc>
        <w:tc>
          <w:tcPr>
            <w:tcW w:w="0" w:type="auto"/>
          </w:tcPr>
          <w:p w14:paraId="2998F2F6" w14:textId="42692BD2"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100%</w:t>
            </w:r>
          </w:p>
        </w:tc>
        <w:tc>
          <w:tcPr>
            <w:tcW w:w="0" w:type="auto"/>
          </w:tcPr>
          <w:p w14:paraId="6BAD8B7A" w14:textId="1B058D1E"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88%</w:t>
            </w:r>
          </w:p>
        </w:tc>
        <w:tc>
          <w:tcPr>
            <w:tcW w:w="0" w:type="auto"/>
          </w:tcPr>
          <w:p w14:paraId="7BCCA56D" w14:textId="7AF0A4CB"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22%</w:t>
            </w:r>
          </w:p>
        </w:tc>
        <w:tc>
          <w:tcPr>
            <w:tcW w:w="0" w:type="auto"/>
          </w:tcPr>
          <w:p w14:paraId="31B6DA62" w14:textId="77777777"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p>
        </w:tc>
        <w:tc>
          <w:tcPr>
            <w:tcW w:w="0" w:type="auto"/>
          </w:tcPr>
          <w:p w14:paraId="306569B0" w14:textId="0973920E"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p>
        </w:tc>
      </w:tr>
    </w:tbl>
    <w:p w14:paraId="53F0993B" w14:textId="14E464A1" w:rsidR="00BF598A" w:rsidRDefault="00BF598A" w:rsidP="00BF598A">
      <w:pPr>
        <w:pStyle w:val="Standartnitext"/>
      </w:pPr>
    </w:p>
    <w:p w14:paraId="18F53AA0" w14:textId="0C7E185F" w:rsidR="00BF598A" w:rsidRPr="006B53C6" w:rsidRDefault="00673F79" w:rsidP="006B53C6">
      <w:pPr>
        <w:pStyle w:val="Standartnitext"/>
        <w:ind w:firstLine="708"/>
        <w:rPr>
          <w:rFonts w:eastAsiaTheme="minorEastAsia"/>
        </w:rPr>
      </w:pPr>
      <w:r>
        <w:fldChar w:fldCharType="begin"/>
      </w:r>
      <w:r>
        <w:instrText xml:space="preserve"> REF _Ref5358102 \h </w:instrText>
      </w:r>
      <w:r>
        <w:fldChar w:fldCharType="separate"/>
      </w:r>
      <w:r>
        <w:t xml:space="preserve">Tabulka </w:t>
      </w:r>
      <w:r>
        <w:rPr>
          <w:noProof/>
        </w:rPr>
        <w:t>4</w:t>
      </w:r>
      <w:r>
        <w:fldChar w:fldCharType="end"/>
      </w:r>
      <w:r w:rsidR="00BF598A">
        <w:t xml:space="preserve"> ukazuje počty chyb</w:t>
      </w:r>
      <w:r w:rsidR="00D630E0">
        <w:t xml:space="preserve"> napříč padesáti pozicemi</w:t>
      </w:r>
      <w:r w:rsidR="00BF598A">
        <w:t xml:space="preserve"> </w:t>
      </w:r>
      <w:r w:rsidR="00D630E0">
        <w:t xml:space="preserve">po jednotlivých iteracích. V rozsahu tří iterací neumístil algoritmus židle kolem stolu po vzoru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D630E0">
        <w:t xml:space="preserve"> v 6 případech. Při čtvrté iteraci došlo obvykle k tomu, že nejpravděpodobnější pozice byla predikována ke zdi po vzoru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D630E0">
        <w:rPr>
          <w:rFonts w:eastAsiaTheme="minorEastAsia"/>
        </w:rPr>
        <w:t xml:space="preserve"> (obsazený soused)</w:t>
      </w:r>
      <w:r w:rsidR="00D630E0">
        <w:t>, což není nelogické, ale vzhledem k testu volného souseda</w:t>
      </w:r>
      <w:r w:rsidR="00D630E0">
        <w:rPr>
          <w:rFonts w:eastAsiaTheme="minorEastAsia"/>
        </w:rPr>
        <w:t xml:space="preserve"> je to chyba</w:t>
      </w:r>
      <w:r w:rsidR="00D630E0">
        <w:t>.</w:t>
      </w:r>
      <w:r w:rsidR="006B53C6">
        <w:t xml:space="preserve"> Tento jev nastal ve 33 </w:t>
      </w:r>
      <w:r w:rsidR="00A74CF3">
        <w:t>případech</w:t>
      </w:r>
      <w:r w:rsidR="006B53C6">
        <w:t xml:space="preserve"> z celkových padesáti.</w:t>
      </w:r>
      <w:r w:rsidR="00D630E0">
        <w:t xml:space="preserve"> V 8 případech byl výsledek v souladu s pravidlem volného souseda</w:t>
      </w:r>
      <w:r w:rsidR="00D630E0">
        <w:rPr>
          <w:rFonts w:eastAsiaTheme="minorEastAsia"/>
        </w:rPr>
        <w:t xml:space="preserve"> i po čtvrté iteraci a algoritmus preferoval umístit čtvrtou židli raději do volného prostoru, než ke stěně.</w:t>
      </w:r>
    </w:p>
    <w:p w14:paraId="0C04E8A8" w14:textId="5833BD1D" w:rsidR="00DD3553" w:rsidRDefault="00876222" w:rsidP="008E5D5F">
      <w:pPr>
        <w:pStyle w:val="Heading3"/>
      </w:pPr>
      <w:bookmarkStart w:id="299" w:name="_Toc6218164"/>
      <w:r>
        <w:t>Opakovaný test souse</w:t>
      </w:r>
      <w:r w:rsidR="003F2A83">
        <w:t>dn</w:t>
      </w:r>
      <w:r>
        <w:t>osti</w:t>
      </w:r>
      <w:bookmarkEnd w:id="299"/>
    </w:p>
    <w:p w14:paraId="5B4C8DE0" w14:textId="08DBCC38" w:rsidR="00D32188" w:rsidRDefault="00D32188" w:rsidP="00D32188">
      <w:pPr>
        <w:pStyle w:val="Standartnitext"/>
        <w:rPr>
          <w:rFonts w:eastAsiaTheme="minorEastAsia"/>
        </w:rPr>
      </w:pPr>
      <w:r>
        <w:t xml:space="preserve">Pro účely tohoto testu byl vytvořen algoritmus, který </w:t>
      </w:r>
      <w:r>
        <w:rPr>
          <w:rFonts w:eastAsiaTheme="minorEastAsia"/>
        </w:rPr>
        <w:t>náhodně umísťoval čtyři stoly</w:t>
      </w:r>
      <w:r>
        <w:t xml:space="preserve"> do prostoru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381893">
        <w:rPr>
          <w:rFonts w:eastAsiaTheme="minorEastAsia"/>
        </w:rPr>
        <w:t>. Celkem bylo v</w:t>
      </w:r>
      <w:r>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Pr>
          <w:rFonts w:eastAsiaTheme="minorEastAsia"/>
        </w:rPr>
        <w:t xml:space="preserve"> předvybráno 12 pozic, na kterých se v rámci náhodného výběru mohl stůl objevit. Tyto pozice byly voleny tak, aby ověřily varianty </w:t>
      </w:r>
      <w:r w:rsidRPr="00CC130B">
        <w:rPr>
          <w:rFonts w:eastAsiaTheme="minorEastAsia"/>
        </w:rPr>
        <w:t xml:space="preserve">vlastností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CC130B">
        <w:t xml:space="preserve"> a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BF598A">
        <w:rPr>
          <w:rFonts w:eastAsiaTheme="minorEastAsia"/>
        </w:rPr>
        <w:t xml:space="preserve"> viz testy volného a obsazeného souseda</w:t>
      </w:r>
      <w:r>
        <w:rPr>
          <w:rFonts w:eastAsiaTheme="minorEastAsia"/>
        </w:rPr>
        <w:t>. Stoly tak mohly být umístěny jak ke krajním oblastem prostoru, tak do vnitřních částí. Celkem byl algoritmus spuštěn dvacetkrát a bylo sledováno v </w:t>
      </w:r>
      <w:r w:rsidR="00EA5DA5">
        <w:rPr>
          <w:rFonts w:eastAsiaTheme="minorEastAsia"/>
        </w:rPr>
        <w:t xml:space="preserve">rámci jaké iterace se poprvé </w:t>
      </w:r>
      <w:r w:rsidR="00EA5DA5" w:rsidRPr="003F2A83">
        <w:rPr>
          <w:rFonts w:eastAsiaTheme="minorEastAsia"/>
        </w:rPr>
        <w:t>odklo</w:t>
      </w:r>
      <w:r w:rsidRPr="003F2A83">
        <w:rPr>
          <w:rFonts w:eastAsiaTheme="minorEastAsia"/>
        </w:rPr>
        <w:t>ní</w:t>
      </w:r>
      <w:r>
        <w:rPr>
          <w:rFonts w:eastAsiaTheme="minorEastAsia"/>
        </w:rPr>
        <w:t xml:space="preserve"> od pravide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CC130B">
        <w:t xml:space="preserve"> a</w:t>
      </w:r>
      <w:r>
        <w:t xml:space="preserve"> zejména</w:t>
      </w:r>
      <w:r w:rsidRPr="00CC130B">
        <w:t xml:space="preserv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Pr>
          <w:rFonts w:eastAsiaTheme="minorEastAsia"/>
        </w:rPr>
        <w:t xml:space="preserve">. </w:t>
      </w:r>
    </w:p>
    <w:p w14:paraId="22EBBFCA" w14:textId="76B107E7" w:rsidR="00D32188" w:rsidRDefault="00D32188" w:rsidP="00D32188">
      <w:pPr>
        <w:pStyle w:val="Standartnitext"/>
        <w:rPr>
          <w:rFonts w:eastAsiaTheme="minorEastAsia"/>
        </w:rPr>
      </w:pPr>
      <w:r>
        <w:t xml:space="preserve">Mají-li ve scéně být čtyři stoly, měl by je algoritmus obkroužit dohromady šestnácti židlemi. Toto číslo kolísá, neboť jsou-li židle v krajních oblastech, je okolo stolu žádoucí jedna nebo dvě židle.  </w:t>
      </w:r>
      <w:r w:rsidRPr="003F2A83">
        <w:t xml:space="preserve">Průměrně umístil algoritmus správně 10 židlí a poté se odklonil od pravidla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Pr="003F2A83">
        <w:rPr>
          <w:rFonts w:eastAsiaTheme="minorEastAsia"/>
        </w:rPr>
        <w:t xml:space="preserve"> k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3F2A83">
        <w:rPr>
          <w:rFonts w:eastAsiaTheme="minorEastAsia"/>
        </w:rPr>
        <w:t xml:space="preserve"> </w:t>
      </w:r>
      <w:r w:rsidR="00EA5DA5" w:rsidRPr="003F2A83">
        <w:rPr>
          <w:rFonts w:eastAsiaTheme="minorEastAsia"/>
        </w:rPr>
        <w:t xml:space="preserve">, </w:t>
      </w:r>
      <w:r w:rsidRPr="003F2A83">
        <w:rPr>
          <w:rFonts w:eastAsiaTheme="minorEastAsia"/>
        </w:rPr>
        <w:t>čímž udělal chybu. Minimální počet správně</w:t>
      </w:r>
      <w:r>
        <w:rPr>
          <w:rFonts w:eastAsiaTheme="minorEastAsia"/>
        </w:rPr>
        <w:t xml:space="preserve"> umístěných židlí byl čtyři a maximální 13. Příklad této chyby je znázorněn </w:t>
      </w:r>
      <w:r w:rsidR="00673F79">
        <w:rPr>
          <w:rFonts w:eastAsiaTheme="minorEastAsia"/>
        </w:rPr>
        <w:t>na</w:t>
      </w:r>
      <w:r>
        <w:rPr>
          <w:rFonts w:eastAsiaTheme="minorEastAsia"/>
        </w:rPr>
        <w:t xml:space="preserve"> </w:t>
      </w:r>
      <w:r w:rsidR="00673F79">
        <w:rPr>
          <w:rFonts w:eastAsiaTheme="minorEastAsia"/>
        </w:rPr>
        <w:fldChar w:fldCharType="begin"/>
      </w:r>
      <w:r w:rsidR="00673F79">
        <w:rPr>
          <w:rFonts w:eastAsiaTheme="minorEastAsia"/>
        </w:rPr>
        <w:instrText xml:space="preserve"> REF _Ref4602062 \h </w:instrText>
      </w:r>
      <w:r w:rsidR="00673F79">
        <w:rPr>
          <w:rFonts w:eastAsiaTheme="minorEastAsia"/>
        </w:rPr>
      </w:r>
      <w:r w:rsidR="00673F79">
        <w:rPr>
          <w:rFonts w:eastAsiaTheme="minorEastAsia"/>
        </w:rPr>
        <w:fldChar w:fldCharType="separate"/>
      </w:r>
      <w:r w:rsidR="00673F79">
        <w:t xml:space="preserve">Obr. </w:t>
      </w:r>
      <w:r w:rsidR="00673F79">
        <w:rPr>
          <w:noProof/>
        </w:rPr>
        <w:t>19</w:t>
      </w:r>
      <w:r w:rsidR="00673F79">
        <w:rPr>
          <w:rFonts w:eastAsiaTheme="minorEastAsia"/>
        </w:rPr>
        <w:fldChar w:fldCharType="end"/>
      </w:r>
      <w:r>
        <w:rPr>
          <w:rFonts w:eastAsiaTheme="minorEastAsia"/>
        </w:rPr>
        <w:t xml:space="preserve">. </w:t>
      </w:r>
      <w:r>
        <w:rPr>
          <w:rFonts w:eastAsiaTheme="minorEastAsia"/>
        </w:rPr>
        <w:lastRenderedPageBreak/>
        <w:t xml:space="preserve">V ideálním případě by měl algoritmus umístit židli volně do prostoru. Tato skutečnost však nebyla naučena a pravděpodobnost umístění židle po vzoru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w:t>
      </w:r>
      <w:r w:rsidR="00A74CF3">
        <w:rPr>
          <w:rFonts w:eastAsiaTheme="minorEastAsia"/>
        </w:rPr>
        <w:t xml:space="preserve">byla větší nežli umístit židli podl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EA5DA5">
        <w:rPr>
          <w:rFonts w:eastAsiaTheme="minorEastAsia"/>
        </w:rPr>
        <w:t xml:space="preserve">. </w:t>
      </w:r>
      <w:r>
        <w:rPr>
          <w:rFonts w:eastAsiaTheme="minorEastAsia"/>
        </w:rPr>
        <w:t xml:space="preserve">Pravidlo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nebylo v</w:t>
      </w:r>
      <w:r w:rsidR="006B53C6">
        <w:rPr>
          <w:rFonts w:eastAsiaTheme="minorEastAsia"/>
        </w:rPr>
        <w:t>e</w:t>
      </w:r>
      <w:r>
        <w:rPr>
          <w:rFonts w:eastAsiaTheme="minorEastAsia"/>
        </w:rPr>
        <w:t xml:space="preserve"> dvaceti </w:t>
      </w:r>
      <w:r w:rsidR="006B53C6">
        <w:rPr>
          <w:rFonts w:eastAsiaTheme="minorEastAsia"/>
        </w:rPr>
        <w:t>bězích</w:t>
      </w:r>
      <w:r>
        <w:rPr>
          <w:rFonts w:eastAsiaTheme="minorEastAsia"/>
        </w:rPr>
        <w:t xml:space="preserve"> testu porušeno ani jednou. </w:t>
      </w:r>
    </w:p>
    <w:p w14:paraId="7AA50968" w14:textId="77777777" w:rsidR="00D32188" w:rsidRDefault="00D32188" w:rsidP="00D32188">
      <w:pPr>
        <w:pStyle w:val="Obrzek"/>
      </w:pPr>
      <w:r>
        <w:drawing>
          <wp:inline distT="0" distB="0" distL="0" distR="0" wp14:anchorId="0B875755" wp14:editId="622E1E29">
            <wp:extent cx="2971800" cy="20002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7754" t="17964" r="8819" b="6587"/>
                    <a:stretch/>
                  </pic:blipFill>
                  <pic:spPr bwMode="auto">
                    <a:xfrm>
                      <a:off x="0" y="0"/>
                      <a:ext cx="2976154" cy="2003181"/>
                    </a:xfrm>
                    <a:prstGeom prst="rect">
                      <a:avLst/>
                    </a:prstGeom>
                    <a:noFill/>
                    <a:ln>
                      <a:noFill/>
                    </a:ln>
                    <a:extLst>
                      <a:ext uri="{53640926-AAD7-44D8-BBD7-CCE9431645EC}">
                        <a14:shadowObscured xmlns:a14="http://schemas.microsoft.com/office/drawing/2010/main"/>
                      </a:ext>
                    </a:extLst>
                  </pic:spPr>
                </pic:pic>
              </a:graphicData>
            </a:graphic>
          </wp:inline>
        </w:drawing>
      </w:r>
    </w:p>
    <w:p w14:paraId="5985E5EC" w14:textId="27B9D52B" w:rsidR="00D32188" w:rsidRDefault="00D32188" w:rsidP="00BF598A">
      <w:pPr>
        <w:pStyle w:val="CAPITION"/>
      </w:pPr>
      <w:bookmarkStart w:id="300" w:name="_Ref4602062"/>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19</w:t>
      </w:r>
      <w:r w:rsidR="00F94C7D">
        <w:rPr>
          <w:noProof/>
        </w:rPr>
        <w:fldChar w:fldCharType="end"/>
      </w:r>
      <w:bookmarkEnd w:id="300"/>
      <w:r>
        <w:t xml:space="preserve">: Chyba algoritmu pro náhodně vybrané pozice stolů. Chyba ve vztahu k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 xml:space="preserve"> nastala ve 12. iteraci algoritmu a je zvýrazněna červeně.</w:t>
      </w:r>
    </w:p>
    <w:p w14:paraId="3F6CEB56" w14:textId="09C8575C" w:rsidR="007B72C8" w:rsidRDefault="006B53C6" w:rsidP="008E5D5F">
      <w:pPr>
        <w:pStyle w:val="Heading3"/>
        <w:rPr>
          <w:lang w:val="en-US"/>
        </w:rPr>
      </w:pPr>
      <w:bookmarkStart w:id="301" w:name="_Toc6218165"/>
      <w:r>
        <w:t>Testování</w:t>
      </w:r>
      <w:r w:rsidR="007B72C8">
        <w:t xml:space="preserve"> </w:t>
      </w:r>
      <w:r>
        <w:t>blízkého souseda na objektu skříně</w:t>
      </w:r>
      <w:bookmarkEnd w:id="301"/>
    </w:p>
    <w:p w14:paraId="0B0F371F" w14:textId="489C8875" w:rsidR="008F15E4" w:rsidRPr="00DF6A31" w:rsidRDefault="007B72C8" w:rsidP="008F15E4">
      <w:pPr>
        <w:pStyle w:val="Standartnitext"/>
      </w:pPr>
      <w:r>
        <w:rPr>
          <w:lang w:val="en-US"/>
        </w:rPr>
        <w:t xml:space="preserve">Tato </w:t>
      </w:r>
      <w:r w:rsidR="00045D46">
        <w:rPr>
          <w:lang w:val="en-US"/>
        </w:rPr>
        <w:t>hypotéza</w:t>
      </w:r>
      <w:r>
        <w:t xml:space="preserve"> předpokládá, že se objekt třídy 4, to znamená skříň</w:t>
      </w:r>
      <w:r w:rsidR="006B6E22">
        <w:t>,</w:t>
      </w:r>
      <w:r>
        <w:t xml:space="preserve"> bude stavět ke stěně</w:t>
      </w:r>
      <w:r w:rsidR="00E95171">
        <w:t xml:space="preserve"> </w:t>
      </w:r>
      <w:proofErr w:type="gramStart"/>
      <w:r w:rsidR="00E95171">
        <w:t xml:space="preserve">viz </w:t>
      </w:r>
      <w:proofErr w:type="gramEnd"/>
      <m:oMath>
        <m:sSub>
          <m:sSubPr>
            <m:ctrlPr>
              <w:rPr>
                <w:rFonts w:ascii="Cambria Math" w:hAnsi="Cambria Math"/>
              </w:rPr>
            </m:ctrlPr>
          </m:sSubPr>
          <m:e>
            <m:r>
              <w:rPr>
                <w:rFonts w:ascii="Cambria Math" w:hAnsi="Cambria Math"/>
              </w:rPr>
              <m:t>X</m:t>
            </m:r>
          </m:e>
          <m:sub>
            <m:r>
              <m:rPr>
                <m:sty m:val="p"/>
              </m:rPr>
              <w:rPr>
                <w:rFonts w:ascii="Cambria Math" w:hAnsi="Cambria Math"/>
              </w:rPr>
              <m:t>3a</m:t>
            </m:r>
          </m:sub>
        </m:sSub>
      </m:oMath>
      <w:r w:rsidR="00E95171">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b</m:t>
            </m:r>
          </m:sub>
        </m:sSub>
        <m:r>
          <w:rPr>
            <w:rFonts w:ascii="Cambria Math" w:hAnsi="Cambria Math"/>
          </w:rPr>
          <m:t>.</m:t>
        </m:r>
      </m:oMath>
      <w:r w:rsidR="00045D46">
        <w:t xml:space="preserve"> </w:t>
      </w:r>
      <w:r w:rsidR="00DF6A31">
        <w:t xml:space="preserve">Testováno bylo </w:t>
      </w:r>
      <w:r w:rsidR="00E95171">
        <w:t xml:space="preserve">15 běhů algoritmu po </w:t>
      </w:r>
      <w:r w:rsidR="00DF6A31">
        <w:t>10 iterací</w:t>
      </w:r>
      <w:r w:rsidR="00E95171">
        <w:t>ch</w:t>
      </w:r>
      <w:r w:rsidR="00DF6A31">
        <w:t>, při kterých se vkláda</w:t>
      </w:r>
      <w:r w:rsidR="004E63C4">
        <w:t>l</w:t>
      </w:r>
      <w:r w:rsidR="00E95171">
        <w:t xml:space="preserve"> objekt této třídy</w:t>
      </w:r>
      <w:r w:rsidR="006B6E22">
        <w:t>.</w:t>
      </w:r>
      <w:r w:rsidR="006A70DD">
        <w:t xml:space="preserve"> Potenciálně správných pozic </w:t>
      </w:r>
      <w:r w:rsidR="006A70DD">
        <w:rPr>
          <w:rFonts w:eastAsiaTheme="minorEastAsia"/>
        </w:rPr>
        <w:t>je</w:t>
      </w:r>
      <w:r w:rsidR="006A70DD">
        <w:t xml:space="preserve"> po obvodu scény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6A70DD">
        <w:rPr>
          <w:rFonts w:eastAsiaTheme="minorEastAsia"/>
        </w:rPr>
        <w:t xml:space="preserve"> 87 </w:t>
      </w:r>
      <w:r w:rsidR="006A70DD" w:rsidRPr="007B72FF">
        <w:rPr>
          <w:rFonts w:eastAsiaTheme="minorEastAsia"/>
        </w:rPr>
        <w:t>z</w:t>
      </w:r>
      <w:r w:rsidR="00C2133E">
        <w:rPr>
          <w:rFonts w:eastAsiaTheme="minorEastAsia"/>
        </w:rPr>
        <w:t> </w:t>
      </w:r>
      <w:r w:rsidR="006A70DD">
        <w:rPr>
          <w:rFonts w:eastAsiaTheme="minorEastAsia"/>
        </w:rPr>
        <w:t xml:space="preserve">celkových 416. </w:t>
      </w:r>
      <w:r w:rsidR="006B6E22">
        <w:t>V rámci tohoto testování byl povolen vážený náhodný výběr ze seřazené posloupnosti predikcí</w:t>
      </w:r>
      <w:r w:rsidR="004E63C4">
        <w:t xml:space="preserve"> z </w:t>
      </w:r>
      <m:oMath>
        <m:sSub>
          <m:sSubPr>
            <m:ctrlPr>
              <w:rPr>
                <w:rFonts w:ascii="Cambria Math" w:hAnsi="Cambria Math"/>
                <w:i/>
              </w:rPr>
            </m:ctrlPr>
          </m:sSubPr>
          <m:e>
            <m:r>
              <w:rPr>
                <w:rFonts w:ascii="Cambria Math" w:hAnsi="Cambria Math"/>
              </w:rPr>
              <m:t>MP</m:t>
            </m:r>
          </m:e>
          <m:sub>
            <m:r>
              <w:rPr>
                <w:rFonts w:ascii="Cambria Math" w:hAnsi="Cambria Math"/>
              </w:rPr>
              <m:t>1</m:t>
            </m:r>
          </m:sub>
        </m:sSub>
      </m:oMath>
      <w:r w:rsidR="006B6E22">
        <w:t>.</w:t>
      </w:r>
    </w:p>
    <w:p w14:paraId="45F73BC9" w14:textId="63521D30" w:rsidR="00045D46" w:rsidRDefault="008F15E4" w:rsidP="00530CB1">
      <w:pPr>
        <w:pStyle w:val="Rovnice"/>
      </w:pPr>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a</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e>
              </m:mr>
            </m:m>
          </m:e>
        </m:d>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1</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p>
    <w:p w14:paraId="603697F2" w14:textId="14486789" w:rsidR="00E95171" w:rsidRDefault="00E95171" w:rsidP="00E95171">
      <w:pPr>
        <w:pStyle w:val="Captiontable"/>
      </w:pPr>
      <w:r>
        <w:t xml:space="preserve">Tabulka </w:t>
      </w:r>
      <w:r w:rsidR="00F94C7D">
        <w:rPr>
          <w:noProof/>
        </w:rPr>
        <w:fldChar w:fldCharType="begin"/>
      </w:r>
      <w:r w:rsidR="00F94C7D">
        <w:rPr>
          <w:noProof/>
        </w:rPr>
        <w:instrText xml:space="preserve"> SEQ Tabulka \* ARABIC </w:instrText>
      </w:r>
      <w:r w:rsidR="00F94C7D">
        <w:rPr>
          <w:noProof/>
        </w:rPr>
        <w:fldChar w:fldCharType="separate"/>
      </w:r>
      <w:r w:rsidR="00C05B9A">
        <w:rPr>
          <w:noProof/>
        </w:rPr>
        <w:t>5</w:t>
      </w:r>
      <w:r w:rsidR="00F94C7D">
        <w:rPr>
          <w:noProof/>
        </w:rPr>
        <w:fldChar w:fldCharType="end"/>
      </w:r>
      <w:r>
        <w:t>: Statistiky testování blízkého souseda na objektu skříně</w:t>
      </w:r>
    </w:p>
    <w:tbl>
      <w:tblPr>
        <w:tblStyle w:val="GridTable1Light"/>
        <w:tblW w:w="5000" w:type="pct"/>
        <w:tblLook w:val="04A0" w:firstRow="1" w:lastRow="0" w:firstColumn="1" w:lastColumn="0" w:noHBand="0" w:noVBand="1"/>
      </w:tblPr>
      <w:tblGrid>
        <w:gridCol w:w="2511"/>
        <w:gridCol w:w="3212"/>
        <w:gridCol w:w="3054"/>
      </w:tblGrid>
      <w:tr w:rsidR="00E95171" w14:paraId="2B0931B6" w14:textId="77777777" w:rsidTr="00E951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pct"/>
          </w:tcPr>
          <w:p w14:paraId="0DA4467C" w14:textId="466BE24C" w:rsidR="00E95171" w:rsidRDefault="00E95171" w:rsidP="00E95171">
            <w:pPr>
              <w:pStyle w:val="tabulkatext"/>
            </w:pPr>
            <w:r>
              <w:t>Celkový počet pozic</w:t>
            </w:r>
          </w:p>
        </w:tc>
        <w:tc>
          <w:tcPr>
            <w:tcW w:w="1830" w:type="pct"/>
          </w:tcPr>
          <w:p w14:paraId="7230BAF1" w14:textId="0E98FEA7" w:rsidR="00E95171" w:rsidRDefault="00E95171" w:rsidP="00E95171">
            <w:pPr>
              <w:pStyle w:val="tabulkatext"/>
              <w:cnfStyle w:val="100000000000" w:firstRow="1" w:lastRow="0" w:firstColumn="0" w:lastColumn="0" w:oddVBand="0" w:evenVBand="0" w:oddHBand="0" w:evenHBand="0" w:firstRowFirstColumn="0" w:firstRowLastColumn="0" w:lastRowFirstColumn="0" w:lastRowLastColumn="0"/>
            </w:pPr>
            <w:r>
              <w:t>Správné umístění objektu</w:t>
            </w:r>
          </w:p>
        </w:tc>
        <w:tc>
          <w:tcPr>
            <w:tcW w:w="1740" w:type="pct"/>
          </w:tcPr>
          <w:p w14:paraId="52809CB8" w14:textId="487AD98A" w:rsidR="00E95171" w:rsidRPr="00E95171" w:rsidRDefault="00E95171" w:rsidP="00E95171">
            <w:pPr>
              <w:pStyle w:val="tabulkatext"/>
              <w:cnfStyle w:val="100000000000" w:firstRow="1" w:lastRow="0" w:firstColumn="0" w:lastColumn="0" w:oddVBand="0" w:evenVBand="0" w:oddHBand="0" w:evenHBand="0" w:firstRowFirstColumn="0" w:firstRowLastColumn="0" w:lastRowFirstColumn="0" w:lastRowLastColumn="0"/>
              <w:rPr>
                <w:lang w:val="en-US"/>
              </w:rPr>
            </w:pPr>
            <w:r>
              <w:rPr>
                <w:lang w:val="en-US"/>
              </w:rPr>
              <w:t>Špatné umístění objektu</w:t>
            </w:r>
          </w:p>
        </w:tc>
      </w:tr>
      <w:tr w:rsidR="00E95171" w14:paraId="66E8DBD0" w14:textId="77777777" w:rsidTr="00E95171">
        <w:tc>
          <w:tcPr>
            <w:cnfStyle w:val="001000000000" w:firstRow="0" w:lastRow="0" w:firstColumn="1" w:lastColumn="0" w:oddVBand="0" w:evenVBand="0" w:oddHBand="0" w:evenHBand="0" w:firstRowFirstColumn="0" w:firstRowLastColumn="0" w:lastRowFirstColumn="0" w:lastRowLastColumn="0"/>
            <w:tcW w:w="1430" w:type="pct"/>
          </w:tcPr>
          <w:p w14:paraId="1AC4D80E" w14:textId="0F644E5E" w:rsidR="00E95171" w:rsidRPr="00E95171" w:rsidRDefault="00E95171" w:rsidP="00E95171">
            <w:pPr>
              <w:pStyle w:val="tabulkatext"/>
              <w:rPr>
                <w:b w:val="0"/>
              </w:rPr>
            </w:pPr>
            <w:r w:rsidRPr="00E95171">
              <w:rPr>
                <w:b w:val="0"/>
              </w:rPr>
              <w:t>150</w:t>
            </w:r>
          </w:p>
        </w:tc>
        <w:tc>
          <w:tcPr>
            <w:tcW w:w="1830" w:type="pct"/>
          </w:tcPr>
          <w:p w14:paraId="0CA148C3" w14:textId="30E3445E" w:rsidR="00E95171" w:rsidRDefault="00E95171" w:rsidP="00E95171">
            <w:pPr>
              <w:pStyle w:val="tabulkatext"/>
              <w:cnfStyle w:val="000000000000" w:firstRow="0" w:lastRow="0" w:firstColumn="0" w:lastColumn="0" w:oddVBand="0" w:evenVBand="0" w:oddHBand="0" w:evenHBand="0" w:firstRowFirstColumn="0" w:firstRowLastColumn="0" w:lastRowFirstColumn="0" w:lastRowLastColumn="0"/>
            </w:pPr>
            <w:r>
              <w:t>148</w:t>
            </w:r>
          </w:p>
        </w:tc>
        <w:tc>
          <w:tcPr>
            <w:tcW w:w="1740" w:type="pct"/>
          </w:tcPr>
          <w:p w14:paraId="227112BF" w14:textId="57A7C350" w:rsidR="00E95171" w:rsidRDefault="00E95171" w:rsidP="00E95171">
            <w:pPr>
              <w:pStyle w:val="tabulkatext"/>
              <w:cnfStyle w:val="000000000000" w:firstRow="0" w:lastRow="0" w:firstColumn="0" w:lastColumn="0" w:oddVBand="0" w:evenVBand="0" w:oddHBand="0" w:evenHBand="0" w:firstRowFirstColumn="0" w:firstRowLastColumn="0" w:lastRowFirstColumn="0" w:lastRowLastColumn="0"/>
            </w:pPr>
            <w:r>
              <w:t>2</w:t>
            </w:r>
          </w:p>
        </w:tc>
      </w:tr>
    </w:tbl>
    <w:p w14:paraId="409D6775" w14:textId="154F5EE4" w:rsidR="00E95171" w:rsidRDefault="00E95171" w:rsidP="00E95171">
      <w:pPr>
        <w:pStyle w:val="Standartnitext"/>
      </w:pPr>
    </w:p>
    <w:p w14:paraId="20F800C9" w14:textId="44F7BE07" w:rsidR="00E95171" w:rsidRPr="00E95171" w:rsidRDefault="00E95171" w:rsidP="00E95171">
      <w:pPr>
        <w:pStyle w:val="Standartnitext"/>
      </w:pPr>
      <w:r>
        <w:t>Z </w:t>
      </w:r>
      <w:r w:rsidR="006A70DD">
        <w:t>t</w:t>
      </w:r>
      <w:r>
        <w:t xml:space="preserve">abulky výše vyplývá, že chybovost navrženého testu je méně než 2 %. V jednom případě ze 150 byla skříň umístěna do vnitřního prostoru na roh. Ve druhém chybovém případě byla skříň umístěna do prostoru bez kontaktu se zdí. </w:t>
      </w:r>
    </w:p>
    <w:p w14:paraId="2F9DA755" w14:textId="1CDE4776" w:rsidR="00550A50" w:rsidRPr="00DF6A31" w:rsidRDefault="00550A50" w:rsidP="00DF6A31">
      <w:pPr>
        <w:pStyle w:val="Standartnitext"/>
        <w:rPr>
          <w:lang w:bidi="he-IL"/>
        </w:rPr>
      </w:pPr>
      <w:r>
        <w:t>N</w:t>
      </w:r>
      <w:r>
        <w:rPr>
          <w:lang w:bidi="he-IL"/>
        </w:rPr>
        <w:t>ásledující obrázek</w:t>
      </w:r>
      <w:r w:rsidR="00DF6A31">
        <w:rPr>
          <w:lang w:bidi="he-IL"/>
        </w:rPr>
        <w:t xml:space="preserve"> (</w:t>
      </w:r>
      <w:r w:rsidR="00673F79">
        <w:rPr>
          <w:lang w:bidi="he-IL"/>
        </w:rPr>
        <w:fldChar w:fldCharType="begin"/>
      </w:r>
      <w:r w:rsidR="00673F79">
        <w:rPr>
          <w:lang w:bidi="he-IL"/>
        </w:rPr>
        <w:instrText xml:space="preserve"> REF _Ref4231570 \h </w:instrText>
      </w:r>
      <w:r w:rsidR="00673F79">
        <w:rPr>
          <w:lang w:bidi="he-IL"/>
        </w:rPr>
      </w:r>
      <w:r w:rsidR="00673F79">
        <w:rPr>
          <w:lang w:bidi="he-IL"/>
        </w:rPr>
        <w:fldChar w:fldCharType="separate"/>
      </w:r>
      <w:r w:rsidR="00673F79">
        <w:t xml:space="preserve">Obr. </w:t>
      </w:r>
      <w:r w:rsidR="00673F79">
        <w:rPr>
          <w:noProof/>
        </w:rPr>
        <w:t>20</w:t>
      </w:r>
      <w:r w:rsidR="00673F79">
        <w:rPr>
          <w:lang w:bidi="he-IL"/>
        </w:rPr>
        <w:fldChar w:fldCharType="end"/>
      </w:r>
      <w:r w:rsidR="00DF6A31">
        <w:rPr>
          <w:lang w:bidi="he-IL"/>
        </w:rPr>
        <w:t>)</w:t>
      </w:r>
      <w:r>
        <w:rPr>
          <w:lang w:bidi="he-IL"/>
        </w:rPr>
        <w:t xml:space="preserve"> ukazuje</w:t>
      </w:r>
      <w:r w:rsidR="00E95171">
        <w:rPr>
          <w:lang w:bidi="he-IL"/>
        </w:rPr>
        <w:t xml:space="preserve"> příklad součtové</w:t>
      </w:r>
      <w:r w:rsidR="00DF6A31">
        <w:rPr>
          <w:lang w:bidi="he-IL"/>
        </w:rPr>
        <w:t xml:space="preserve"> </w:t>
      </w:r>
      <w:r>
        <w:rPr>
          <w:lang w:bidi="he-IL"/>
        </w:rPr>
        <w:t>matic</w:t>
      </w:r>
      <w:r w:rsidR="00E95171">
        <w:rPr>
          <w:lang w:bidi="he-IL"/>
        </w:rPr>
        <w:t>e</w:t>
      </w:r>
      <w:r>
        <w:rPr>
          <w:lang w:bidi="he-IL"/>
        </w:rPr>
        <w:t xml:space="preserve"> pravděpodobnosti </w:t>
      </w:r>
      <w:r w:rsidR="00DF6A31">
        <w:rPr>
          <w:lang w:bidi="he-IL"/>
        </w:rPr>
        <w:t xml:space="preserve">výskytu třídy čtyři před první predikcí. Pravděpodobnosti jsou </w:t>
      </w:r>
      <w:r w:rsidR="00DF6A31">
        <w:rPr>
          <w:lang w:bidi="he-IL"/>
        </w:rPr>
        <w:lastRenderedPageBreak/>
        <w:t xml:space="preserve">správně rozloženy kolem stěny </w:t>
      </w:r>
      <m:oMath>
        <m:sSub>
          <m:sSubPr>
            <m:ctrlPr>
              <w:rPr>
                <w:rFonts w:ascii="Cambria Math" w:hAnsi="Cambria Math"/>
                <w:i/>
                <w:iCs/>
                <w:lang w:val="en-US"/>
              </w:rPr>
            </m:ctrlPr>
          </m:sSubPr>
          <m:e>
            <m:r>
              <w:rPr>
                <w:rFonts w:ascii="Cambria Math" w:hAnsi="Cambria Math"/>
              </w:rPr>
              <m:t>M</m:t>
            </m:r>
          </m:e>
          <m:sub>
            <m:r>
              <m:rPr>
                <m:sty m:val="bi"/>
              </m:rPr>
              <w:rPr>
                <w:rFonts w:ascii="Cambria Math" w:hAnsi="Cambria Math"/>
              </w:rPr>
              <m:t>1</m:t>
            </m:r>
          </m:sub>
        </m:sSub>
      </m:oMath>
      <w:r w:rsidR="00DF6A31" w:rsidRPr="00DF6A31">
        <w:rPr>
          <w:rFonts w:eastAsiaTheme="minorEastAsia"/>
          <w:iCs/>
        </w:rPr>
        <w:t>.</w:t>
      </w:r>
      <w:r w:rsidR="00DF6A31">
        <w:rPr>
          <w:rFonts w:eastAsiaTheme="minorEastAsia"/>
          <w:iCs/>
        </w:rPr>
        <w:t xml:space="preserve"> Predikce objektu</w:t>
      </w:r>
      <w:r w:rsidR="00673F79">
        <w:rPr>
          <w:rFonts w:eastAsiaTheme="minorEastAsia"/>
          <w:iCs/>
        </w:rPr>
        <w:t xml:space="preserve"> (</w:t>
      </w:r>
      <w:r w:rsidR="00673F79">
        <w:rPr>
          <w:rFonts w:eastAsiaTheme="minorEastAsia"/>
          <w:iCs/>
        </w:rPr>
        <w:fldChar w:fldCharType="begin"/>
      </w:r>
      <w:r w:rsidR="00673F79">
        <w:rPr>
          <w:rFonts w:eastAsiaTheme="minorEastAsia"/>
          <w:iCs/>
        </w:rPr>
        <w:instrText xml:space="preserve"> REF _Ref4232224 \h </w:instrText>
      </w:r>
      <w:r w:rsidR="00673F79">
        <w:rPr>
          <w:rFonts w:eastAsiaTheme="minorEastAsia"/>
          <w:iCs/>
        </w:rPr>
      </w:r>
      <w:r w:rsidR="00673F79">
        <w:rPr>
          <w:rFonts w:eastAsiaTheme="minorEastAsia"/>
          <w:iCs/>
        </w:rPr>
        <w:fldChar w:fldCharType="separate"/>
      </w:r>
      <w:r w:rsidR="00673F79">
        <w:t xml:space="preserve">Obr. </w:t>
      </w:r>
      <w:r w:rsidR="00673F79">
        <w:rPr>
          <w:noProof/>
        </w:rPr>
        <w:t>22</w:t>
      </w:r>
      <w:r w:rsidR="00673F79">
        <w:rPr>
          <w:rFonts w:eastAsiaTheme="minorEastAsia"/>
          <w:iCs/>
        </w:rPr>
        <w:fldChar w:fldCharType="end"/>
      </w:r>
      <w:r w:rsidR="00673F79">
        <w:rPr>
          <w:rFonts w:eastAsiaTheme="minorEastAsia"/>
          <w:iCs/>
        </w:rPr>
        <w:t>)</w:t>
      </w:r>
      <w:r w:rsidR="00DF6A31">
        <w:rPr>
          <w:rFonts w:eastAsiaTheme="minorEastAsia"/>
          <w:iCs/>
        </w:rPr>
        <w:t xml:space="preserve"> se pak odvíjí od součinové matice viz </w:t>
      </w:r>
      <w:r w:rsidR="00673F79">
        <w:rPr>
          <w:rFonts w:eastAsiaTheme="minorEastAsia"/>
          <w:iCs/>
        </w:rPr>
        <w:fldChar w:fldCharType="begin"/>
      </w:r>
      <w:r w:rsidR="00673F79">
        <w:rPr>
          <w:rFonts w:eastAsiaTheme="minorEastAsia"/>
          <w:iCs/>
        </w:rPr>
        <w:instrText xml:space="preserve"> REF _Ref4231668 \h </w:instrText>
      </w:r>
      <w:r w:rsidR="00673F79">
        <w:rPr>
          <w:rFonts w:eastAsiaTheme="minorEastAsia"/>
          <w:iCs/>
        </w:rPr>
      </w:r>
      <w:r w:rsidR="00673F79">
        <w:rPr>
          <w:rFonts w:eastAsiaTheme="minorEastAsia"/>
          <w:iCs/>
        </w:rPr>
        <w:fldChar w:fldCharType="separate"/>
      </w:r>
      <w:r w:rsidR="00673F79">
        <w:t xml:space="preserve">Obr. </w:t>
      </w:r>
      <w:r w:rsidR="00673F79">
        <w:rPr>
          <w:noProof/>
        </w:rPr>
        <w:t>21</w:t>
      </w:r>
      <w:r w:rsidR="00673F79">
        <w:rPr>
          <w:rFonts w:eastAsiaTheme="minorEastAsia"/>
          <w:iCs/>
        </w:rPr>
        <w:fldChar w:fldCharType="end"/>
      </w:r>
      <w:r w:rsidR="00DF6A31">
        <w:rPr>
          <w:rFonts w:eastAsiaTheme="minorEastAsia"/>
          <w:iCs/>
        </w:rPr>
        <w:t>.</w:t>
      </w:r>
    </w:p>
    <w:p w14:paraId="073C5E63" w14:textId="5C85A14D" w:rsidR="007B72C8" w:rsidRDefault="004E63C4" w:rsidP="00DF6A31">
      <w:pPr>
        <w:pStyle w:val="Obrzek"/>
      </w:pPr>
      <w:r>
        <w:drawing>
          <wp:inline distT="0" distB="0" distL="0" distR="0" wp14:anchorId="1BB9FD35" wp14:editId="001A5443">
            <wp:extent cx="2204963" cy="1695450"/>
            <wp:effectExtent l="0" t="0" r="5080" b="0"/>
            <wp:docPr id="103" name="Obráze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839" t="2451" r="5859" b="2958"/>
                    <a:stretch/>
                  </pic:blipFill>
                  <pic:spPr bwMode="auto">
                    <a:xfrm>
                      <a:off x="0" y="0"/>
                      <a:ext cx="2231993" cy="1716234"/>
                    </a:xfrm>
                    <a:prstGeom prst="rect">
                      <a:avLst/>
                    </a:prstGeom>
                    <a:noFill/>
                    <a:ln>
                      <a:noFill/>
                    </a:ln>
                    <a:extLst>
                      <a:ext uri="{53640926-AAD7-44D8-BBD7-CCE9431645EC}">
                        <a14:shadowObscured xmlns:a14="http://schemas.microsoft.com/office/drawing/2010/main"/>
                      </a:ext>
                    </a:extLst>
                  </pic:spPr>
                </pic:pic>
              </a:graphicData>
            </a:graphic>
          </wp:inline>
        </w:drawing>
      </w:r>
    </w:p>
    <w:p w14:paraId="1D820616" w14:textId="3C62BE83" w:rsidR="00DF6A31" w:rsidRDefault="00DF6A31" w:rsidP="00DF6A31">
      <w:pPr>
        <w:pStyle w:val="CAPITION"/>
      </w:pPr>
      <w:bookmarkStart w:id="302" w:name="_Ref4231570"/>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20</w:t>
      </w:r>
      <w:r w:rsidR="009A0142">
        <w:rPr>
          <w:noProof/>
        </w:rPr>
        <w:fldChar w:fldCharType="end"/>
      </w:r>
      <w:bookmarkEnd w:id="302"/>
      <w:r>
        <w:t>: Součtová matice pravděpodobnosti pro predikci výskytu objektu třídy 4 v první iteraci.</w:t>
      </w:r>
    </w:p>
    <w:p w14:paraId="162DAED3" w14:textId="171003DF" w:rsidR="00DF6A31" w:rsidRDefault="004E63C4" w:rsidP="00DF6A31">
      <w:pPr>
        <w:pStyle w:val="CAPITION"/>
      </w:pPr>
      <w:r>
        <w:rPr>
          <w:noProof/>
          <w:lang w:eastAsia="cs-CZ"/>
        </w:rPr>
        <w:drawing>
          <wp:inline distT="0" distB="0" distL="0" distR="0" wp14:anchorId="1D4E2200" wp14:editId="4EC5D195">
            <wp:extent cx="2152650" cy="1680581"/>
            <wp:effectExtent l="0" t="0" r="0" b="0"/>
            <wp:docPr id="104" name="Obrázek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2187" t="2428" r="6341" b="2396"/>
                    <a:stretch/>
                  </pic:blipFill>
                  <pic:spPr bwMode="auto">
                    <a:xfrm>
                      <a:off x="0" y="0"/>
                      <a:ext cx="2152650" cy="1680581"/>
                    </a:xfrm>
                    <a:prstGeom prst="rect">
                      <a:avLst/>
                    </a:prstGeom>
                    <a:noFill/>
                    <a:ln>
                      <a:noFill/>
                    </a:ln>
                    <a:extLst>
                      <a:ext uri="{53640926-AAD7-44D8-BBD7-CCE9431645EC}">
                        <a14:shadowObscured xmlns:a14="http://schemas.microsoft.com/office/drawing/2010/main"/>
                      </a:ext>
                    </a:extLst>
                  </pic:spPr>
                </pic:pic>
              </a:graphicData>
            </a:graphic>
          </wp:inline>
        </w:drawing>
      </w:r>
    </w:p>
    <w:p w14:paraId="3026C93E" w14:textId="3D4B2F8B" w:rsidR="00DF6A31" w:rsidRDefault="00DF6A31" w:rsidP="00DF6A31">
      <w:pPr>
        <w:pStyle w:val="CAPITION"/>
      </w:pPr>
      <w:bookmarkStart w:id="303" w:name="_Ref4231668"/>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21</w:t>
      </w:r>
      <w:r w:rsidR="009A0142">
        <w:rPr>
          <w:noProof/>
        </w:rPr>
        <w:fldChar w:fldCharType="end"/>
      </w:r>
      <w:bookmarkEnd w:id="303"/>
      <w:r>
        <w:t>:</w:t>
      </w:r>
      <w:r w:rsidRPr="00DF6A31">
        <w:t xml:space="preserve"> </w:t>
      </w:r>
      <w:r>
        <w:t>Součinová matice pravděpodobnosti pro predikci výskytu objektu třídy 4 v první iteraci.</w:t>
      </w:r>
    </w:p>
    <w:p w14:paraId="0145C673" w14:textId="222A2A6B" w:rsidR="006B6E22" w:rsidRDefault="006B6E22" w:rsidP="006B6E22">
      <w:pPr>
        <w:pStyle w:val="Obrzek"/>
      </w:pPr>
      <w:r>
        <w:drawing>
          <wp:inline distT="0" distB="0" distL="0" distR="0" wp14:anchorId="42465F51" wp14:editId="35B0B162">
            <wp:extent cx="2105872" cy="1430401"/>
            <wp:effectExtent l="0" t="0" r="8890" b="0"/>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811" t="10628" r="2174" b="2416"/>
                    <a:stretch/>
                  </pic:blipFill>
                  <pic:spPr bwMode="auto">
                    <a:xfrm>
                      <a:off x="0" y="0"/>
                      <a:ext cx="2105872" cy="1430401"/>
                    </a:xfrm>
                    <a:prstGeom prst="rect">
                      <a:avLst/>
                    </a:prstGeom>
                    <a:noFill/>
                    <a:ln>
                      <a:noFill/>
                    </a:ln>
                    <a:extLst>
                      <a:ext uri="{53640926-AAD7-44D8-BBD7-CCE9431645EC}">
                        <a14:shadowObscured xmlns:a14="http://schemas.microsoft.com/office/drawing/2010/main"/>
                      </a:ext>
                    </a:extLst>
                  </pic:spPr>
                </pic:pic>
              </a:graphicData>
            </a:graphic>
          </wp:inline>
        </w:drawing>
      </w:r>
    </w:p>
    <w:p w14:paraId="46AA2070" w14:textId="6B9E44CF" w:rsidR="006B6E22" w:rsidRDefault="006B6E22" w:rsidP="006B6E22">
      <w:pPr>
        <w:pStyle w:val="CAPITION"/>
      </w:pPr>
      <w:bookmarkStart w:id="304" w:name="_Ref4232224"/>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22</w:t>
      </w:r>
      <w:r w:rsidR="009A0142">
        <w:rPr>
          <w:noProof/>
        </w:rPr>
        <w:fldChar w:fldCharType="end"/>
      </w:r>
      <w:bookmarkEnd w:id="304"/>
      <w:r>
        <w:t xml:space="preserve">: </w:t>
      </w:r>
      <w:r w:rsidR="00E95171">
        <w:t>Příklad v</w:t>
      </w:r>
      <w:r>
        <w:t>ýsledn</w:t>
      </w:r>
      <w:r w:rsidR="00F0348C" w:rsidRPr="003F2A83">
        <w:t>é</w:t>
      </w:r>
      <w:r>
        <w:t xml:space="preserve"> scén</w:t>
      </w:r>
      <w:r w:rsidR="00E95171">
        <w:t>y</w:t>
      </w:r>
      <w:r>
        <w:t xml:space="preserve"> po 10 iteracích. </w:t>
      </w:r>
    </w:p>
    <w:p w14:paraId="33D61040" w14:textId="2FBA426F" w:rsidR="006B6E22" w:rsidRPr="00DF6A31" w:rsidRDefault="006B6E22" w:rsidP="006B6E22">
      <w:pPr>
        <w:pStyle w:val="Standartnitext"/>
        <w:rPr>
          <w:lang w:bidi="he-IL"/>
        </w:rPr>
      </w:pPr>
      <w:r>
        <w:t xml:space="preserve">V rámci tohoto testování se replikace vlastnosti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rPr>
          <w:rFonts w:eastAsiaTheme="minorEastAsia"/>
        </w:rPr>
        <w:t xml:space="preserve"> potvrdila</w:t>
      </w:r>
      <w:r w:rsidR="00D426DC">
        <w:rPr>
          <w:rFonts w:eastAsiaTheme="minorEastAsia"/>
        </w:rPr>
        <w:t xml:space="preserve"> a</w:t>
      </w:r>
      <w:r>
        <w:rPr>
          <w:rFonts w:eastAsiaTheme="minorEastAsia"/>
        </w:rPr>
        <w:t xml:space="preserve"> </w:t>
      </w:r>
      <w:r w:rsidR="00D426DC">
        <w:rPr>
          <w:rFonts w:eastAsiaTheme="minorEastAsia"/>
        </w:rPr>
        <w:t>n</w:t>
      </w:r>
      <w:r>
        <w:rPr>
          <w:rFonts w:eastAsiaTheme="minorEastAsia"/>
        </w:rPr>
        <w:t>apříč nagenerovanými scénami</w:t>
      </w:r>
      <w:r w:rsidR="006A70DD">
        <w:rPr>
          <w:rFonts w:eastAsiaTheme="minorEastAsia"/>
        </w:rPr>
        <w:t xml:space="preserve"> spolehlivě</w:t>
      </w:r>
      <w:r>
        <w:rPr>
          <w:rFonts w:eastAsiaTheme="minorEastAsia"/>
        </w:rPr>
        <w:t xml:space="preserve"> nedocházelo </w:t>
      </w:r>
      <w:r w:rsidR="00D426DC">
        <w:rPr>
          <w:rFonts w:eastAsiaTheme="minorEastAsia"/>
        </w:rPr>
        <w:t>k odklonům od tohoto pravidla</w:t>
      </w:r>
      <w:r>
        <w:rPr>
          <w:rFonts w:eastAsiaTheme="minorEastAsia"/>
        </w:rPr>
        <w:t>.</w:t>
      </w:r>
    </w:p>
    <w:p w14:paraId="6064F834" w14:textId="460851A1" w:rsidR="008F15E4" w:rsidRDefault="006B53C6" w:rsidP="008E5D5F">
      <w:pPr>
        <w:pStyle w:val="Heading3"/>
        <w:rPr>
          <w:iCs/>
          <w:sz w:val="24"/>
          <w:szCs w:val="22"/>
          <w:lang w:val="en-US"/>
        </w:rPr>
      </w:pPr>
      <w:bookmarkStart w:id="305" w:name="_Toc6218166"/>
      <w:r>
        <w:t xml:space="preserve">Testování </w:t>
      </w:r>
      <w:r w:rsidR="006B4F2E">
        <w:t>prostorovosti</w:t>
      </w:r>
      <w:bookmarkEnd w:id="305"/>
      <w:r>
        <w:t xml:space="preserve"> </w:t>
      </w:r>
    </w:p>
    <w:p w14:paraId="02E7D434" w14:textId="79326E2C" w:rsidR="008F15E4" w:rsidRPr="00C2133E" w:rsidRDefault="00692674" w:rsidP="00692674">
      <w:pPr>
        <w:pStyle w:val="Standartnitext"/>
      </w:pPr>
      <w:r w:rsidRPr="00C2133E">
        <w:rPr>
          <w:rPrChange w:id="306" w:author="Ježek Bruno" w:date="2019-04-16T11:06:00Z">
            <w:rPr>
              <w:lang w:val="en-US"/>
            </w:rPr>
          </w:rPrChange>
        </w:rPr>
        <w:t>Hypotéza testuje vlastnost</w:t>
      </w:r>
      <w:r w:rsidR="006B53C6" w:rsidRPr="00C2133E">
        <w:rPr>
          <w:rPrChange w:id="307" w:author="Ježek Bruno" w:date="2019-04-16T11:06:00Z">
            <w:rPr>
              <w:lang w:val="en-US"/>
            </w:rPr>
          </w:rPrChange>
        </w:rPr>
        <w:t xml:space="preserve"> vyobrazenou v matici </w:t>
      </w:r>
      <m:oMath>
        <m:sSub>
          <m:sSubPr>
            <m:ctrlPr>
              <w:rPr>
                <w:rFonts w:ascii="Cambria Math" w:hAnsi="Cambria Math"/>
                <w:i/>
              </w:rPr>
            </m:ctrlPr>
          </m:sSubPr>
          <m:e>
            <m:r>
              <w:rPr>
                <w:rFonts w:ascii="Cambria Math" w:hAnsi="Cambria Math"/>
                <w:rPrChange w:id="308" w:author="Ježek Bruno" w:date="2019-04-16T11:06:00Z">
                  <w:rPr>
                    <w:rFonts w:ascii="Cambria Math" w:hAnsi="Cambria Math"/>
                    <w:lang w:val="en-US"/>
                  </w:rPr>
                </w:rPrChange>
              </w:rPr>
              <m:t>X</m:t>
            </m:r>
          </m:e>
          <m:sub>
            <m:r>
              <w:rPr>
                <w:rFonts w:ascii="Cambria Math" w:hAnsi="Cambria Math"/>
                <w:rPrChange w:id="309" w:author="Ježek Bruno" w:date="2019-04-16T11:06:00Z">
                  <w:rPr>
                    <w:rFonts w:ascii="Cambria Math" w:hAnsi="Cambria Math"/>
                    <w:lang w:val="en-US"/>
                  </w:rPr>
                </w:rPrChange>
              </w:rPr>
              <m:t>4</m:t>
            </m:r>
          </m:sub>
        </m:sSub>
      </m:oMath>
      <w:r w:rsidRPr="00C2133E">
        <w:rPr>
          <w:rFonts w:eastAsiaTheme="minorEastAsia"/>
          <w:rPrChange w:id="310" w:author="Ježek Bruno" w:date="2019-04-16T11:06:00Z">
            <w:rPr>
              <w:rFonts w:eastAsiaTheme="minorEastAsia"/>
              <w:lang w:val="en-US"/>
            </w:rPr>
          </w:rPrChange>
        </w:rPr>
        <w:t>, která představuje skutečnost</w:t>
      </w:r>
      <w:r w:rsidRPr="00C2133E">
        <w:rPr>
          <w:rPrChange w:id="311" w:author="Ježek Bruno" w:date="2019-04-16T11:06:00Z">
            <w:rPr>
              <w:lang w:val="en-US"/>
            </w:rPr>
          </w:rPrChange>
        </w:rPr>
        <w:t xml:space="preserve">, že objekt třídy 5, to znamená objekt popsatelný jako </w:t>
      </w:r>
      <w:r w:rsidRPr="00C2133E">
        <w:t>„</w:t>
      </w:r>
      <w:r w:rsidRPr="00C2133E">
        <w:rPr>
          <w:rPrChange w:id="312" w:author="Ježek Bruno" w:date="2019-04-16T11:06:00Z">
            <w:rPr>
              <w:lang w:val="en-US"/>
            </w:rPr>
          </w:rPrChange>
        </w:rPr>
        <w:t xml:space="preserve">objekt volného prostoru”, by se uvnitř </w:t>
      </w:r>
      <m:oMath>
        <m:sSub>
          <m:sSubPr>
            <m:ctrlPr>
              <w:rPr>
                <w:rFonts w:ascii="Cambria Math" w:hAnsi="Cambria Math"/>
                <w:i/>
              </w:rPr>
            </m:ctrlPr>
          </m:sSubPr>
          <m:e>
            <m:r>
              <w:rPr>
                <w:rFonts w:ascii="Cambria Math" w:hAnsi="Cambria Math"/>
                <w:rPrChange w:id="313" w:author="Ježek Bruno" w:date="2019-04-16T11:06:00Z">
                  <w:rPr>
                    <w:rFonts w:ascii="Cambria Math" w:hAnsi="Cambria Math"/>
                    <w:lang w:val="en-US"/>
                  </w:rPr>
                </w:rPrChange>
              </w:rPr>
              <m:t>M</m:t>
            </m:r>
          </m:e>
          <m:sub>
            <m:r>
              <w:rPr>
                <w:rFonts w:ascii="Cambria Math" w:hAnsi="Cambria Math"/>
                <w:rPrChange w:id="314" w:author="Ježek Bruno" w:date="2019-04-16T11:06:00Z">
                  <w:rPr>
                    <w:rFonts w:ascii="Cambria Math" w:hAnsi="Cambria Math"/>
                    <w:lang w:val="en-US"/>
                  </w:rPr>
                </w:rPrChange>
              </w:rPr>
              <m:t>1</m:t>
            </m:r>
          </m:sub>
        </m:sSub>
      </m:oMath>
      <w:r w:rsidRPr="00C2133E">
        <w:rPr>
          <w:rFonts w:eastAsiaTheme="minorEastAsia"/>
          <w:rPrChange w:id="315" w:author="Ježek Bruno" w:date="2019-04-16T11:06:00Z">
            <w:rPr>
              <w:rFonts w:eastAsiaTheme="minorEastAsia"/>
              <w:lang w:val="en-US"/>
            </w:rPr>
          </w:rPrChange>
        </w:rPr>
        <w:t xml:space="preserve"> měl objevit na místě, kolem kterého existuje rozpoznatelný </w:t>
      </w:r>
      <w:r w:rsidRPr="00C2133E">
        <w:rPr>
          <w:rFonts w:eastAsiaTheme="minorEastAsia"/>
          <w:rPrChange w:id="316" w:author="Ježek Bruno" w:date="2019-04-16T11:06:00Z">
            <w:rPr>
              <w:rFonts w:eastAsiaTheme="minorEastAsia"/>
              <w:lang w:val="en-US"/>
            </w:rPr>
          </w:rPrChange>
        </w:rPr>
        <w:lastRenderedPageBreak/>
        <w:t>volný prostor. Řečeno jinak, existuje-li v</w:t>
      </w:r>
      <w:r w:rsidR="004C0032" w:rsidRPr="00C2133E">
        <w:rPr>
          <w:rFonts w:eastAsiaTheme="minorEastAsia"/>
          <w:rPrChange w:id="317" w:author="Ježek Bruno" w:date="2019-04-16T11:06:00Z">
            <w:rPr>
              <w:rFonts w:eastAsiaTheme="minorEastAsia"/>
              <w:lang w:val="en-US"/>
            </w:rPr>
          </w:rPrChange>
        </w:rPr>
        <w:t xml:space="preserve"> </w:t>
      </w:r>
      <m:oMath>
        <m:sSub>
          <m:sSubPr>
            <m:ctrlPr>
              <w:rPr>
                <w:rFonts w:ascii="Cambria Math" w:hAnsi="Cambria Math"/>
                <w:i/>
              </w:rPr>
            </m:ctrlPr>
          </m:sSubPr>
          <m:e>
            <m:r>
              <w:rPr>
                <w:rFonts w:ascii="Cambria Math" w:hAnsi="Cambria Math"/>
                <w:rPrChange w:id="318" w:author="Ježek Bruno" w:date="2019-04-16T11:06:00Z">
                  <w:rPr>
                    <w:rFonts w:ascii="Cambria Math" w:hAnsi="Cambria Math"/>
                    <w:lang w:val="en-US"/>
                  </w:rPr>
                </w:rPrChange>
              </w:rPr>
              <m:t>M</m:t>
            </m:r>
          </m:e>
          <m:sub>
            <m:r>
              <w:rPr>
                <w:rFonts w:ascii="Cambria Math" w:hAnsi="Cambria Math"/>
                <w:rPrChange w:id="319" w:author="Ježek Bruno" w:date="2019-04-16T11:06:00Z">
                  <w:rPr>
                    <w:rFonts w:ascii="Cambria Math" w:hAnsi="Cambria Math"/>
                    <w:lang w:val="en-US"/>
                  </w:rPr>
                </w:rPrChange>
              </w:rPr>
              <m:t>1</m:t>
            </m:r>
          </m:sub>
        </m:sSub>
      </m:oMath>
      <w:r w:rsidRPr="00C2133E">
        <w:rPr>
          <w:rFonts w:eastAsiaTheme="minorEastAsia"/>
          <w:rPrChange w:id="320" w:author="Ježek Bruno" w:date="2019-04-16T11:06:00Z">
            <w:rPr>
              <w:rFonts w:eastAsiaTheme="minorEastAsia"/>
              <w:lang w:val="en-US"/>
            </w:rPr>
          </w:rPrChange>
        </w:rPr>
        <w:t xml:space="preserve"> shluk objektů, měl by být objekt třídy 5</w:t>
      </w:r>
      <w:r w:rsidR="003229C2" w:rsidRPr="00C2133E">
        <w:rPr>
          <w:rFonts w:eastAsiaTheme="minorEastAsia"/>
          <w:rPrChange w:id="321" w:author="Ježek Bruno" w:date="2019-04-16T11:06:00Z">
            <w:rPr>
              <w:rFonts w:eastAsiaTheme="minorEastAsia"/>
              <w:lang w:val="en-US"/>
            </w:rPr>
          </w:rPrChange>
        </w:rPr>
        <w:t xml:space="preserve"> predikován mimo tento shluk.</w:t>
      </w:r>
      <w:r w:rsidR="00AD0AA4" w:rsidRPr="00C2133E">
        <w:rPr>
          <w:rFonts w:eastAsiaTheme="minorEastAsia"/>
          <w:rPrChange w:id="322" w:author="Ježek Bruno" w:date="2019-04-16T11:06:00Z">
            <w:rPr>
              <w:rFonts w:eastAsiaTheme="minorEastAsia"/>
              <w:lang w:val="en-US"/>
            </w:rPr>
          </w:rPrChange>
        </w:rPr>
        <w:t xml:space="preserve"> </w:t>
      </w:r>
    </w:p>
    <w:p w14:paraId="1A6B5ABC" w14:textId="2D9A35A1" w:rsidR="008F15E4" w:rsidRPr="00AD0AA4" w:rsidRDefault="001F6B6B" w:rsidP="00530CB1">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4</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w:rPr>
                        <w:rFonts w:ascii="Cambria Math" w:hAnsi="Cambria Math"/>
                      </w:rPr>
                      <m:t>1</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e>
                  <m:e>
                    <m:r>
                      <m:rPr>
                        <m:sty m:val="b"/>
                      </m:rPr>
                      <w:rPr>
                        <w:rFonts w:ascii="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10083530" w14:textId="5CF631BB" w:rsidR="00AD0AA4" w:rsidRDefault="00AD0AA4" w:rsidP="00AD0AA4">
      <w:pPr>
        <w:pStyle w:val="Standartnitext"/>
      </w:pPr>
      <w:r>
        <w:t>Tento konkrétní test je založen spíše na subjektivním posouze</w:t>
      </w:r>
      <w:r w:rsidR="00EF1B76">
        <w:t>ní</w:t>
      </w:r>
      <w:r w:rsidR="00B02C44">
        <w:t>, proto</w:t>
      </w:r>
      <w:r w:rsidR="00EF1B76">
        <w:t xml:space="preserve"> není příliš vypovídající.</w:t>
      </w:r>
      <w:r w:rsidR="00B02C44">
        <w:t xml:space="preserve"> Objektová třída pět měla rovněž velice nízkou úspěšnost při trénování.</w:t>
      </w:r>
      <w:r w:rsidR="00EF1B76">
        <w:t xml:space="preserve"> Na</w:t>
      </w:r>
      <w:r>
        <w:t> </w:t>
      </w:r>
      <w:r w:rsidR="00673F79">
        <w:fldChar w:fldCharType="begin"/>
      </w:r>
      <w:r w:rsidR="00673F79">
        <w:instrText xml:space="preserve"> REF _Ref5968654 \h </w:instrText>
      </w:r>
      <w:r w:rsidR="00673F79">
        <w:fldChar w:fldCharType="separate"/>
      </w:r>
      <w:r w:rsidR="00673F79">
        <w:t xml:space="preserve">Obr. </w:t>
      </w:r>
      <w:r w:rsidR="00673F79">
        <w:rPr>
          <w:noProof/>
        </w:rPr>
        <w:t>23</w:t>
      </w:r>
      <w:r w:rsidR="00673F79">
        <w:fldChar w:fldCharType="end"/>
      </w:r>
      <w:r w:rsidR="00EF1B76">
        <w:t xml:space="preserve"> jsou scény, ve kterých</w:t>
      </w:r>
      <w:r>
        <w:t xml:space="preserve"> se v rozích čtvercové scény nachází shluk objektů. Červeně je označena predikce testovaného objektu.</w:t>
      </w:r>
      <w:r w:rsidR="00EF1B76">
        <w:t xml:space="preserve"> Lze konstatovat, že „objekt volného prostoru“ je</w:t>
      </w:r>
      <w:r w:rsidR="00B02C44">
        <w:t xml:space="preserve"> většinou</w:t>
      </w:r>
      <w:r w:rsidR="00EF1B76">
        <w:t xml:space="preserve"> umísťován dvě a více pozic od shluku objektu.</w:t>
      </w:r>
      <w:r w:rsidR="00B02C44">
        <w:t xml:space="preserve"> </w:t>
      </w:r>
    </w:p>
    <w:p w14:paraId="3C913AA2" w14:textId="71E33282" w:rsidR="00AD0AA4" w:rsidRDefault="00AD0AA4" w:rsidP="00AD0AA4">
      <w:pPr>
        <w:pStyle w:val="Obrzek"/>
        <w:rPr>
          <w:lang w:val="en-US"/>
        </w:rPr>
      </w:pPr>
      <w:r w:rsidRPr="00AD0AA4">
        <w:drawing>
          <wp:inline distT="0" distB="0" distL="0" distR="0" wp14:anchorId="392AA360" wp14:editId="241BED31">
            <wp:extent cx="1278655" cy="1259934"/>
            <wp:effectExtent l="0" t="0" r="0" b="0"/>
            <wp:docPr id="65" name="Picture 65" descr="C:\Users\Adam Ouhrabka\Desktop\t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Adam Ouhrabka\Desktop\t8.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7123" t="11413" r="19158" b="4870"/>
                    <a:stretch/>
                  </pic:blipFill>
                  <pic:spPr bwMode="auto">
                    <a:xfrm>
                      <a:off x="0" y="0"/>
                      <a:ext cx="1330433" cy="1310954"/>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33CA6B06" wp14:editId="30E9557F">
            <wp:extent cx="1271142" cy="1260695"/>
            <wp:effectExtent l="0" t="0" r="5715" b="0"/>
            <wp:docPr id="64" name="Picture 64" descr="C:\Users\Adam Ouhrabka\Desktop\t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dam Ouhrabka\Desktop\t7.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7533" t="11233" r="19022" b="4868"/>
                    <a:stretch/>
                  </pic:blipFill>
                  <pic:spPr bwMode="auto">
                    <a:xfrm>
                      <a:off x="0" y="0"/>
                      <a:ext cx="1330212" cy="1319279"/>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77789427" wp14:editId="1C2F3D6F">
            <wp:extent cx="1255705" cy="1255892"/>
            <wp:effectExtent l="0" t="0" r="1905" b="1905"/>
            <wp:docPr id="63" name="Picture 63" descr="C:\Users\Adam Ouhrabka\Desktop\t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dam Ouhrabka\Desktop\t6.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7393" t="10870" r="18751" b="3976"/>
                    <a:stretch/>
                  </pic:blipFill>
                  <pic:spPr bwMode="auto">
                    <a:xfrm>
                      <a:off x="0" y="0"/>
                      <a:ext cx="1291006" cy="1291198"/>
                    </a:xfrm>
                    <a:prstGeom prst="rect">
                      <a:avLst/>
                    </a:prstGeom>
                    <a:noFill/>
                    <a:ln>
                      <a:noFill/>
                    </a:ln>
                    <a:extLst>
                      <a:ext uri="{53640926-AAD7-44D8-BBD7-CCE9431645EC}">
                        <a14:shadowObscured xmlns:a14="http://schemas.microsoft.com/office/drawing/2010/main"/>
                      </a:ext>
                    </a:extLst>
                  </pic:spPr>
                </pic:pic>
              </a:graphicData>
            </a:graphic>
          </wp:inline>
        </w:drawing>
      </w:r>
      <w:r w:rsidR="00EF1B76" w:rsidRPr="00AD0AA4">
        <w:drawing>
          <wp:inline distT="0" distB="0" distL="0" distR="0" wp14:anchorId="5C8929B8" wp14:editId="5025223B">
            <wp:extent cx="1274051" cy="1247447"/>
            <wp:effectExtent l="0" t="0" r="2540" b="0"/>
            <wp:docPr id="60" name="Picture 60" descr="C:\Users\Adam Ouhrabka\Desktop\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dam Ouhrabka\Desktop\t5.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7122" t="11233" r="18478" b="4693"/>
                    <a:stretch/>
                  </pic:blipFill>
                  <pic:spPr bwMode="auto">
                    <a:xfrm>
                      <a:off x="0" y="0"/>
                      <a:ext cx="1300487" cy="1273331"/>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78C91EBA" wp14:editId="0F988750">
            <wp:extent cx="1250362" cy="1231934"/>
            <wp:effectExtent l="0" t="0" r="6985" b="6350"/>
            <wp:docPr id="61" name="Picture 61" descr="C:\Users\Adam Ouhrabka\Desktop\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dam Ouhrabka\Desktop\t1.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7256" t="11051" r="18750" b="4882"/>
                    <a:stretch/>
                  </pic:blipFill>
                  <pic:spPr bwMode="auto">
                    <a:xfrm>
                      <a:off x="0" y="0"/>
                      <a:ext cx="1274881" cy="1256092"/>
                    </a:xfrm>
                    <a:prstGeom prst="rect">
                      <a:avLst/>
                    </a:prstGeom>
                    <a:noFill/>
                    <a:ln>
                      <a:noFill/>
                    </a:ln>
                    <a:extLst>
                      <a:ext uri="{53640926-AAD7-44D8-BBD7-CCE9431645EC}">
                        <a14:shadowObscured xmlns:a14="http://schemas.microsoft.com/office/drawing/2010/main"/>
                      </a:ext>
                    </a:extLst>
                  </pic:spPr>
                </pic:pic>
              </a:graphicData>
            </a:graphic>
          </wp:inline>
        </w:drawing>
      </w:r>
      <w:r w:rsidR="00EF1B76" w:rsidRPr="00AD0AA4">
        <w:drawing>
          <wp:inline distT="0" distB="0" distL="0" distR="0" wp14:anchorId="432BEEAF" wp14:editId="07707DCE">
            <wp:extent cx="1278787" cy="1265714"/>
            <wp:effectExtent l="0" t="0" r="0" b="0"/>
            <wp:docPr id="62" name="Picture 62" descr="C:\Users\Adam Ouhrabka\Desktop\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dam Ouhrabka\Desktop\t2.pn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6579" t="10688" r="18886" b="4144"/>
                    <a:stretch/>
                  </pic:blipFill>
                  <pic:spPr bwMode="auto">
                    <a:xfrm>
                      <a:off x="0" y="0"/>
                      <a:ext cx="1297633" cy="1284367"/>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3A15922B" wp14:editId="3DC18850">
            <wp:extent cx="1278468" cy="1262546"/>
            <wp:effectExtent l="0" t="0" r="0" b="0"/>
            <wp:docPr id="59" name="Picture 59" descr="C:\Users\Adam Ouhrabka\Desktop\t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dam Ouhrabka\Desktop\t4.p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7123" t="11052" r="19294" b="5225"/>
                    <a:stretch/>
                  </pic:blipFill>
                  <pic:spPr bwMode="auto">
                    <a:xfrm>
                      <a:off x="0" y="0"/>
                      <a:ext cx="1299421" cy="1283239"/>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68954366" wp14:editId="5838FED2">
            <wp:extent cx="1254204" cy="1238583"/>
            <wp:effectExtent l="0" t="0" r="3175" b="0"/>
            <wp:docPr id="58" name="Picture 58" descr="C:\Users\Adam Ouhrabka\Desktop\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dam Ouhrabka\Desktop\t3.p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7258" t="11414" r="19158" b="4863"/>
                    <a:stretch/>
                  </pic:blipFill>
                  <pic:spPr bwMode="auto">
                    <a:xfrm>
                      <a:off x="0" y="0"/>
                      <a:ext cx="1272909" cy="1257055"/>
                    </a:xfrm>
                    <a:prstGeom prst="rect">
                      <a:avLst/>
                    </a:prstGeom>
                    <a:noFill/>
                    <a:ln>
                      <a:noFill/>
                    </a:ln>
                    <a:extLst>
                      <a:ext uri="{53640926-AAD7-44D8-BBD7-CCE9431645EC}">
                        <a14:shadowObscured xmlns:a14="http://schemas.microsoft.com/office/drawing/2010/main"/>
                      </a:ext>
                    </a:extLst>
                  </pic:spPr>
                </pic:pic>
              </a:graphicData>
            </a:graphic>
          </wp:inline>
        </w:drawing>
      </w:r>
    </w:p>
    <w:p w14:paraId="34159459" w14:textId="5A3C10E8" w:rsidR="00EF1B76" w:rsidRPr="00AD0AA4" w:rsidRDefault="00EF1B76" w:rsidP="00EF1B76">
      <w:pPr>
        <w:pStyle w:val="CAPITION"/>
        <w:rPr>
          <w:lang w:val="en-US"/>
        </w:rPr>
      </w:pPr>
      <w:bookmarkStart w:id="323" w:name="_Ref5968654"/>
      <w:r>
        <w:t xml:space="preserve">Obr. </w:t>
      </w:r>
      <w:r w:rsidR="00CC21F4">
        <w:rPr>
          <w:noProof/>
        </w:rPr>
        <w:fldChar w:fldCharType="begin"/>
      </w:r>
      <w:r w:rsidR="00CC21F4">
        <w:rPr>
          <w:noProof/>
        </w:rPr>
        <w:instrText xml:space="preserve"> SEQ Obr. \* ARABIC </w:instrText>
      </w:r>
      <w:r w:rsidR="00CC21F4">
        <w:rPr>
          <w:noProof/>
        </w:rPr>
        <w:fldChar w:fldCharType="separate"/>
      </w:r>
      <w:r w:rsidR="00E25B52">
        <w:rPr>
          <w:noProof/>
        </w:rPr>
        <w:t>23</w:t>
      </w:r>
      <w:r w:rsidR="00CC21F4">
        <w:rPr>
          <w:noProof/>
        </w:rPr>
        <w:fldChar w:fldCharType="end"/>
      </w:r>
      <w:bookmarkEnd w:id="323"/>
      <w:r>
        <w:t xml:space="preserve"> Predikce objektu třídy 5 pro čtyři ručně nadefinované shluky objektů.</w:t>
      </w:r>
    </w:p>
    <w:p w14:paraId="726C1B76" w14:textId="218F0DA2" w:rsidR="008F15E4" w:rsidRDefault="006B4F2E" w:rsidP="008E5D5F">
      <w:pPr>
        <w:pStyle w:val="Heading3"/>
        <w:rPr>
          <w:iCs/>
          <w:sz w:val="24"/>
          <w:szCs w:val="22"/>
          <w:lang w:val="en-US"/>
        </w:rPr>
      </w:pPr>
      <w:bookmarkStart w:id="324" w:name="_Toc6218167"/>
      <w:r>
        <w:t>Testování zasazení objektu mezi jiné</w:t>
      </w:r>
      <w:bookmarkEnd w:id="324"/>
    </w:p>
    <w:p w14:paraId="021702C9" w14:textId="14B74888" w:rsidR="008F15E4" w:rsidRPr="00C2133E" w:rsidRDefault="006B4F2E" w:rsidP="008F15E4">
      <w:pPr>
        <w:pStyle w:val="Standartnitext"/>
        <w:rPr>
          <w:rPrChange w:id="325" w:author="Ježek Bruno" w:date="2019-04-16T11:07:00Z">
            <w:rPr>
              <w:lang w:val="en-IN"/>
            </w:rPr>
          </w:rPrChange>
        </w:rPr>
      </w:pPr>
      <w:r w:rsidRPr="00C2133E">
        <w:rPr>
          <w:rPrChange w:id="326" w:author="Ježek Bruno" w:date="2019-04-16T11:07:00Z">
            <w:rPr>
              <w:lang w:val="en-US"/>
            </w:rPr>
          </w:rPrChange>
        </w:rPr>
        <w:t>Reprezentační matice</w:t>
      </w:r>
      <w:r w:rsidR="00692674" w:rsidRPr="00C2133E">
        <w:rPr>
          <w:rPrChange w:id="327" w:author="Ježek Bruno" w:date="2019-04-16T11:07:00Z">
            <w:rPr>
              <w:lang w:val="en-US"/>
            </w:rPr>
          </w:rPrChange>
        </w:rPr>
        <w:t xml:space="preserve"> </w:t>
      </w:r>
      <m:oMath>
        <m:sSub>
          <m:sSubPr>
            <m:ctrlPr>
              <w:rPr>
                <w:rFonts w:ascii="Cambria Math" w:hAnsi="Cambria Math"/>
                <w:i/>
              </w:rPr>
            </m:ctrlPr>
          </m:sSubPr>
          <m:e>
            <m:r>
              <w:rPr>
                <w:rFonts w:ascii="Cambria Math" w:hAnsi="Cambria Math"/>
                <w:rPrChange w:id="328" w:author="Ježek Bruno" w:date="2019-04-16T11:07:00Z">
                  <w:rPr>
                    <w:rFonts w:ascii="Cambria Math" w:hAnsi="Cambria Math"/>
                    <w:lang w:val="en-US"/>
                  </w:rPr>
                </w:rPrChange>
              </w:rPr>
              <m:t>X</m:t>
            </m:r>
          </m:e>
          <m:sub>
            <m:r>
              <w:rPr>
                <w:rFonts w:ascii="Cambria Math" w:hAnsi="Cambria Math"/>
                <w:rPrChange w:id="329" w:author="Ježek Bruno" w:date="2019-04-16T11:07:00Z">
                  <w:rPr>
                    <w:rFonts w:ascii="Cambria Math" w:hAnsi="Cambria Math"/>
                    <w:lang w:val="en-US"/>
                  </w:rPr>
                </w:rPrChange>
              </w:rPr>
              <m:t>5a</m:t>
            </m:r>
          </m:sub>
        </m:sSub>
      </m:oMath>
      <w:r w:rsidR="00692674" w:rsidRPr="00C2133E">
        <w:rPr>
          <w:rFonts w:eastAsiaTheme="minorEastAsia"/>
          <w:rPrChange w:id="330" w:author="Ježek Bruno" w:date="2019-04-16T11:07:00Z">
            <w:rPr>
              <w:rFonts w:eastAsiaTheme="minorEastAsia"/>
              <w:lang w:val="en-US"/>
            </w:rPr>
          </w:rPrChange>
        </w:rPr>
        <w:t xml:space="preserve"> a </w:t>
      </w:r>
      <m:oMath>
        <m:sSub>
          <m:sSubPr>
            <m:ctrlPr>
              <w:rPr>
                <w:rFonts w:ascii="Cambria Math" w:eastAsiaTheme="minorEastAsia" w:hAnsi="Cambria Math"/>
                <w:i/>
              </w:rPr>
            </m:ctrlPr>
          </m:sSubPr>
          <m:e>
            <m:r>
              <w:rPr>
                <w:rFonts w:ascii="Cambria Math" w:eastAsiaTheme="minorEastAsia" w:hAnsi="Cambria Math"/>
                <w:rPrChange w:id="331" w:author="Ježek Bruno" w:date="2019-04-16T11:07:00Z">
                  <w:rPr>
                    <w:rFonts w:ascii="Cambria Math" w:eastAsiaTheme="minorEastAsia" w:hAnsi="Cambria Math"/>
                    <w:lang w:val="en-US"/>
                  </w:rPr>
                </w:rPrChange>
              </w:rPr>
              <m:t>X</m:t>
            </m:r>
          </m:e>
          <m:sub>
            <m:r>
              <w:rPr>
                <w:rFonts w:ascii="Cambria Math" w:eastAsiaTheme="minorEastAsia" w:hAnsi="Cambria Math"/>
                <w:rPrChange w:id="332" w:author="Ježek Bruno" w:date="2019-04-16T11:07:00Z">
                  <w:rPr>
                    <w:rFonts w:ascii="Cambria Math" w:eastAsiaTheme="minorEastAsia" w:hAnsi="Cambria Math"/>
                    <w:lang w:val="en-US"/>
                  </w:rPr>
                </w:rPrChange>
              </w:rPr>
              <m:t>5b</m:t>
            </m:r>
          </m:sub>
        </m:sSub>
      </m:oMath>
      <w:r w:rsidR="00692674" w:rsidRPr="00C2133E">
        <w:rPr>
          <w:rFonts w:eastAsiaTheme="minorEastAsia"/>
          <w:rPrChange w:id="333" w:author="Ježek Bruno" w:date="2019-04-16T11:07:00Z">
            <w:rPr>
              <w:rFonts w:eastAsiaTheme="minorEastAsia"/>
              <w:lang w:val="en-US"/>
            </w:rPr>
          </w:rPrChange>
        </w:rPr>
        <w:t xml:space="preserve"> představují skutečnost, že objekt třídy 6, který </w:t>
      </w:r>
      <w:r w:rsidR="00F0096B" w:rsidRPr="00C2133E">
        <w:rPr>
          <w:rFonts w:eastAsiaTheme="minorEastAsia"/>
          <w:rPrChange w:id="334" w:author="Ježek Bruno" w:date="2019-04-16T11:07:00Z">
            <w:rPr>
              <w:rFonts w:eastAsiaTheme="minorEastAsia"/>
              <w:lang w:val="en-US"/>
            </w:rPr>
          </w:rPrChange>
        </w:rPr>
        <w:t>zastupuje</w:t>
      </w:r>
      <w:r w:rsidR="00692674" w:rsidRPr="00C2133E">
        <w:rPr>
          <w:rFonts w:eastAsiaTheme="minorEastAsia"/>
          <w:rPrChange w:id="335" w:author="Ježek Bruno" w:date="2019-04-16T11:07:00Z">
            <w:rPr>
              <w:rFonts w:eastAsiaTheme="minorEastAsia"/>
              <w:lang w:val="en-US"/>
            </w:rPr>
          </w:rPrChange>
        </w:rPr>
        <w:t xml:space="preserve"> okno, by měl vždy nahradit objekt třídy jedna, tedy zeď.</w:t>
      </w:r>
      <w:r w:rsidR="004C0032" w:rsidRPr="00C2133E">
        <w:rPr>
          <w:rFonts w:eastAsiaTheme="minorEastAsia"/>
          <w:rPrChange w:id="336" w:author="Ježek Bruno" w:date="2019-04-16T11:07:00Z">
            <w:rPr>
              <w:rFonts w:eastAsiaTheme="minorEastAsia"/>
              <w:lang w:val="en-US"/>
            </w:rPr>
          </w:rPrChange>
        </w:rPr>
        <w:t xml:space="preserve"> </w:t>
      </w:r>
      <w:r w:rsidR="00692674" w:rsidRPr="00C2133E">
        <w:rPr>
          <w:rFonts w:eastAsiaTheme="minorEastAsia"/>
          <w:rPrChange w:id="337" w:author="Ježek Bruno" w:date="2019-04-16T11:07:00Z">
            <w:rPr>
              <w:rFonts w:eastAsiaTheme="minorEastAsia"/>
              <w:lang w:val="en-US"/>
            </w:rPr>
          </w:rPrChange>
        </w:rPr>
        <w:t>Současně je sledováno, že okno nebude umístěno za objektem, kter</w:t>
      </w:r>
      <w:r w:rsidR="003229C2" w:rsidRPr="00C2133E">
        <w:rPr>
          <w:rFonts w:eastAsiaTheme="minorEastAsia"/>
          <w:rPrChange w:id="338" w:author="Ježek Bruno" w:date="2019-04-16T11:07:00Z">
            <w:rPr>
              <w:rFonts w:eastAsiaTheme="minorEastAsia"/>
              <w:lang w:val="en-US"/>
            </w:rPr>
          </w:rPrChange>
        </w:rPr>
        <w:t>ý</w:t>
      </w:r>
      <w:r w:rsidR="00692674" w:rsidRPr="00C2133E">
        <w:rPr>
          <w:rFonts w:eastAsiaTheme="minorEastAsia"/>
          <w:rPrChange w:id="339" w:author="Ježek Bruno" w:date="2019-04-16T11:07:00Z">
            <w:rPr>
              <w:rFonts w:eastAsiaTheme="minorEastAsia"/>
              <w:lang w:val="en-US"/>
            </w:rPr>
          </w:rPrChange>
        </w:rPr>
        <w:t xml:space="preserve"> by hypoteticky</w:t>
      </w:r>
      <w:r w:rsidR="003229C2" w:rsidRPr="00C2133E">
        <w:rPr>
          <w:rFonts w:eastAsiaTheme="minorEastAsia"/>
          <w:rPrChange w:id="340" w:author="Ježek Bruno" w:date="2019-04-16T11:07:00Z">
            <w:rPr>
              <w:rFonts w:eastAsiaTheme="minorEastAsia"/>
              <w:lang w:val="en-US"/>
            </w:rPr>
          </w:rPrChange>
        </w:rPr>
        <w:t xml:space="preserve"> bránil</w:t>
      </w:r>
      <w:r w:rsidR="00692674" w:rsidRPr="00C2133E">
        <w:rPr>
          <w:rFonts w:eastAsiaTheme="minorEastAsia"/>
          <w:rPrChange w:id="341" w:author="Ježek Bruno" w:date="2019-04-16T11:07:00Z">
            <w:rPr>
              <w:rFonts w:eastAsiaTheme="minorEastAsia"/>
              <w:lang w:val="en-US"/>
            </w:rPr>
          </w:rPrChange>
        </w:rPr>
        <w:t xml:space="preserve"> průchodu světla. Primárně se jedná o objekt skřín</w:t>
      </w:r>
      <w:r w:rsidR="003229C2" w:rsidRPr="00C2133E">
        <w:rPr>
          <w:rFonts w:eastAsiaTheme="minorEastAsia"/>
          <w:rPrChange w:id="342" w:author="Ježek Bruno" w:date="2019-04-16T11:07:00Z">
            <w:rPr>
              <w:rFonts w:eastAsiaTheme="minorEastAsia"/>
              <w:lang w:val="en-US"/>
            </w:rPr>
          </w:rPrChange>
        </w:rPr>
        <w:t>ě</w:t>
      </w:r>
      <w:r w:rsidRPr="00C2133E">
        <w:rPr>
          <w:rFonts w:eastAsiaTheme="minorEastAsia"/>
          <w:rPrChange w:id="343" w:author="Ježek Bruno" w:date="2019-04-16T11:07:00Z">
            <w:rPr>
              <w:rFonts w:eastAsiaTheme="minorEastAsia"/>
              <w:lang w:val="en-US"/>
            </w:rPr>
          </w:rPrChange>
        </w:rPr>
        <w:t xml:space="preserve"> 4</w:t>
      </w:r>
      <w:r w:rsidR="00692674" w:rsidRPr="00C2133E">
        <w:rPr>
          <w:rFonts w:eastAsiaTheme="minorEastAsia"/>
          <w:rPrChange w:id="344" w:author="Ježek Bruno" w:date="2019-04-16T11:07:00Z">
            <w:rPr>
              <w:rFonts w:eastAsiaTheme="minorEastAsia"/>
              <w:lang w:val="en-US"/>
            </w:rPr>
          </w:rPrChange>
        </w:rPr>
        <w:t>.</w:t>
      </w:r>
      <w:r w:rsidR="00586FA7" w:rsidRPr="00C2133E">
        <w:rPr>
          <w:rFonts w:eastAsiaTheme="minorEastAsia"/>
          <w:rPrChange w:id="345" w:author="Ježek Bruno" w:date="2019-04-16T11:07:00Z">
            <w:rPr>
              <w:rFonts w:eastAsiaTheme="minorEastAsia"/>
              <w:lang w:val="en-US"/>
            </w:rPr>
          </w:rPrChange>
        </w:rPr>
        <w:t xml:space="preserve"> V testu proběhlo deset běh</w:t>
      </w:r>
      <w:r w:rsidR="00F0348C" w:rsidRPr="00C2133E">
        <w:rPr>
          <w:rFonts w:eastAsiaTheme="minorEastAsia"/>
          <w:rPrChange w:id="346" w:author="Ježek Bruno" w:date="2019-04-16T11:07:00Z">
            <w:rPr>
              <w:rFonts w:eastAsiaTheme="minorEastAsia"/>
              <w:lang w:val="en-US"/>
            </w:rPr>
          </w:rPrChange>
        </w:rPr>
        <w:t>ů</w:t>
      </w:r>
      <w:r w:rsidR="00586FA7" w:rsidRPr="00C2133E">
        <w:rPr>
          <w:rFonts w:eastAsiaTheme="minorEastAsia"/>
          <w:rPrChange w:id="347" w:author="Ježek Bruno" w:date="2019-04-16T11:07:00Z">
            <w:rPr>
              <w:rFonts w:eastAsiaTheme="minorEastAsia"/>
              <w:lang w:val="en-US"/>
            </w:rPr>
          </w:rPrChange>
        </w:rPr>
        <w:t xml:space="preserve"> algoritmu, každý s dvaceti iteracemi. Nejprve bylo nagenerováno deset objektů třídy čtyři a poté deset objektů tří</w:t>
      </w:r>
      <w:r w:rsidR="00D7284D" w:rsidRPr="00C2133E">
        <w:rPr>
          <w:rFonts w:eastAsiaTheme="minorEastAsia"/>
          <w:rPrChange w:id="348" w:author="Ježek Bruno" w:date="2019-04-16T11:07:00Z">
            <w:rPr>
              <w:rFonts w:eastAsiaTheme="minorEastAsia"/>
              <w:lang w:val="en-US"/>
            </w:rPr>
          </w:rPrChange>
        </w:rPr>
        <w:t>dy šest, o které primárně šlo.</w:t>
      </w:r>
    </w:p>
    <w:p w14:paraId="7523F11D" w14:textId="2F449796" w:rsidR="008F15E4" w:rsidRDefault="001F6B6B" w:rsidP="00530CB1">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5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6</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r w:rsidR="008F15E4">
        <w:t xml:space="preserve"> </w:t>
      </w:r>
      <w:r w:rsidR="00586FA7">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5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6</m:t>
                  </m:r>
                </m:e>
              </m:mr>
            </m:m>
          </m:e>
        </m:d>
      </m:oMath>
    </w:p>
    <w:tbl>
      <w:tblPr>
        <w:tblStyle w:val="GridTable1Light"/>
        <w:tblW w:w="5000" w:type="pct"/>
        <w:tblLook w:val="04A0" w:firstRow="1" w:lastRow="0" w:firstColumn="1" w:lastColumn="0" w:noHBand="0" w:noVBand="1"/>
      </w:tblPr>
      <w:tblGrid>
        <w:gridCol w:w="2511"/>
        <w:gridCol w:w="3212"/>
        <w:gridCol w:w="3054"/>
      </w:tblGrid>
      <w:tr w:rsidR="00586FA7" w:rsidRPr="00E95171" w14:paraId="076F4AF0" w14:textId="77777777" w:rsidTr="006C16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pct"/>
          </w:tcPr>
          <w:p w14:paraId="45A133E6" w14:textId="77777777" w:rsidR="00586FA7" w:rsidRDefault="00586FA7" w:rsidP="006C16BA">
            <w:pPr>
              <w:pStyle w:val="tabulkatext"/>
            </w:pPr>
            <w:r>
              <w:t>Celkový počet pozic</w:t>
            </w:r>
          </w:p>
        </w:tc>
        <w:tc>
          <w:tcPr>
            <w:tcW w:w="1830" w:type="pct"/>
          </w:tcPr>
          <w:p w14:paraId="5450EA60" w14:textId="77777777" w:rsidR="00586FA7" w:rsidRDefault="00586FA7" w:rsidP="006C16BA">
            <w:pPr>
              <w:pStyle w:val="tabulkatext"/>
              <w:cnfStyle w:val="100000000000" w:firstRow="1" w:lastRow="0" w:firstColumn="0" w:lastColumn="0" w:oddVBand="0" w:evenVBand="0" w:oddHBand="0" w:evenHBand="0" w:firstRowFirstColumn="0" w:firstRowLastColumn="0" w:lastRowFirstColumn="0" w:lastRowLastColumn="0"/>
            </w:pPr>
            <w:r>
              <w:t>Správné umístění objektu</w:t>
            </w:r>
          </w:p>
        </w:tc>
        <w:tc>
          <w:tcPr>
            <w:tcW w:w="1740" w:type="pct"/>
          </w:tcPr>
          <w:p w14:paraId="3F3C4D53" w14:textId="77777777" w:rsidR="00586FA7" w:rsidRPr="00E95171" w:rsidRDefault="00586FA7" w:rsidP="006C16BA">
            <w:pPr>
              <w:pStyle w:val="tabulkatext"/>
              <w:cnfStyle w:val="100000000000" w:firstRow="1" w:lastRow="0" w:firstColumn="0" w:lastColumn="0" w:oddVBand="0" w:evenVBand="0" w:oddHBand="0" w:evenHBand="0" w:firstRowFirstColumn="0" w:firstRowLastColumn="0" w:lastRowFirstColumn="0" w:lastRowLastColumn="0"/>
              <w:rPr>
                <w:lang w:val="en-US"/>
              </w:rPr>
            </w:pPr>
            <w:r>
              <w:rPr>
                <w:lang w:val="en-US"/>
              </w:rPr>
              <w:t>Špatné umístění objektu</w:t>
            </w:r>
          </w:p>
        </w:tc>
      </w:tr>
      <w:tr w:rsidR="00586FA7" w14:paraId="63775F54" w14:textId="77777777" w:rsidTr="006C16BA">
        <w:tc>
          <w:tcPr>
            <w:cnfStyle w:val="001000000000" w:firstRow="0" w:lastRow="0" w:firstColumn="1" w:lastColumn="0" w:oddVBand="0" w:evenVBand="0" w:oddHBand="0" w:evenHBand="0" w:firstRowFirstColumn="0" w:firstRowLastColumn="0" w:lastRowFirstColumn="0" w:lastRowLastColumn="0"/>
            <w:tcW w:w="1430" w:type="pct"/>
          </w:tcPr>
          <w:p w14:paraId="539A8E3C" w14:textId="530C9487" w:rsidR="00586FA7" w:rsidRPr="00E95171" w:rsidRDefault="00586FA7" w:rsidP="006C16BA">
            <w:pPr>
              <w:pStyle w:val="tabulkatext"/>
              <w:rPr>
                <w:b w:val="0"/>
              </w:rPr>
            </w:pPr>
            <w:r>
              <w:rPr>
                <w:b w:val="0"/>
              </w:rPr>
              <w:t>100</w:t>
            </w:r>
          </w:p>
        </w:tc>
        <w:tc>
          <w:tcPr>
            <w:tcW w:w="1830" w:type="pct"/>
          </w:tcPr>
          <w:p w14:paraId="6B4F84B6" w14:textId="28CBF2E1" w:rsidR="00586FA7" w:rsidRDefault="00D7284D" w:rsidP="006C16BA">
            <w:pPr>
              <w:pStyle w:val="tabulkatext"/>
              <w:cnfStyle w:val="000000000000" w:firstRow="0" w:lastRow="0" w:firstColumn="0" w:lastColumn="0" w:oddVBand="0" w:evenVBand="0" w:oddHBand="0" w:evenHBand="0" w:firstRowFirstColumn="0" w:firstRowLastColumn="0" w:lastRowFirstColumn="0" w:lastRowLastColumn="0"/>
            </w:pPr>
            <w:r>
              <w:t>91</w:t>
            </w:r>
          </w:p>
        </w:tc>
        <w:tc>
          <w:tcPr>
            <w:tcW w:w="1740" w:type="pct"/>
          </w:tcPr>
          <w:p w14:paraId="64A3300D" w14:textId="0B4C6846" w:rsidR="00586FA7" w:rsidRDefault="00D7284D" w:rsidP="006C16BA">
            <w:pPr>
              <w:pStyle w:val="tabulkatext"/>
              <w:cnfStyle w:val="000000000000" w:firstRow="0" w:lastRow="0" w:firstColumn="0" w:lastColumn="0" w:oddVBand="0" w:evenVBand="0" w:oddHBand="0" w:evenHBand="0" w:firstRowFirstColumn="0" w:firstRowLastColumn="0" w:lastRowFirstColumn="0" w:lastRowLastColumn="0"/>
            </w:pPr>
            <w:r>
              <w:t>9</w:t>
            </w:r>
          </w:p>
        </w:tc>
      </w:tr>
    </w:tbl>
    <w:p w14:paraId="00B9D562" w14:textId="7C02902D" w:rsidR="00586FA7" w:rsidRDefault="00586FA7" w:rsidP="00586FA7">
      <w:pPr>
        <w:pStyle w:val="Standartnitext"/>
      </w:pPr>
    </w:p>
    <w:p w14:paraId="3858010F" w14:textId="45211E42" w:rsidR="00586FA7" w:rsidRPr="00C05B9A" w:rsidRDefault="00586FA7" w:rsidP="00C05B9A">
      <w:pPr>
        <w:pStyle w:val="Standartnitext"/>
      </w:pPr>
      <w:r>
        <w:t xml:space="preserve">Z celkového počtu sta iterací bylo 67 oken umístěno správně a 33 špatně. </w:t>
      </w:r>
      <w:r w:rsidR="00A74CF3">
        <w:t>Ze špatně umístěných případů</w:t>
      </w:r>
      <w:r w:rsidR="00C01EE5">
        <w:t xml:space="preserve"> stála</w:t>
      </w:r>
      <w:r>
        <w:t xml:space="preserve"> </w:t>
      </w:r>
      <w:r w:rsidR="000F04BD">
        <w:t>4</w:t>
      </w:r>
      <w:r>
        <w:t xml:space="preserve"> před oknem skříň a </w:t>
      </w:r>
      <w:r w:rsidR="00D7284D">
        <w:t>3</w:t>
      </w:r>
      <w:r>
        <w:t xml:space="preserve"> bylo okno nevhodně zasazeno do rohu pokoje.</w:t>
      </w:r>
      <w:r w:rsidR="00D7284D">
        <w:t xml:space="preserve"> Chybovost tak odpovídá zaokrouhleně 10%.</w:t>
      </w:r>
      <w:r>
        <w:t xml:space="preserve"> </w:t>
      </w:r>
      <w:r>
        <w:rPr>
          <w:rFonts w:eastAsiaTheme="minorEastAsia"/>
          <w:lang w:bidi="he-IL"/>
        </w:rPr>
        <w:t>Jedna z dobře nagenerovaných scén</w:t>
      </w:r>
      <w:r w:rsidR="008244F6">
        <w:rPr>
          <w:rFonts w:eastAsiaTheme="minorEastAsia"/>
          <w:lang w:bidi="he-IL"/>
        </w:rPr>
        <w:t xml:space="preserve"> je znázorněn</w:t>
      </w:r>
      <w:r>
        <w:rPr>
          <w:rFonts w:eastAsiaTheme="minorEastAsia"/>
          <w:lang w:bidi="he-IL"/>
        </w:rPr>
        <w:t>a</w:t>
      </w:r>
      <w:r w:rsidR="008244F6">
        <w:rPr>
          <w:rFonts w:eastAsiaTheme="minorEastAsia"/>
          <w:lang w:bidi="he-IL"/>
        </w:rPr>
        <w:t xml:space="preserve"> na </w:t>
      </w:r>
      <w:r w:rsidR="00673F79">
        <w:rPr>
          <w:rFonts w:eastAsiaTheme="minorEastAsia"/>
          <w:lang w:bidi="he-IL"/>
        </w:rPr>
        <w:fldChar w:fldCharType="begin"/>
      </w:r>
      <w:r w:rsidR="00673F79">
        <w:rPr>
          <w:rFonts w:eastAsiaTheme="minorEastAsia"/>
          <w:lang w:bidi="he-IL"/>
        </w:rPr>
        <w:instrText xml:space="preserve"> REF _Ref4233608 \h </w:instrText>
      </w:r>
      <w:r w:rsidR="00673F79">
        <w:rPr>
          <w:rFonts w:eastAsiaTheme="minorEastAsia"/>
          <w:lang w:bidi="he-IL"/>
        </w:rPr>
      </w:r>
      <w:r w:rsidR="00673F79">
        <w:rPr>
          <w:rFonts w:eastAsiaTheme="minorEastAsia"/>
          <w:lang w:bidi="he-IL"/>
        </w:rPr>
        <w:fldChar w:fldCharType="separate"/>
      </w:r>
      <w:r w:rsidR="00673F79">
        <w:t xml:space="preserve">Obr. </w:t>
      </w:r>
      <w:r w:rsidR="00673F79">
        <w:rPr>
          <w:noProof/>
        </w:rPr>
        <w:t>24</w:t>
      </w:r>
      <w:r w:rsidR="00673F79">
        <w:rPr>
          <w:rFonts w:eastAsiaTheme="minorEastAsia"/>
          <w:lang w:bidi="he-IL"/>
        </w:rPr>
        <w:fldChar w:fldCharType="end"/>
      </w:r>
      <w:r>
        <w:rPr>
          <w:rFonts w:eastAsiaTheme="minorEastAsia"/>
          <w:lang w:bidi="he-IL"/>
        </w:rPr>
        <w:t>.</w:t>
      </w:r>
    </w:p>
    <w:p w14:paraId="55530B63" w14:textId="42080CEE" w:rsidR="007B72C8" w:rsidRDefault="00D7284D" w:rsidP="00586FA7">
      <w:pPr>
        <w:pStyle w:val="Obrzek"/>
      </w:pPr>
      <w:r w:rsidRPr="00D7284D">
        <w:drawing>
          <wp:inline distT="0" distB="0" distL="0" distR="0" wp14:anchorId="40CC926B" wp14:editId="01D389C9">
            <wp:extent cx="2600076" cy="1615198"/>
            <wp:effectExtent l="0" t="0" r="0" b="4445"/>
            <wp:docPr id="57" name="Picture 57" descr="C:\Users\Adam Ouhrabka\Desktop\g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dam Ouhrabka\Desktop\grf.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5843" t="18434" r="3521" b="6494"/>
                    <a:stretch/>
                  </pic:blipFill>
                  <pic:spPr bwMode="auto">
                    <a:xfrm>
                      <a:off x="0" y="0"/>
                      <a:ext cx="2617987" cy="1626325"/>
                    </a:xfrm>
                    <a:prstGeom prst="rect">
                      <a:avLst/>
                    </a:prstGeom>
                    <a:noFill/>
                    <a:ln>
                      <a:noFill/>
                    </a:ln>
                    <a:extLst>
                      <a:ext uri="{53640926-AAD7-44D8-BBD7-CCE9431645EC}">
                        <a14:shadowObscured xmlns:a14="http://schemas.microsoft.com/office/drawing/2010/main"/>
                      </a:ext>
                    </a:extLst>
                  </pic:spPr>
                </pic:pic>
              </a:graphicData>
            </a:graphic>
          </wp:inline>
        </w:drawing>
      </w:r>
    </w:p>
    <w:p w14:paraId="6C441BD2" w14:textId="75A19D85" w:rsidR="0052620E" w:rsidRPr="0052620E" w:rsidRDefault="0052620E" w:rsidP="00586FA7">
      <w:pPr>
        <w:pStyle w:val="CAPITION"/>
        <w:rPr>
          <w:lang w:bidi="he-IL"/>
        </w:rPr>
      </w:pPr>
      <w:bookmarkStart w:id="349" w:name="_Ref4233608"/>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24</w:t>
      </w:r>
      <w:r w:rsidR="009A0142">
        <w:rPr>
          <w:noProof/>
        </w:rPr>
        <w:fldChar w:fldCharType="end"/>
      </w:r>
      <w:bookmarkEnd w:id="349"/>
      <w:r w:rsidR="008244F6">
        <w:t xml:space="preserve"> </w:t>
      </w:r>
      <w:r w:rsidR="009C6462">
        <w:t>Příklad výsledné</w:t>
      </w:r>
      <w:r w:rsidR="008244F6">
        <w:rPr>
          <w:lang w:bidi="he-IL"/>
        </w:rPr>
        <w:t xml:space="preserve"> scén</w:t>
      </w:r>
      <w:r w:rsidR="009C6462">
        <w:rPr>
          <w:lang w:bidi="he-IL"/>
        </w:rPr>
        <w:t>y</w:t>
      </w:r>
      <w:r w:rsidR="008244F6">
        <w:rPr>
          <w:lang w:bidi="he-IL"/>
        </w:rPr>
        <w:t xml:space="preserve"> po 10 iteracích, ve </w:t>
      </w:r>
      <w:r w:rsidR="008244F6" w:rsidRPr="00586FA7">
        <w:t>kterých</w:t>
      </w:r>
      <w:r w:rsidR="008244F6">
        <w:rPr>
          <w:lang w:bidi="he-IL"/>
        </w:rPr>
        <w:t xml:space="preserve"> se přidávala objektová třída 6</w:t>
      </w:r>
    </w:p>
    <w:p w14:paraId="55BB3E55" w14:textId="77777777" w:rsidR="00974D71" w:rsidRDefault="00974D71" w:rsidP="00974D71">
      <w:pPr>
        <w:pStyle w:val="Heading2"/>
      </w:pPr>
      <w:bookmarkStart w:id="350" w:name="_Toc4324704"/>
      <w:bookmarkStart w:id="351" w:name="_Toc6218168"/>
      <w:r>
        <w:t>Integrační testování</w:t>
      </w:r>
      <w:bookmarkEnd w:id="350"/>
      <w:bookmarkEnd w:id="351"/>
    </w:p>
    <w:p w14:paraId="0B533167" w14:textId="4BDA5462" w:rsidR="00974D71" w:rsidRDefault="00974D71" w:rsidP="00974D71">
      <w:pPr>
        <w:pStyle w:val="Standartnitext"/>
        <w:ind w:firstLine="708"/>
      </w:pPr>
      <w:r>
        <w:t>Z oblasti tradičního softwarového vývoje je převzat pojem integračního testu. Ten je zde používán ve smyslu otestování, jak dobře jsou sledované vlastnosti replikovatelné v případě, že do generovaného prostoru vstupuje větší variabilita objektů. Nejprve jsou představeny vybrané nagenerované produkty a poté je poukázáno na omezení a problémy, které byly během generování objeveny. Produkty jsou vizualizovány s pomocí herního enginu Unity3D. Rotace objektů, které algoritmus neřeší, byly upraveny ručně s pomocí editoru. Modely objektů jsou převzaty z volně dostupné kolekce</w:t>
      </w:r>
      <w:r w:rsidR="006B4F2E">
        <w:t xml:space="preserve"> </w:t>
      </w:r>
      <w:r w:rsidR="006B4F2E">
        <w:fldChar w:fldCharType="begin"/>
      </w:r>
      <w:r w:rsidR="006B4F2E">
        <w:instrText xml:space="preserve"> ADDIN ZOTERO_ITEM CSL_CITATION {"citationID":"HKVxYOlf","properties":{"formattedCitation":"(Kenney 2019)","plainCitation":"(Kenney 2019)","noteIndex":0},"citationItems":[{"id":986,"uris":["http://zotero.org/users/local/IbRhotwj/items/2Z5ZMH72"],"uri":["http://zotero.org/users/local/IbRhotwj/items/2Z5ZMH72"],"itemData":{"id":986,"type":"webpage","title":"Kenney","container-title":"Kenney.nl","URL":"https://www.kenney.nl/assets","author":[{"family":"Kenney","given":""}],"issued":{"date-parts":[["2019"]]}}}],"schema":"https://github.com/citation-style-language/schema/raw/master/csl-citation.json"} </w:instrText>
      </w:r>
      <w:r w:rsidR="006B4F2E">
        <w:fldChar w:fldCharType="separate"/>
      </w:r>
      <w:r w:rsidR="006B4F2E" w:rsidRPr="006B4F2E">
        <w:t>(Kenney 2019)</w:t>
      </w:r>
      <w:r w:rsidR="006B4F2E">
        <w:fldChar w:fldCharType="end"/>
      </w:r>
      <w:r>
        <w:t xml:space="preserve">. Finální pozicování objektů bylo přizpůsobeno geometrickým vlastnostem modelů z této kolekce. </w:t>
      </w:r>
    </w:p>
    <w:p w14:paraId="119AECD3" w14:textId="65932F43" w:rsidR="00974D71" w:rsidRDefault="00974D71" w:rsidP="00974D71">
      <w:pPr>
        <w:pStyle w:val="Standartnitext"/>
      </w:pPr>
      <w:r>
        <w:t xml:space="preserve">Pro pestrost nagenerovaných scén byly do </w:t>
      </w:r>
      <w:r w:rsidR="00110869">
        <w:t xml:space="preserve">algoritmů </w:t>
      </w:r>
      <w:r>
        <w:t>učení zařazeny dva další objekty</w:t>
      </w:r>
      <w:r w:rsidR="00EB2D8C">
        <w:t xml:space="preserve"> a jádro velikosti </w:t>
      </w:r>
      <m:oMath>
        <m:r>
          <w:rPr>
            <w:rFonts w:ascii="Cambria Math" w:hAnsi="Cambria Math"/>
          </w:rPr>
          <m:t>7×7</m:t>
        </m:r>
      </m:oMath>
      <w:r>
        <w:t xml:space="preserve">. </w:t>
      </w:r>
      <w:r w:rsidR="00110869">
        <w:t>L</w:t>
      </w:r>
      <w:r>
        <w:t xml:space="preserve">ogiku </w:t>
      </w:r>
      <w:r w:rsidR="00110869">
        <w:t xml:space="preserve">umístění přidaných objektů ukazuje </w:t>
      </w:r>
      <w:r>
        <w:t xml:space="preserve">následující tabulka. Obrázky </w:t>
      </w:r>
      <w:r w:rsidR="00673F79">
        <w:fldChar w:fldCharType="begin"/>
      </w:r>
      <w:r w:rsidR="00673F79">
        <w:instrText xml:space="preserve"> REF _Ref4837768 \h </w:instrText>
      </w:r>
      <w:r w:rsidR="00673F79">
        <w:fldChar w:fldCharType="separate"/>
      </w:r>
      <w:r w:rsidR="00673F79">
        <w:t xml:space="preserve">Obr. </w:t>
      </w:r>
      <w:r w:rsidR="00673F79">
        <w:rPr>
          <w:noProof/>
        </w:rPr>
        <w:t>25</w:t>
      </w:r>
      <w:r w:rsidR="00673F79">
        <w:fldChar w:fldCharType="end"/>
      </w:r>
      <w:r>
        <w:t xml:space="preserve">, </w:t>
      </w:r>
      <w:r w:rsidR="00673F79">
        <w:fldChar w:fldCharType="begin"/>
      </w:r>
      <w:r w:rsidR="00673F79">
        <w:instrText xml:space="preserve"> REF _Ref4837775 \h </w:instrText>
      </w:r>
      <w:r w:rsidR="00673F79">
        <w:fldChar w:fldCharType="separate"/>
      </w:r>
      <w:r w:rsidR="00673F79">
        <w:t xml:space="preserve">Obr. </w:t>
      </w:r>
      <w:r w:rsidR="00673F79">
        <w:rPr>
          <w:noProof/>
        </w:rPr>
        <w:t>26</w:t>
      </w:r>
      <w:r w:rsidR="00673F79">
        <w:fldChar w:fldCharType="end"/>
      </w:r>
      <w:r>
        <w:t xml:space="preserve"> a </w:t>
      </w:r>
      <w:r w:rsidR="00673F79">
        <w:fldChar w:fldCharType="begin"/>
      </w:r>
      <w:r w:rsidR="00673F79">
        <w:instrText xml:space="preserve"> REF _Ref4844761 \h </w:instrText>
      </w:r>
      <w:r w:rsidR="00673F79">
        <w:fldChar w:fldCharType="separate"/>
      </w:r>
      <w:r w:rsidR="00673F79">
        <w:t xml:space="preserve">Obr. </w:t>
      </w:r>
      <w:r w:rsidR="00673F79">
        <w:rPr>
          <w:noProof/>
        </w:rPr>
        <w:t>27</w:t>
      </w:r>
      <w:r w:rsidR="00673F79">
        <w:fldChar w:fldCharType="end"/>
      </w:r>
      <w:r>
        <w:t xml:space="preserve"> vyobrazují nagenerované matice a vizualizované scény. </w:t>
      </w:r>
    </w:p>
    <w:p w14:paraId="7F7C1B29" w14:textId="472DC3E2" w:rsidR="00974D71" w:rsidRDefault="00974D71" w:rsidP="00974D71">
      <w:pPr>
        <w:pStyle w:val="Captiontable"/>
      </w:pPr>
      <w:r>
        <w:lastRenderedPageBreak/>
        <w:t xml:space="preserve">Tabulka </w:t>
      </w:r>
      <w:r w:rsidR="00F94C7D">
        <w:rPr>
          <w:noProof/>
        </w:rPr>
        <w:fldChar w:fldCharType="begin"/>
      </w:r>
      <w:r w:rsidR="00F94C7D">
        <w:rPr>
          <w:noProof/>
        </w:rPr>
        <w:instrText xml:space="preserve"> SEQ Tabulka \* ARABIC </w:instrText>
      </w:r>
      <w:r w:rsidR="00F94C7D">
        <w:rPr>
          <w:noProof/>
        </w:rPr>
        <w:fldChar w:fldCharType="separate"/>
      </w:r>
      <w:r w:rsidR="00C05B9A">
        <w:rPr>
          <w:noProof/>
        </w:rPr>
        <w:t>6</w:t>
      </w:r>
      <w:r w:rsidR="00F94C7D">
        <w:rPr>
          <w:noProof/>
        </w:rPr>
        <w:fldChar w:fldCharType="end"/>
      </w:r>
      <w:r>
        <w:t>: Dodatečné objekty a jejich logika umístění</w:t>
      </w:r>
    </w:p>
    <w:tbl>
      <w:tblPr>
        <w:tblStyle w:val="GridTable1Light"/>
        <w:tblW w:w="0" w:type="auto"/>
        <w:tblLook w:val="04A0" w:firstRow="1" w:lastRow="0" w:firstColumn="1" w:lastColumn="0" w:noHBand="0" w:noVBand="1"/>
      </w:tblPr>
      <w:tblGrid>
        <w:gridCol w:w="425"/>
        <w:gridCol w:w="1519"/>
        <w:gridCol w:w="605"/>
        <w:gridCol w:w="6228"/>
      </w:tblGrid>
      <w:tr w:rsidR="00974D71" w:rsidRPr="0026640B" w14:paraId="2E84BF47" w14:textId="77777777" w:rsidTr="00BB6FC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5" w:type="dxa"/>
          </w:tcPr>
          <w:p w14:paraId="572B0328" w14:textId="77777777" w:rsidR="00974D71" w:rsidRPr="0026640B" w:rsidRDefault="00974D71" w:rsidP="00BB6FC3">
            <w:pPr>
              <w:pStyle w:val="tabulkatext"/>
            </w:pPr>
            <w:r w:rsidRPr="0026640B">
              <w:t>Id</w:t>
            </w:r>
          </w:p>
        </w:tc>
        <w:tc>
          <w:tcPr>
            <w:tcW w:w="1519" w:type="dxa"/>
          </w:tcPr>
          <w:p w14:paraId="2824FAC3" w14:textId="77777777" w:rsidR="00974D71" w:rsidRPr="0026640B" w:rsidRDefault="00974D71" w:rsidP="00BB6FC3">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03" w:type="dxa"/>
          </w:tcPr>
          <w:p w14:paraId="2DB4CD87" w14:textId="77777777" w:rsidR="00974D71" w:rsidRPr="0026640B" w:rsidRDefault="00974D71" w:rsidP="00BB6FC3">
            <w:pPr>
              <w:pStyle w:val="tabulkatext"/>
              <w:cnfStyle w:val="100000000000" w:firstRow="1" w:lastRow="0" w:firstColumn="0" w:lastColumn="0" w:oddVBand="0" w:evenVBand="0" w:oddHBand="0" w:evenHBand="0" w:firstRowFirstColumn="0" w:firstRowLastColumn="0" w:lastRowFirstColumn="0" w:lastRowLastColumn="0"/>
            </w:pPr>
            <w:r>
              <w:t>Typ</w:t>
            </w:r>
          </w:p>
        </w:tc>
        <w:tc>
          <w:tcPr>
            <w:tcW w:w="6230" w:type="dxa"/>
          </w:tcPr>
          <w:p w14:paraId="0C3D80D9" w14:textId="77777777" w:rsidR="00974D71" w:rsidRPr="0026640B" w:rsidRDefault="00974D71" w:rsidP="00BB6FC3">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974D71" w14:paraId="076FC851" w14:textId="77777777" w:rsidTr="00BB6FC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35AAD458" w14:textId="77777777" w:rsidR="00974D71" w:rsidRPr="0026640B" w:rsidRDefault="00974D71" w:rsidP="00BB6FC3">
            <w:pPr>
              <w:pStyle w:val="tabulkatext"/>
            </w:pPr>
            <w:r>
              <w:t>7</w:t>
            </w:r>
          </w:p>
        </w:tc>
        <w:tc>
          <w:tcPr>
            <w:tcW w:w="1519" w:type="dxa"/>
          </w:tcPr>
          <w:p w14:paraId="75A10DBB" w14:textId="77777777" w:rsidR="00974D71" w:rsidRPr="0026640B" w:rsidRDefault="00974D71" w:rsidP="00BB6FC3">
            <w:pPr>
              <w:pStyle w:val="tabulkatext"/>
              <w:cnfStyle w:val="000000000000" w:firstRow="0" w:lastRow="0" w:firstColumn="0" w:lastColumn="0" w:oddVBand="0" w:evenVBand="0" w:oddHBand="0" w:evenHBand="0" w:firstRowFirstColumn="0" w:firstRowLastColumn="0" w:lastRowFirstColumn="0" w:lastRowLastColumn="0"/>
            </w:pPr>
            <w:r>
              <w:t xml:space="preserve">Dveře </w:t>
            </w:r>
          </w:p>
        </w:tc>
        <w:tc>
          <w:tcPr>
            <w:tcW w:w="603" w:type="dxa"/>
          </w:tcPr>
          <w:p w14:paraId="3E98B000" w14:textId="77777777" w:rsidR="00974D71" w:rsidRDefault="00974D71" w:rsidP="00BB6FC3">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02A4CD97" w14:textId="77777777" w:rsidR="00974D71" w:rsidRDefault="00974D71" w:rsidP="00BB6FC3">
            <w:pPr>
              <w:pStyle w:val="tabulkatext"/>
              <w:cnfStyle w:val="000000000000" w:firstRow="0" w:lastRow="0" w:firstColumn="0" w:lastColumn="0" w:oddVBand="0" w:evenVBand="0" w:oddHBand="0" w:evenHBand="0" w:firstRowFirstColumn="0" w:firstRowLastColumn="0" w:lastRowFirstColumn="0" w:lastRowLastColumn="0"/>
            </w:pPr>
            <w:r>
              <w:t>Dveře jsou vsazené do stěny. Je dbáno na to, aby před nimi nestál žádný objekt.</w:t>
            </w:r>
          </w:p>
        </w:tc>
      </w:tr>
      <w:tr w:rsidR="00974D71" w:rsidRPr="0026640B" w14:paraId="076A327C" w14:textId="77777777" w:rsidTr="00BB6FC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6647037" w14:textId="77777777" w:rsidR="00974D71" w:rsidRPr="0026640B" w:rsidRDefault="00974D71" w:rsidP="00BB6FC3">
            <w:pPr>
              <w:pStyle w:val="tabulkatext"/>
            </w:pPr>
            <w:r>
              <w:t>8</w:t>
            </w:r>
          </w:p>
        </w:tc>
        <w:tc>
          <w:tcPr>
            <w:tcW w:w="1519" w:type="dxa"/>
          </w:tcPr>
          <w:p w14:paraId="3631E5EF" w14:textId="74C93D75" w:rsidR="00974D71" w:rsidRPr="0026640B" w:rsidRDefault="00110869" w:rsidP="00BB6FC3">
            <w:pPr>
              <w:pStyle w:val="tabulkatext"/>
              <w:cnfStyle w:val="000000000000" w:firstRow="0" w:lastRow="0" w:firstColumn="0" w:lastColumn="0" w:oddVBand="0" w:evenVBand="0" w:oddHBand="0" w:evenHBand="0" w:firstRowFirstColumn="0" w:firstRowLastColumn="0" w:lastRowFirstColumn="0" w:lastRowLastColumn="0"/>
            </w:pPr>
            <w:r>
              <w:t>Pohovka</w:t>
            </w:r>
          </w:p>
        </w:tc>
        <w:tc>
          <w:tcPr>
            <w:tcW w:w="603" w:type="dxa"/>
          </w:tcPr>
          <w:p w14:paraId="334EC4F6" w14:textId="77777777" w:rsidR="00974D71" w:rsidRDefault="00974D71" w:rsidP="00BB6FC3">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6FE6E19D" w14:textId="4AA9A95B" w:rsidR="00974D71" w:rsidRPr="0026640B" w:rsidRDefault="00110869" w:rsidP="00110869">
            <w:pPr>
              <w:pStyle w:val="tabulkatext"/>
              <w:cnfStyle w:val="000000000000" w:firstRow="0" w:lastRow="0" w:firstColumn="0" w:lastColumn="0" w:oddVBand="0" w:evenVBand="0" w:oddHBand="0" w:evenHBand="0" w:firstRowFirstColumn="0" w:firstRowLastColumn="0" w:lastRowFirstColumn="0" w:lastRowLastColumn="0"/>
            </w:pPr>
            <w:r>
              <w:t xml:space="preserve">Pohovka </w:t>
            </w:r>
            <w:r w:rsidR="00974D71">
              <w:t>je primárně umístěn</w:t>
            </w:r>
            <w:r>
              <w:t>a</w:t>
            </w:r>
            <w:r w:rsidR="00974D71">
              <w:t xml:space="preserve"> </w:t>
            </w:r>
            <w:r>
              <w:t xml:space="preserve">u </w:t>
            </w:r>
            <w:r w:rsidR="00974D71">
              <w:t>stěny, nicméně může být umístěn</w:t>
            </w:r>
            <w:r>
              <w:t>a</w:t>
            </w:r>
            <w:r w:rsidR="00974D71">
              <w:t xml:space="preserve"> i u stolu. V datech se v jeho blízkosti vyskytoval občasně i objekt</w:t>
            </w:r>
            <w:r w:rsidR="00B02C44">
              <w:t xml:space="preserve"> třídy</w:t>
            </w:r>
            <w:r w:rsidR="00974D71">
              <w:t xml:space="preserve"> 5</w:t>
            </w:r>
            <w:r w:rsidR="00B02C44">
              <w:t>, který byl pro účel intepretace zobrazen jako koberec</w:t>
            </w:r>
            <w:r w:rsidR="00974D71">
              <w:t xml:space="preserve">. </w:t>
            </w:r>
          </w:p>
        </w:tc>
      </w:tr>
    </w:tbl>
    <w:p w14:paraId="361965FA" w14:textId="77777777" w:rsidR="00C05B9A" w:rsidRDefault="00C05B9A" w:rsidP="00974D71">
      <w:pPr>
        <w:pStyle w:val="Obrzek"/>
      </w:pPr>
    </w:p>
    <w:p w14:paraId="1FFDE16D" w14:textId="72CCCE75" w:rsidR="00974D71" w:rsidRDefault="00974D71" w:rsidP="00974D71">
      <w:pPr>
        <w:pStyle w:val="Obrzek"/>
      </w:pPr>
      <w:r w:rsidRPr="00A0321D">
        <w:drawing>
          <wp:inline distT="0" distB="0" distL="0" distR="0" wp14:anchorId="2A0FF2ED" wp14:editId="40E740E5">
            <wp:extent cx="1963724" cy="1977362"/>
            <wp:effectExtent l="0" t="0" r="0" b="4445"/>
            <wp:docPr id="13" name="Picture 13" descr="C:\Users\Adam Ouhrabka\Development\PRIVATE\untitled1\RoomsToVisualise\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am Ouhrabka\Development\PRIVATE\untitled1\RoomsToVisualise\Figure_2.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22152" t="11960" r="20091" b="10497"/>
                    <a:stretch/>
                  </pic:blipFill>
                  <pic:spPr bwMode="auto">
                    <a:xfrm>
                      <a:off x="0" y="0"/>
                      <a:ext cx="1983690" cy="1997466"/>
                    </a:xfrm>
                    <a:prstGeom prst="rect">
                      <a:avLst/>
                    </a:prstGeom>
                    <a:noFill/>
                    <a:ln>
                      <a:noFill/>
                    </a:ln>
                    <a:extLst>
                      <a:ext uri="{53640926-AAD7-44D8-BBD7-CCE9431645EC}">
                        <a14:shadowObscured xmlns:a14="http://schemas.microsoft.com/office/drawing/2010/main"/>
                      </a:ext>
                    </a:extLst>
                  </pic:spPr>
                </pic:pic>
              </a:graphicData>
            </a:graphic>
          </wp:inline>
        </w:drawing>
      </w:r>
      <w:r w:rsidRPr="00A0321D">
        <w:drawing>
          <wp:inline distT="0" distB="0" distL="0" distR="0" wp14:anchorId="02B16005" wp14:editId="69BD5696">
            <wp:extent cx="2584174" cy="1976759"/>
            <wp:effectExtent l="0" t="0" r="6985" b="4445"/>
            <wp:docPr id="10" name="Picture 10" descr="C:\Users\Adam Ouhrabka\Development\PRIVATE\untitled1\RoomsToVisualise\Cap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am Ouhrabka\Development\PRIVATE\untitled1\RoomsToVisualise\Capture2.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638257" cy="2018129"/>
                    </a:xfrm>
                    <a:prstGeom prst="rect">
                      <a:avLst/>
                    </a:prstGeom>
                    <a:noFill/>
                    <a:ln>
                      <a:noFill/>
                    </a:ln>
                  </pic:spPr>
                </pic:pic>
              </a:graphicData>
            </a:graphic>
          </wp:inline>
        </w:drawing>
      </w:r>
    </w:p>
    <w:p w14:paraId="69BDCC84" w14:textId="21C89637" w:rsidR="00974D71" w:rsidRDefault="00974D71" w:rsidP="00974D71">
      <w:pPr>
        <w:pStyle w:val="CAPITION"/>
      </w:pPr>
      <w:bookmarkStart w:id="352" w:name="_Ref4837768"/>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25</w:t>
      </w:r>
      <w:r w:rsidR="00F94C7D">
        <w:rPr>
          <w:noProof/>
        </w:rPr>
        <w:fldChar w:fldCharType="end"/>
      </w:r>
      <w:bookmarkEnd w:id="352"/>
      <w:r>
        <w:t xml:space="preserve">: Výsledná scéna při generování objektů v pořadí (okno, dveře, dveře, okno, </w:t>
      </w:r>
      <w:r w:rsidR="00110869">
        <w:t>pohovka</w:t>
      </w:r>
      <w:r>
        <w:t xml:space="preserve">, </w:t>
      </w:r>
      <w:r w:rsidR="00110869">
        <w:t>pohovka</w:t>
      </w:r>
      <w:r>
        <w:t>, stůl, židle, židle, koberec, koberec, skříň).</w:t>
      </w:r>
    </w:p>
    <w:p w14:paraId="315BCD74" w14:textId="77777777" w:rsidR="00974D71" w:rsidRDefault="00974D71" w:rsidP="00974D71">
      <w:pPr>
        <w:pStyle w:val="Obrzek"/>
      </w:pPr>
      <w:r w:rsidRPr="00A0321D">
        <w:drawing>
          <wp:inline distT="0" distB="0" distL="0" distR="0" wp14:anchorId="1FAFB03B" wp14:editId="32089BF4">
            <wp:extent cx="2012120" cy="2018198"/>
            <wp:effectExtent l="0" t="3175" r="4445" b="4445"/>
            <wp:docPr id="12" name="Picture 12" descr="C:\Users\Adam Ouhrabka\Development\PRIVATE\untitled1\RoomsToVisualise\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am Ouhrabka\Development\PRIVATE\untitled1\RoomsToVisualise\Figure_1.png"/>
                    <pic:cNvPicPr>
                      <a:picLocks noChangeAspect="1" noChangeArrowheads="1"/>
                    </pic:cNvPicPr>
                  </pic:nvPicPr>
                  <pic:blipFill rotWithShape="1">
                    <a:blip r:embed="rId47">
                      <a:extLst>
                        <a:ext uri="{28A0092B-C50C-407E-A947-70E740481C1C}">
                          <a14:useLocalDpi xmlns:a14="http://schemas.microsoft.com/office/drawing/2010/main" val="0"/>
                        </a:ext>
                      </a:extLst>
                    </a:blip>
                    <a:srcRect l="24876" t="11663" r="21781" b="11093"/>
                    <a:stretch/>
                  </pic:blipFill>
                  <pic:spPr bwMode="auto">
                    <a:xfrm rot="16200000">
                      <a:off x="0" y="0"/>
                      <a:ext cx="2041575" cy="2047742"/>
                    </a:xfrm>
                    <a:prstGeom prst="rect">
                      <a:avLst/>
                    </a:prstGeom>
                    <a:noFill/>
                    <a:ln>
                      <a:noFill/>
                    </a:ln>
                    <a:extLst>
                      <a:ext uri="{53640926-AAD7-44D8-BBD7-CCE9431645EC}">
                        <a14:shadowObscured xmlns:a14="http://schemas.microsoft.com/office/drawing/2010/main"/>
                      </a:ext>
                    </a:extLst>
                  </pic:spPr>
                </pic:pic>
              </a:graphicData>
            </a:graphic>
          </wp:inline>
        </w:drawing>
      </w:r>
      <w:r w:rsidRPr="00A0321D">
        <w:drawing>
          <wp:inline distT="0" distB="0" distL="0" distR="0" wp14:anchorId="0F53B549" wp14:editId="195E7C9A">
            <wp:extent cx="2484408" cy="2016532"/>
            <wp:effectExtent l="0" t="0" r="0" b="3175"/>
            <wp:docPr id="8" name="Picture 8" descr="C:\Users\Adam Ouhrabka\Development\PRIVATE\untitled1\RoomsToVisualise\Cap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am Ouhrabka\Development\PRIVATE\untitled1\RoomsToVisualise\Capture1.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23429" cy="2048204"/>
                    </a:xfrm>
                    <a:prstGeom prst="rect">
                      <a:avLst/>
                    </a:prstGeom>
                    <a:noFill/>
                    <a:ln>
                      <a:noFill/>
                    </a:ln>
                  </pic:spPr>
                </pic:pic>
              </a:graphicData>
            </a:graphic>
          </wp:inline>
        </w:drawing>
      </w:r>
    </w:p>
    <w:p w14:paraId="29E5AB64" w14:textId="546E4D14" w:rsidR="00974D71" w:rsidRDefault="00974D71" w:rsidP="00974D71">
      <w:pPr>
        <w:pStyle w:val="CAPITION"/>
      </w:pPr>
      <w:bookmarkStart w:id="353" w:name="_Ref4837775"/>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26</w:t>
      </w:r>
      <w:r w:rsidR="00F94C7D">
        <w:rPr>
          <w:noProof/>
        </w:rPr>
        <w:fldChar w:fldCharType="end"/>
      </w:r>
      <w:bookmarkEnd w:id="353"/>
      <w:r>
        <w:t xml:space="preserve">: Výsledná scéna při generování objektů v pořadí (stůl, stůl, židle, židle, dveře, </w:t>
      </w:r>
      <w:r w:rsidR="00110869">
        <w:t>pohovka</w:t>
      </w:r>
      <w:r>
        <w:t>, skříň, skříň, koberec, okno, okno).</w:t>
      </w:r>
    </w:p>
    <w:p w14:paraId="6AECE368" w14:textId="77777777" w:rsidR="00974D71" w:rsidRDefault="00974D71" w:rsidP="00974D71">
      <w:pPr>
        <w:pStyle w:val="Obrzek"/>
      </w:pPr>
      <w:r w:rsidRPr="00F63652">
        <w:lastRenderedPageBreak/>
        <w:drawing>
          <wp:inline distT="0" distB="0" distL="0" distR="0" wp14:anchorId="58DED392" wp14:editId="776767A5">
            <wp:extent cx="2000753" cy="1984674"/>
            <wp:effectExtent l="0" t="0" r="0" b="0"/>
            <wp:docPr id="16" name="Picture 16" descr="C:\Users\Adam Ouhrabka\Development\PRIVATE\untitled1\RoomsToVisualise\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am Ouhrabka\Development\PRIVATE\untitled1\RoomsToVisualise\Figure_3.png"/>
                    <pic:cNvPicPr>
                      <a:picLocks noChangeAspect="1" noChangeArrowheads="1"/>
                    </pic:cNvPicPr>
                  </pic:nvPicPr>
                  <pic:blipFill rotWithShape="1">
                    <a:blip r:embed="rId49">
                      <a:extLst>
                        <a:ext uri="{28A0092B-C50C-407E-A947-70E740481C1C}">
                          <a14:useLocalDpi xmlns:a14="http://schemas.microsoft.com/office/drawing/2010/main" val="0"/>
                        </a:ext>
                      </a:extLst>
                    </a:blip>
                    <a:srcRect l="22019" t="12058" r="19517" b="10683"/>
                    <a:stretch/>
                  </pic:blipFill>
                  <pic:spPr bwMode="auto">
                    <a:xfrm>
                      <a:off x="0" y="0"/>
                      <a:ext cx="2032495" cy="2016161"/>
                    </a:xfrm>
                    <a:prstGeom prst="rect">
                      <a:avLst/>
                    </a:prstGeom>
                    <a:noFill/>
                    <a:ln>
                      <a:noFill/>
                    </a:ln>
                    <a:extLst>
                      <a:ext uri="{53640926-AAD7-44D8-BBD7-CCE9431645EC}">
                        <a14:shadowObscured xmlns:a14="http://schemas.microsoft.com/office/drawing/2010/main"/>
                      </a:ext>
                    </a:extLst>
                  </pic:spPr>
                </pic:pic>
              </a:graphicData>
            </a:graphic>
          </wp:inline>
        </w:drawing>
      </w:r>
      <w:r w:rsidRPr="00F63652">
        <w:drawing>
          <wp:inline distT="0" distB="0" distL="0" distR="0" wp14:anchorId="55001C73" wp14:editId="00505D32">
            <wp:extent cx="2631057" cy="1971875"/>
            <wp:effectExtent l="0" t="0" r="0" b="9525"/>
            <wp:docPr id="14" name="Picture 14" descr="C:\Users\Adam Ouhrabka\Development\PRIVATE\untitled1\RoomsToVisualise\Cap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dam Ouhrabka\Development\PRIVATE\untitled1\RoomsToVisualise\Capture3.PN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5447" r="5992"/>
                    <a:stretch/>
                  </pic:blipFill>
                  <pic:spPr bwMode="auto">
                    <a:xfrm>
                      <a:off x="0" y="0"/>
                      <a:ext cx="2682368" cy="2010331"/>
                    </a:xfrm>
                    <a:prstGeom prst="rect">
                      <a:avLst/>
                    </a:prstGeom>
                    <a:noFill/>
                    <a:ln>
                      <a:noFill/>
                    </a:ln>
                    <a:extLst>
                      <a:ext uri="{53640926-AAD7-44D8-BBD7-CCE9431645EC}">
                        <a14:shadowObscured xmlns:a14="http://schemas.microsoft.com/office/drawing/2010/main"/>
                      </a:ext>
                    </a:extLst>
                  </pic:spPr>
                </pic:pic>
              </a:graphicData>
            </a:graphic>
          </wp:inline>
        </w:drawing>
      </w:r>
    </w:p>
    <w:p w14:paraId="1CDD02F2" w14:textId="0A4B5AEA" w:rsidR="00974D71" w:rsidRDefault="00974D71" w:rsidP="00974D71">
      <w:pPr>
        <w:pStyle w:val="CAPITION"/>
      </w:pPr>
      <w:bookmarkStart w:id="354" w:name="_Ref4844761"/>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27</w:t>
      </w:r>
      <w:r w:rsidR="00F94C7D">
        <w:rPr>
          <w:noProof/>
        </w:rPr>
        <w:fldChar w:fldCharType="end"/>
      </w:r>
      <w:bookmarkEnd w:id="354"/>
      <w:r>
        <w:t xml:space="preserve"> Výsledná scéna při generování objektů v pořadí (stůl, židle, židle, dveře, okno, okno, okno, okno, kobe</w:t>
      </w:r>
      <w:r w:rsidRPr="003F2A83">
        <w:t>rec</w:t>
      </w:r>
      <w:r>
        <w:t xml:space="preserve">, skříň, skříň, </w:t>
      </w:r>
      <w:r w:rsidR="00110869">
        <w:t>pohovka</w:t>
      </w:r>
      <w:r>
        <w:t>).</w:t>
      </w:r>
    </w:p>
    <w:p w14:paraId="65C6C29F" w14:textId="77777777" w:rsidR="00974D71" w:rsidRDefault="00974D71" w:rsidP="00974D71">
      <w:pPr>
        <w:pStyle w:val="Heading2"/>
      </w:pPr>
      <w:bookmarkStart w:id="355" w:name="_Toc6218169"/>
      <w:r>
        <w:t>Vize a závěrečné hodnocení algoritmu</w:t>
      </w:r>
      <w:bookmarkEnd w:id="355"/>
    </w:p>
    <w:p w14:paraId="15253D42" w14:textId="4E1F8938" w:rsidR="00974D71" w:rsidRDefault="00974D71" w:rsidP="00974D71">
      <w:pPr>
        <w:pStyle w:val="Standartnitext"/>
        <w:rPr>
          <w:rFonts w:eastAsiaTheme="minorEastAsia"/>
        </w:rPr>
      </w:pPr>
      <w:r>
        <w:t>V rámci jednotkových testů se potvrdilo, že algoritmus dokázal</w:t>
      </w:r>
      <w:r w:rsidR="00964347">
        <w:t xml:space="preserve"> do určité míry</w:t>
      </w:r>
      <w:r>
        <w:t xml:space="preserve"> replikovat vybrané vlastnosti. Ve spojení s integračním testováním lze konstatovat, že vlastnosti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DC2818">
        <w:rPr>
          <w:rFonts w:eastAsiaTheme="minorEastAsia"/>
        </w:rPr>
        <w:t xml:space="preserve">, </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5</m:t>
            </m:r>
          </m:sub>
        </m:sSub>
      </m:oMath>
      <w:r w:rsidR="00DC2818">
        <w:rPr>
          <w:rFonts w:eastAsiaTheme="minorEastAsia"/>
        </w:rPr>
        <w:t xml:space="preserve"> </w:t>
      </w:r>
      <w:r w:rsidR="00C01EE5">
        <w:rPr>
          <w:rFonts w:eastAsiaTheme="minorEastAsia"/>
        </w:rPr>
        <w:t>a</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oMath>
      <w:r w:rsidR="00C01EE5">
        <w:rPr>
          <w:rFonts w:eastAsiaTheme="minorEastAsia"/>
        </w:rPr>
        <w:t xml:space="preserve"> </w:t>
      </w:r>
      <w:r>
        <w:rPr>
          <w:rFonts w:eastAsiaTheme="minorEastAsia"/>
        </w:rPr>
        <w:t xml:space="preserve">jsou replikovatelné </w:t>
      </w:r>
      <w:r w:rsidR="00DC2818">
        <w:rPr>
          <w:rFonts w:eastAsiaTheme="minorEastAsia"/>
        </w:rPr>
        <w:t>v limitu uvedené chybovosti</w:t>
      </w:r>
      <w:r>
        <w:rPr>
          <w:rFonts w:eastAsiaTheme="minorEastAsia"/>
        </w:rPr>
        <w:t>. Na úskalí vlastnosti</w:t>
      </w:r>
      <w: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oMath>
      <w:r>
        <w:rPr>
          <w:rFonts w:eastAsiaTheme="minorEastAsia"/>
        </w:rPr>
        <w:t xml:space="preserve"> bylo poukázáno v kapitolách </w:t>
      </w:r>
      <w:r>
        <w:rPr>
          <w:rFonts w:eastAsiaTheme="minorEastAsia"/>
        </w:rPr>
        <w:fldChar w:fldCharType="begin"/>
      </w:r>
      <w:r>
        <w:rPr>
          <w:rFonts w:eastAsiaTheme="minorEastAsia"/>
        </w:rPr>
        <w:instrText xml:space="preserve"> REF _Ref4838561 \n \h </w:instrText>
      </w:r>
      <w:r>
        <w:rPr>
          <w:rFonts w:eastAsiaTheme="minorEastAsia"/>
        </w:rPr>
      </w:r>
      <w:r>
        <w:rPr>
          <w:rFonts w:eastAsiaTheme="minorEastAsia"/>
        </w:rPr>
        <w:fldChar w:fldCharType="separate"/>
      </w:r>
      <w:r>
        <w:rPr>
          <w:rFonts w:eastAsiaTheme="minorEastAsia"/>
        </w:rPr>
        <w:t>7.1.2</w:t>
      </w:r>
      <w:r>
        <w:rPr>
          <w:rFonts w:eastAsiaTheme="minorEastAsia"/>
        </w:rPr>
        <w:fldChar w:fldCharType="end"/>
      </w:r>
      <w:r>
        <w:rPr>
          <w:rFonts w:eastAsiaTheme="minorEastAsia"/>
        </w:rPr>
        <w:t xml:space="preserve"> a </w:t>
      </w:r>
      <w:r>
        <w:rPr>
          <w:rFonts w:eastAsiaTheme="minorEastAsia"/>
        </w:rPr>
        <w:fldChar w:fldCharType="begin"/>
      </w:r>
      <w:r>
        <w:rPr>
          <w:rFonts w:eastAsiaTheme="minorEastAsia"/>
        </w:rPr>
        <w:instrText xml:space="preserve"> REF _Ref4838566 \n \h </w:instrText>
      </w:r>
      <w:r>
        <w:rPr>
          <w:rFonts w:eastAsiaTheme="minorEastAsia"/>
        </w:rPr>
      </w:r>
      <w:r>
        <w:rPr>
          <w:rFonts w:eastAsiaTheme="minorEastAsia"/>
        </w:rPr>
        <w:fldChar w:fldCharType="separate"/>
      </w:r>
      <w:r>
        <w:rPr>
          <w:rFonts w:eastAsiaTheme="minorEastAsia"/>
        </w:rPr>
        <w:t>7.1.3</w:t>
      </w:r>
      <w:r>
        <w:rPr>
          <w:rFonts w:eastAsiaTheme="minorEastAsia"/>
        </w:rPr>
        <w:fldChar w:fldCharType="end"/>
      </w:r>
      <w:r>
        <w:rPr>
          <w:rFonts w:eastAsiaTheme="minorEastAsia"/>
        </w:rPr>
        <w:t xml:space="preserve">. Vlastnos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4</m:t>
            </m:r>
          </m:sub>
        </m:sSub>
      </m:oMath>
      <w:r>
        <w:rPr>
          <w:rFonts w:eastAsiaTheme="minorEastAsia"/>
        </w:rPr>
        <w:t xml:space="preserve"> se</w:t>
      </w:r>
      <w:r w:rsidR="00DC2818">
        <w:rPr>
          <w:rFonts w:eastAsiaTheme="minorEastAsia"/>
        </w:rPr>
        <w:t xml:space="preserve"> bezpečně replikovat nepodařilo</w:t>
      </w:r>
      <w:r w:rsidR="00964347">
        <w:rPr>
          <w:rFonts w:eastAsiaTheme="minorEastAsia"/>
        </w:rPr>
        <w:t xml:space="preserve">. </w:t>
      </w:r>
      <w:r w:rsidR="003760DE">
        <w:rPr>
          <w:rFonts w:eastAsiaTheme="minorEastAsia"/>
        </w:rPr>
        <w:t>L</w:t>
      </w:r>
      <w:r>
        <w:rPr>
          <w:rFonts w:eastAsiaTheme="minorEastAsia"/>
        </w:rPr>
        <w:t>ze konstatovat, že co se týče nejpravděpodobnější pozice predikovaného objektu</w:t>
      </w:r>
      <w:r w:rsidR="00F0348C" w:rsidRPr="003F2A83">
        <w:rPr>
          <w:rFonts w:eastAsiaTheme="minorEastAsia"/>
        </w:rPr>
        <w:t>,</w:t>
      </w:r>
      <w:r>
        <w:rPr>
          <w:rFonts w:eastAsiaTheme="minorEastAsia"/>
        </w:rPr>
        <w:t xml:space="preserve"> je algoritmus použitelný. Pro generování rozmanitého obsahu je třeba zavé</w:t>
      </w:r>
      <w:r w:rsidR="007B72FF">
        <w:rPr>
          <w:rFonts w:eastAsiaTheme="minorEastAsia"/>
        </w:rPr>
        <w:t xml:space="preserve">st prvek „řízené nahodilosti“. </w:t>
      </w:r>
      <w:r>
        <w:rPr>
          <w:rFonts w:eastAsiaTheme="minorEastAsia"/>
        </w:rPr>
        <w:t xml:space="preserve">V integračním testování byl tímto prvkem algoritmus, který postupně iteroval přes všechny hodnoty od té nejvyšší směrem k nejnižší. Vyšší pravděpodobnostní hodnoty měly úměrně vyšší váhu pro finální výběr. Obvykle se tak volilo ze tří nejvyšších pozic, které dodržovaly naučená pravidla. </w:t>
      </w:r>
      <w:r w:rsidR="00C01EE5">
        <w:rPr>
          <w:rFonts w:eastAsiaTheme="minorEastAsia"/>
        </w:rPr>
        <w:t>V principu</w:t>
      </w:r>
      <w:r>
        <w:rPr>
          <w:rFonts w:eastAsiaTheme="minorEastAsia"/>
        </w:rPr>
        <w:t xml:space="preserve"> mohly však být zvoleny i pozice méně pravděpodobné, a tedy vadné vzhledem k</w:t>
      </w:r>
      <w:r w:rsidR="00C01EE5">
        <w:rPr>
          <w:rFonts w:eastAsiaTheme="minorEastAsia"/>
        </w:rPr>
        <w:t xml:space="preserve"> nastavené</w:t>
      </w:r>
      <w:r>
        <w:rPr>
          <w:rFonts w:eastAsiaTheme="minorEastAsia"/>
        </w:rPr>
        <w:t> logice. Zde lze vid</w:t>
      </w:r>
      <w:r w:rsidR="00F24915">
        <w:rPr>
          <w:rFonts w:eastAsiaTheme="minorEastAsia"/>
        </w:rPr>
        <w:t>ět prostor pro zlepšení.</w:t>
      </w:r>
    </w:p>
    <w:p w14:paraId="50ABCB3E" w14:textId="1EAD728C" w:rsidR="00974D71" w:rsidRDefault="00974D71" w:rsidP="00974D71">
      <w:pPr>
        <w:pStyle w:val="Standartnitext"/>
        <w:rPr>
          <w:rFonts w:eastAsiaTheme="minorEastAsia"/>
        </w:rPr>
      </w:pPr>
      <w:r>
        <w:rPr>
          <w:rFonts w:eastAsiaTheme="minorEastAsia"/>
        </w:rPr>
        <w:t xml:space="preserve">Velkou roli v úspěšnosti algoritmu hraje rovněž pořadí, ve kterém se objekty vkládají do scény. V kapitole </w:t>
      </w:r>
      <w:r>
        <w:rPr>
          <w:rFonts w:eastAsiaTheme="minorEastAsia"/>
        </w:rPr>
        <w:fldChar w:fldCharType="begin"/>
      </w:r>
      <w:r>
        <w:rPr>
          <w:rFonts w:eastAsiaTheme="minorEastAsia"/>
        </w:rPr>
        <w:instrText xml:space="preserve"> REF _Ref4840333 \n \h </w:instrText>
      </w:r>
      <w:r>
        <w:rPr>
          <w:rFonts w:eastAsiaTheme="minorEastAsia"/>
        </w:rPr>
      </w:r>
      <w:r>
        <w:rPr>
          <w:rFonts w:eastAsiaTheme="minorEastAsia"/>
        </w:rPr>
        <w:fldChar w:fldCharType="separate"/>
      </w:r>
      <w:r>
        <w:rPr>
          <w:rFonts w:eastAsiaTheme="minorEastAsia"/>
        </w:rPr>
        <w:t>6.2</w:t>
      </w:r>
      <w:r>
        <w:rPr>
          <w:rFonts w:eastAsiaTheme="minorEastAsia"/>
        </w:rPr>
        <w:fldChar w:fldCharType="end"/>
      </w:r>
      <w:r>
        <w:rPr>
          <w:rFonts w:eastAsiaTheme="minorEastAsia"/>
        </w:rPr>
        <w:t xml:space="preserve"> byl tento aspekt identifikován jako první podstatný bod </w:t>
      </w:r>
      <w:r w:rsidR="00C05B9A">
        <w:rPr>
          <w:rFonts w:eastAsiaTheme="minorEastAsia"/>
        </w:rPr>
        <w:t>významu scény</w:t>
      </w:r>
      <w:r>
        <w:rPr>
          <w:rFonts w:eastAsiaTheme="minorEastAsia"/>
        </w:rPr>
        <w:t xml:space="preserve">. Jde o predikci třídy objektu, který by se měl do scény vložit podmíněně k již přítomným. Za tímto účelem by se pravděpodobně dala navrhnout další neuronová síť. Tento aspekt byl v rámci prezentovaného algoritmu vynechán </w:t>
      </w:r>
      <w:r w:rsidRPr="00F0348C">
        <w:rPr>
          <w:rFonts w:eastAsiaTheme="minorEastAsia"/>
          <w:highlight w:val="yellow"/>
        </w:rPr>
        <w:t>a</w:t>
      </w:r>
      <w:r>
        <w:rPr>
          <w:rFonts w:eastAsiaTheme="minorEastAsia"/>
        </w:rPr>
        <w:t xml:space="preserve"> třída objektu je volena uživatelsky. Na úskalí důležitosti pořadí vkládaných objektů, lze poukázat pomocí následujícího příkladu. V případě, že jsou do scény vloženy objekty stůl, židle a židle (v tomto pořadí), nelze už v další iteraci vložit druhý stůl, neboť jeho nejpravděpodobnější pozice jsou v blízkosti prvního vloženého stolu (u židlí). To je vzhledem k fungování algoritmu logické, nicméně nežádoucí. Preferovaná pozice </w:t>
      </w:r>
      <w:r>
        <w:rPr>
          <w:rFonts w:eastAsiaTheme="minorEastAsia"/>
        </w:rPr>
        <w:lastRenderedPageBreak/>
        <w:t xml:space="preserve">druhého stolu by byla ve volném prostoru. Důsledkem tohoto je, že se nejprve musí do scény umísit stoly a teprve poté objekty, které mají ke stolu blízkou relaci, tedy židle. Obecně má však pořadí objektů, které může být pokaždé různé, pozitivní vliv na rozmanitost nagenerovaných scén. </w:t>
      </w:r>
    </w:p>
    <w:p w14:paraId="69A0E130" w14:textId="4DA0324D" w:rsidR="00974D71" w:rsidRDefault="00974D71" w:rsidP="00974D71">
      <w:pPr>
        <w:pStyle w:val="Standartnitext"/>
        <w:rPr>
          <w:rFonts w:eastAsiaTheme="minorEastAsia"/>
        </w:rPr>
      </w:pPr>
      <w:r>
        <w:rPr>
          <w:rFonts w:eastAsiaTheme="minorEastAsia"/>
        </w:rPr>
        <w:t>Data i nagenerované vzorky jsou umístěny v diskrétním dvoudimenzionálním prostoru. Oba tyto aspekty limitují použitelnost. Pro překonání těchto omezení lze předběžně vytyčit následující návrhy. Diskrétnost lze překonat vhodnou transformací prediktivních matic na spojité mapy</w:t>
      </w:r>
      <w:r w:rsidR="00673F79">
        <w:rPr>
          <w:rFonts w:eastAsiaTheme="minorEastAsia"/>
        </w:rPr>
        <w:t xml:space="preserve"> (</w:t>
      </w:r>
      <w:r w:rsidR="00673F79">
        <w:rPr>
          <w:rFonts w:eastAsiaTheme="minorEastAsia"/>
        </w:rPr>
        <w:fldChar w:fldCharType="begin"/>
      </w:r>
      <w:r w:rsidR="00673F79">
        <w:rPr>
          <w:rFonts w:eastAsiaTheme="minorEastAsia"/>
        </w:rPr>
        <w:instrText xml:space="preserve"> REF _Ref5974156 \h </w:instrText>
      </w:r>
      <w:r w:rsidR="00673F79">
        <w:rPr>
          <w:rFonts w:eastAsiaTheme="minorEastAsia"/>
        </w:rPr>
      </w:r>
      <w:r w:rsidR="00673F79">
        <w:rPr>
          <w:rFonts w:eastAsiaTheme="minorEastAsia"/>
        </w:rPr>
        <w:fldChar w:fldCharType="separate"/>
      </w:r>
      <w:r w:rsidR="00673F79">
        <w:t xml:space="preserve">Obr. </w:t>
      </w:r>
      <w:r w:rsidR="00673F79">
        <w:rPr>
          <w:noProof/>
        </w:rPr>
        <w:t>28</w:t>
      </w:r>
      <w:r w:rsidR="00673F79">
        <w:rPr>
          <w:rFonts w:eastAsiaTheme="minorEastAsia"/>
        </w:rPr>
        <w:fldChar w:fldCharType="end"/>
      </w:r>
      <w:r w:rsidR="00673F79">
        <w:rPr>
          <w:rFonts w:eastAsiaTheme="minorEastAsia"/>
        </w:rPr>
        <w:t>)</w:t>
      </w:r>
      <w:r>
        <w:rPr>
          <w:rFonts w:eastAsiaTheme="minorEastAsia"/>
        </w:rPr>
        <w:t xml:space="preserve">, u kterých může finální predikce probíhat na úrovni pixelu a příslušně transformovaných souřadnic scény. </w:t>
      </w:r>
    </w:p>
    <w:p w14:paraId="5BEBDC35" w14:textId="5ACB8381" w:rsidR="00974D71" w:rsidRDefault="00974D71" w:rsidP="00C05B9A">
      <w:pPr>
        <w:pStyle w:val="Obrzek"/>
      </w:pPr>
      <w:r w:rsidRPr="00C05B9A">
        <w:drawing>
          <wp:inline distT="0" distB="0" distL="0" distR="0" wp14:anchorId="2613EC7B" wp14:editId="6563EFB1">
            <wp:extent cx="2702199" cy="1656272"/>
            <wp:effectExtent l="0" t="0" r="3175" b="1270"/>
            <wp:docPr id="17" name="Picture 17" descr="C:\Users\Adam Ouhrabka\Desktop\hea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am Ouhrabka\Desktop\heatmap.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31480" cy="1674219"/>
                    </a:xfrm>
                    <a:prstGeom prst="rect">
                      <a:avLst/>
                    </a:prstGeom>
                    <a:noFill/>
                    <a:ln>
                      <a:noFill/>
                    </a:ln>
                  </pic:spPr>
                </pic:pic>
              </a:graphicData>
            </a:graphic>
          </wp:inline>
        </w:drawing>
      </w:r>
    </w:p>
    <w:p w14:paraId="026BBB11" w14:textId="67182327" w:rsidR="00974D71" w:rsidRPr="00C05B9A" w:rsidRDefault="00974D71" w:rsidP="00C05B9A">
      <w:pPr>
        <w:pStyle w:val="CAPITION"/>
      </w:pPr>
      <w:bookmarkStart w:id="356" w:name="_Ref5974156"/>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28</w:t>
      </w:r>
      <w:r w:rsidR="00F94C7D">
        <w:rPr>
          <w:noProof/>
        </w:rPr>
        <w:fldChar w:fldCharType="end"/>
      </w:r>
      <w:bookmarkEnd w:id="356"/>
      <w:r>
        <w:t xml:space="preserve">: Příklad „heat mapy“ pro predikci objektu třídy 4 (skříň) pro prostor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Pr>
          <w:rFonts w:eastAsiaTheme="minorEastAsia"/>
        </w:rPr>
        <w:t xml:space="preserve"> Mapa byla</w:t>
      </w:r>
      <w:del w:id="357" w:author="Ježek Bruno" w:date="2019-04-01T16:42:00Z">
        <w:r w:rsidDel="00616755">
          <w:rPr>
            <w:rFonts w:eastAsiaTheme="minorEastAsia"/>
          </w:rPr>
          <w:delText xml:space="preserve"> </w:delText>
        </w:r>
      </w:del>
      <w:r>
        <w:rPr>
          <w:rFonts w:eastAsiaTheme="minorEastAsia"/>
        </w:rPr>
        <w:t xml:space="preserve"> vytvořena úpravami obrazu </w:t>
      </w:r>
      <w:r w:rsidR="006B4F2E">
        <w:rPr>
          <w:rFonts w:eastAsiaTheme="minorEastAsia"/>
        </w:rPr>
        <w:t>vizualizace diskrétní predikce.</w:t>
      </w:r>
    </w:p>
    <w:p w14:paraId="79F43E88" w14:textId="65B8B3E2" w:rsidR="00974D71" w:rsidRPr="00FE0EF2" w:rsidRDefault="00974D71" w:rsidP="00974D71">
      <w:pPr>
        <w:pStyle w:val="Standartnitext"/>
      </w:pPr>
      <w:r>
        <w:t xml:space="preserve">Dvoudimenzionální limit je </w:t>
      </w:r>
      <w:r w:rsidR="00616755">
        <w:t>principiálně</w:t>
      </w:r>
      <w:r>
        <w:t xml:space="preserve"> překonatelný dodáním dalších pozic do učících dvojic. Na straně interpretace generátoru by pak tyto pozice byly interpretovány do </w:t>
      </w:r>
      <w:r w:rsidR="00616755">
        <w:t xml:space="preserve">třídimenzionálního </w:t>
      </w:r>
      <w:r>
        <w:t xml:space="preserve">tensoru. Výsledek takové úpravy nelze </w:t>
      </w:r>
      <w:r w:rsidR="00C01EE5">
        <w:t>předem odhadovat</w:t>
      </w:r>
      <w:r>
        <w:t>.</w:t>
      </w:r>
    </w:p>
    <w:p w14:paraId="2B9800C8" w14:textId="77777777" w:rsidR="00974D71" w:rsidRDefault="00974D71" w:rsidP="00974D71">
      <w:pPr>
        <w:pStyle w:val="Heading1"/>
      </w:pPr>
      <w:bookmarkStart w:id="358" w:name="_Toc4324705"/>
      <w:bookmarkStart w:id="359" w:name="_Toc6218170"/>
      <w:r>
        <w:lastRenderedPageBreak/>
        <w:t>Závěr</w:t>
      </w:r>
      <w:bookmarkEnd w:id="358"/>
      <w:bookmarkEnd w:id="359"/>
    </w:p>
    <w:p w14:paraId="0162C52A" w14:textId="324CA2B9" w:rsidR="00974D71" w:rsidRDefault="00974D71" w:rsidP="00974D71">
      <w:pPr>
        <w:pStyle w:val="Standartnitext"/>
      </w:pPr>
      <w:r>
        <w:t xml:space="preserve">V teoretické části textu byla ve stručnosti představena oblast strojového učení, na kterou volně navázal popis oblasti, kde se metody strojového učení prakticky </w:t>
      </w:r>
      <w:r w:rsidR="006B4F2E">
        <w:t>aplikují na generování obsahu.</w:t>
      </w:r>
      <w:ins w:id="360" w:author="Ježek Bruno" w:date="2019-04-16T12:29:00Z">
        <w:r w:rsidR="00110869">
          <w:t xml:space="preserve"> </w:t>
        </w:r>
      </w:ins>
    </w:p>
    <w:p w14:paraId="45327AD4" w14:textId="77B2F803" w:rsidR="00974D71" w:rsidRDefault="00974D71" w:rsidP="00974D71">
      <w:pPr>
        <w:pStyle w:val="Standartnitext"/>
      </w:pPr>
      <w:r>
        <w:t>Na základě poznaného aktuálního stavu a výsledků v oboru strojového učení generativních modelů lze konstatovat, že generování je a bude obecně doménou komplexnějších generativních architektur typu GAN či variačních autoenkoderů v kombinaci s konvolučními</w:t>
      </w:r>
      <w:r w:rsidR="00F0348C">
        <w:t xml:space="preserve"> a jinými architekturami. </w:t>
      </w:r>
      <w:r w:rsidR="00F0348C" w:rsidRPr="003F2A83">
        <w:t>Úspěš</w:t>
      </w:r>
      <w:r w:rsidRPr="003F2A83">
        <w:t>né</w:t>
      </w:r>
      <w:r>
        <w:t xml:space="preserve"> aplikace těchto architektur byly sice primárně zaměřeny na rastrové obrázky, nicméně principy lze bezesporu uplatnit i pro data jiného charakteru.</w:t>
      </w:r>
    </w:p>
    <w:p w14:paraId="1AADCE7F" w14:textId="1105E0E1" w:rsidR="006405B6" w:rsidRDefault="006405B6" w:rsidP="00974D71">
      <w:pPr>
        <w:pStyle w:val="Standartnitext"/>
      </w:pPr>
      <w:r>
        <w:t>Lze předpokládat, že oblast procedurálního generování pomocí strojového učení se bude i nadále rozvíjet. Příspěvky z akademické obce lze označit spí</w:t>
      </w:r>
      <w:r w:rsidR="00F0348C">
        <w:t xml:space="preserve">še za demonstraci principu, </w:t>
      </w:r>
      <w:r w:rsidR="00F0348C" w:rsidRPr="003F2A83">
        <w:t>než</w:t>
      </w:r>
      <w:r w:rsidRPr="003F2A83">
        <w:t>li</w:t>
      </w:r>
      <w:r>
        <w:t xml:space="preserve"> za metody, které by byly masově aplikovány při vývoji současných aplikací pracující s grafickým obsahem. To samé platí i o navrhované metodě, prezentované v kapitole šest. Přesto má PCGML velký potenciál například pro prototypizování či generování upozaděného obsahu. </w:t>
      </w:r>
    </w:p>
    <w:p w14:paraId="786AFBCC" w14:textId="61AC538F" w:rsidR="00312F03" w:rsidRDefault="00974D71" w:rsidP="006B4F2E">
      <w:pPr>
        <w:pStyle w:val="Standartnitext"/>
      </w:pPr>
      <w:r>
        <w:t>V rámci praktické části byla implementována originální nadstavba, která umožnila použít klasické modely neuronových sítí diskriminativního charakteru pro úkol generování jednoduché scény pokoje. Výsledky tohoto generování byly otestovány</w:t>
      </w:r>
      <w:r w:rsidR="006405B6">
        <w:t xml:space="preserve"> a náležitě </w:t>
      </w:r>
      <w:commentRangeStart w:id="361"/>
      <w:r w:rsidR="006405B6">
        <w:t>okomentovány</w:t>
      </w:r>
      <w:commentRangeEnd w:id="361"/>
      <w:r w:rsidR="00110869">
        <w:rPr>
          <w:rStyle w:val="CommentReference"/>
          <w:rFonts w:asciiTheme="minorHAnsi" w:hAnsiTheme="minorHAnsi" w:cstheme="minorBidi"/>
        </w:rPr>
        <w:commentReference w:id="361"/>
      </w:r>
      <w:r>
        <w:t xml:space="preserve">. Jádrem této implementace je účelná kombinace pravděpodobnostních výstupů </w:t>
      </w:r>
      <w:r w:rsidR="006B4F2E">
        <w:t>několika</w:t>
      </w:r>
      <w:r>
        <w:t xml:space="preserve"> neuronových sítí. Každá tato síť je namodelována tak, aby jejím výstupem byl pro tut</w:t>
      </w:r>
      <w:r w:rsidR="006B4F2E">
        <w:t>o kombinaci hodnotný příspěvek.</w:t>
      </w:r>
      <w:r>
        <w:t xml:space="preserve"> Principielně lze uvažovat o tom, že by se této myšlenky kombinace dalo využít, popřípadě ji rozšířit, i pro jiné úkoly. </w:t>
      </w:r>
      <w:r w:rsidR="00C01EE5">
        <w:t xml:space="preserve">Konkrétním příkladem může být </w:t>
      </w:r>
      <w:r w:rsidR="006B4F2E">
        <w:t>predikce</w:t>
      </w:r>
      <w:r>
        <w:t xml:space="preserve"> nejvhodnějšího umístění pro objekt vzhledem k prostorovému kontextu. Nadneseně jde tedy o nalezení nejlepších odpovědí na otázku „kam to dát“</w:t>
      </w:r>
      <w:r w:rsidR="006B4F2E">
        <w:t xml:space="preserve"> </w:t>
      </w:r>
      <w:r w:rsidR="006405B6">
        <w:t>podmíněně k</w:t>
      </w:r>
      <w:r w:rsidR="006B4F2E">
        <w:t> dříve naučeným datům</w:t>
      </w:r>
      <w:r>
        <w:t>.</w:t>
      </w:r>
      <w:r w:rsidR="00B86222">
        <w:t xml:space="preserve"> V souvislosti s tímto zadáním lze dobře využít i součtové pravděpodobnostní mapy.</w:t>
      </w:r>
      <w:r>
        <w:t xml:space="preserve"> Navržený algoritmus je rovněž parametrizovatelný a nabízí několik míst, kde lze experimentovat za účelem zlepšení výsledných produktů. V textu byla rovněž konstatována omezení a úskalí, která se prezentovanéh</w:t>
      </w:r>
      <w:r w:rsidR="006B4F2E">
        <w:t>o způsobu generování týkají.</w:t>
      </w:r>
      <w:r w:rsidR="00B86222">
        <w:t xml:space="preserve"> Pro tyto problémy byla ve stručnosti nastíněny návrhy řešení.</w:t>
      </w:r>
    </w:p>
    <w:p w14:paraId="229FA4CE" w14:textId="0432D8DF" w:rsidR="00312F03" w:rsidRDefault="00312F03" w:rsidP="007B72FF">
      <w:pPr>
        <w:pStyle w:val="Heading1"/>
        <w:numPr>
          <w:ilvl w:val="0"/>
          <w:numId w:val="0"/>
        </w:numPr>
      </w:pPr>
      <w:bookmarkStart w:id="362" w:name="_Toc6218171"/>
      <w:r>
        <w:lastRenderedPageBreak/>
        <w:t>Seznam použité literatury</w:t>
      </w:r>
      <w:bookmarkEnd w:id="362"/>
    </w:p>
    <w:commentRangeStart w:id="363"/>
    <w:p w14:paraId="4701B193" w14:textId="77777777" w:rsidR="00E43124" w:rsidRPr="00E43124" w:rsidRDefault="00DE7B97" w:rsidP="00E43124">
      <w:pPr>
        <w:pStyle w:val="Bibliography"/>
      </w:pPr>
      <w:r>
        <w:fldChar w:fldCharType="begin"/>
      </w:r>
      <w:r w:rsidR="00E43124">
        <w:instrText xml:space="preserve"> ADDIN ZOTERO_BIBL {"uncited":[],"omitted":[],"custom":[]} CSL_BIBLIOGRAPHY </w:instrText>
      </w:r>
      <w:r>
        <w:fldChar w:fldCharType="separate"/>
      </w:r>
      <w:r w:rsidR="00E43124" w:rsidRPr="00E43124">
        <w:t>ABADI, Martın, Paul BARHAM, Jianmin CHEN, Zhifeng CHEN, Andy DAVIS, Jeffrey DEAN, Matthieu DEVIN, Sanjay GHEMAWAT, Geoffrey IRVING, Michael ISARD, Manjunath KUDLUR, Josh LEVENBERG, Rajat MONGA, Sherry MOORE, Derek G MURRAY, Benoit STEINER, Paul TUCKER, Vijay VASUDEVAN, Pete WARDEN, Martin WICKE, Yuan YU a Xiaoqiang ZHENG, 2016. TensorFlow: A system for large-scale machine learning. In: </w:t>
      </w:r>
      <w:r w:rsidR="00E43124" w:rsidRPr="00E43124">
        <w:rPr>
          <w:i/>
          <w:iCs/>
        </w:rPr>
        <w:t>Proceedings of the 12th USENIX Symposium on Operating Systems Design and Implementation</w:t>
      </w:r>
      <w:r w:rsidR="00E43124" w:rsidRPr="00E43124">
        <w:t xml:space="preserve"> [online]. Savannah,: USENIX Association, s. 21. ISBN 978-1-931971-33-1. Dostupné z: https://www.usenix.org/system/files/conference/osdi16/osdi16-abadi.pdf</w:t>
      </w:r>
    </w:p>
    <w:p w14:paraId="270641F3" w14:textId="77777777" w:rsidR="00E43124" w:rsidRPr="00E43124" w:rsidRDefault="00E43124" w:rsidP="00E43124">
      <w:pPr>
        <w:pStyle w:val="Bibliography"/>
      </w:pPr>
      <w:r w:rsidRPr="00E43124">
        <w:t xml:space="preserve">BECKHAM, Christopher a Christopher PAL, 2017. A step towards procedural terrain generation with GANs. </w:t>
      </w:r>
      <w:r w:rsidRPr="00E43124">
        <w:rPr>
          <w:i/>
          <w:iCs/>
        </w:rPr>
        <w:t>arXiv:1707.03383 [cs, stat]</w:t>
      </w:r>
      <w:r w:rsidRPr="00E43124">
        <w:t xml:space="preserve"> [online]. [vid. 2019-03-15]. Dostupné z: http://arxiv.org/abs/1707.03383</w:t>
      </w:r>
    </w:p>
    <w:p w14:paraId="361CD02F" w14:textId="77777777" w:rsidR="00E43124" w:rsidRPr="00E43124" w:rsidRDefault="00E43124" w:rsidP="00E43124">
      <w:pPr>
        <w:pStyle w:val="Bibliography"/>
      </w:pPr>
      <w:r w:rsidRPr="00E43124">
        <w:t xml:space="preserve">BHANDARE, Ashwin, Maithili BHIDE, Pranav GOKHALE a Rohan CHANDAVARKAR, 2016. Applications of Convolutional Neural Networks. </w:t>
      </w:r>
      <w:r w:rsidRPr="00E43124">
        <w:rPr>
          <w:i/>
          <w:iCs/>
        </w:rPr>
        <w:t>International Journal of Computer Science and Information Technologies,</w:t>
      </w:r>
      <w:r w:rsidRPr="00E43124">
        <w:t xml:space="preserve">. </w:t>
      </w:r>
      <w:r w:rsidRPr="00E43124">
        <w:rPr>
          <w:b/>
          <w:bCs/>
        </w:rPr>
        <w:t>7</w:t>
      </w:r>
      <w:r w:rsidRPr="00E43124">
        <w:t xml:space="preserve">(2). </w:t>
      </w:r>
    </w:p>
    <w:p w14:paraId="0A6B6ACD" w14:textId="77777777" w:rsidR="00E43124" w:rsidRPr="00E43124" w:rsidRDefault="00E43124" w:rsidP="00E43124">
      <w:pPr>
        <w:pStyle w:val="Bibliography"/>
      </w:pPr>
      <w:r w:rsidRPr="00E43124">
        <w:t xml:space="preserve">BOUDON, Frederic, Przemyslaw PRUSINKIEWICZ, Pavol FEDERL, Christophe GODIN a Radoslaw KARWOWSKI, 2003. Interactive Design of Bonsai Tree Models. </w:t>
      </w:r>
      <w:r w:rsidRPr="00E43124">
        <w:rPr>
          <w:i/>
          <w:iCs/>
        </w:rPr>
        <w:t>Computer Graphics Forum</w:t>
      </w:r>
      <w:r w:rsidRPr="00E43124">
        <w:t xml:space="preserve"> [online]. </w:t>
      </w:r>
      <w:r w:rsidRPr="00E43124">
        <w:rPr>
          <w:b/>
          <w:bCs/>
        </w:rPr>
        <w:t>22</w:t>
      </w:r>
      <w:r w:rsidRPr="00E43124">
        <w:t>(3), 591–599. ISSN 0167-7055, 1467-8659. Dostupné z: doi:10.1111/1467-8659.t01-2-00707</w:t>
      </w:r>
    </w:p>
    <w:p w14:paraId="55ECF823" w14:textId="77777777" w:rsidR="00E43124" w:rsidRPr="00E43124" w:rsidRDefault="00E43124" w:rsidP="00E43124">
      <w:pPr>
        <w:pStyle w:val="Bibliography"/>
      </w:pPr>
      <w:r w:rsidRPr="00E43124">
        <w:t>CARLI, D. M. D., F. BEVILACQUA, C. T. POZZER a M. C. DORNELLAS, 2011. A Survey of Procedural Content Generation Techniques Suitable to Game Development. In: </w:t>
      </w:r>
      <w:r w:rsidRPr="00E43124">
        <w:rPr>
          <w:i/>
          <w:iCs/>
        </w:rPr>
        <w:t>2011 Brazilian Symposium on Games and Digital Entertainment</w:t>
      </w:r>
      <w:r w:rsidRPr="00E43124">
        <w:t xml:space="preserve">: </w:t>
      </w:r>
      <w:r w:rsidRPr="00E43124">
        <w:rPr>
          <w:i/>
          <w:iCs/>
        </w:rPr>
        <w:t>2011 Brazilian Symposium on Games and Digital Entertainment</w:t>
      </w:r>
      <w:r w:rsidRPr="00E43124">
        <w:t xml:space="preserve"> [online]. s. 26–35. Dostupné z: doi:10.1109/SBGAMES.2011.15</w:t>
      </w:r>
    </w:p>
    <w:p w14:paraId="7EF8435B" w14:textId="77777777" w:rsidR="00E43124" w:rsidRPr="00E43124" w:rsidRDefault="00E43124" w:rsidP="00E43124">
      <w:pPr>
        <w:pStyle w:val="Bibliography"/>
      </w:pPr>
      <w:r w:rsidRPr="00E43124">
        <w:t xml:space="preserve">FISHER, Matthew, Daniel RITCHIE, Manolis SAVVA, Thomas FUNKHOUSER a Pat HANRAHAN, 2012. Example-based synthesis of 3D object arrangements. </w:t>
      </w:r>
      <w:r w:rsidRPr="00E43124">
        <w:rPr>
          <w:i/>
          <w:iCs/>
        </w:rPr>
        <w:t>ACM Transactions on Graphics</w:t>
      </w:r>
      <w:r w:rsidRPr="00E43124">
        <w:t xml:space="preserve"> [online]. </w:t>
      </w:r>
      <w:r w:rsidRPr="00E43124">
        <w:rPr>
          <w:b/>
          <w:bCs/>
        </w:rPr>
        <w:t>31</w:t>
      </w:r>
      <w:r w:rsidRPr="00E43124">
        <w:t>(6), 1. ISSN 07300301. Dostupné z: doi:10.1145/2366145.2366154</w:t>
      </w:r>
    </w:p>
    <w:p w14:paraId="153D08CD" w14:textId="77777777" w:rsidR="00E43124" w:rsidRPr="00E43124" w:rsidRDefault="00E43124" w:rsidP="00E43124">
      <w:pPr>
        <w:pStyle w:val="Bibliography"/>
      </w:pPr>
      <w:r w:rsidRPr="00E43124">
        <w:t xml:space="preserve">GAGNIUS, Paul, 2017. </w:t>
      </w:r>
      <w:r w:rsidRPr="00E43124">
        <w:rPr>
          <w:i/>
          <w:iCs/>
        </w:rPr>
        <w:t>Markov Chains: From Theory to Implementation and Experimentation</w:t>
      </w:r>
      <w:r w:rsidRPr="00E43124">
        <w:t xml:space="preserve">. 1. vyd. B.m.: Wiley. ISBN 1-119-38755-8. </w:t>
      </w:r>
    </w:p>
    <w:p w14:paraId="618754FF" w14:textId="77777777" w:rsidR="00E43124" w:rsidRPr="00E43124" w:rsidRDefault="00E43124" w:rsidP="00E43124">
      <w:pPr>
        <w:pStyle w:val="Bibliography"/>
      </w:pPr>
      <w:r w:rsidRPr="00E43124">
        <w:t xml:space="preserve">GHAHRAMANI, Zoubin, 2004. Unsupervised Learning. </w:t>
      </w:r>
      <w:r w:rsidRPr="00E43124">
        <w:rPr>
          <w:i/>
          <w:iCs/>
        </w:rPr>
        <w:t>GATSBY COMPUTATIONAL NEUROSCIENCE UNIT</w:t>
      </w:r>
      <w:r w:rsidRPr="00E43124">
        <w:t xml:space="preserve"> [online]. [vid. 2019-04-02]. Dostupné z: http://mlg.eng.cam.ac.uk/zoubin/papers/ul.pdf</w:t>
      </w:r>
    </w:p>
    <w:p w14:paraId="1FD4A124" w14:textId="77777777" w:rsidR="00E43124" w:rsidRPr="00E43124" w:rsidRDefault="00E43124" w:rsidP="00E43124">
      <w:pPr>
        <w:pStyle w:val="Bibliography"/>
      </w:pPr>
      <w:r w:rsidRPr="00E43124">
        <w:t>GIACOMELLO, Edoardo, Pier Luca LANZI a Daniele LOIACONO, 2018. DOOM Level Generation using Generative Adversarial Networks. In: </w:t>
      </w:r>
      <w:r w:rsidRPr="00E43124">
        <w:rPr>
          <w:i/>
          <w:iCs/>
        </w:rPr>
        <w:t>IEEE Games, Entertainment, Media Conference (GEM) 2018</w:t>
      </w:r>
      <w:r w:rsidRPr="00E43124">
        <w:t xml:space="preserve"> [online]. [vid. 2018-06-14]. ISBN 978-1-5386-6304-2. Dostupné z: http://arxiv.org/abs/1804.09154</w:t>
      </w:r>
    </w:p>
    <w:p w14:paraId="3B36A823" w14:textId="77777777" w:rsidR="00E43124" w:rsidRPr="00E43124" w:rsidRDefault="00E43124" w:rsidP="00E43124">
      <w:pPr>
        <w:pStyle w:val="Bibliography"/>
      </w:pPr>
      <w:r w:rsidRPr="00E43124">
        <w:t xml:space="preserve">GLOROT, Xavier, Antoine BORDES a Yoshua BENGIO, 2011. Deep Sparse Rectiﬁer Neural Networks. </w:t>
      </w:r>
      <w:r w:rsidRPr="00E43124">
        <w:rPr>
          <w:i/>
          <w:iCs/>
        </w:rPr>
        <w:t>Proceedings of the Fourteenth International Conference on Artificial Intelligence and Statistics</w:t>
      </w:r>
      <w:r w:rsidRPr="00E43124">
        <w:t xml:space="preserve">. 9. </w:t>
      </w:r>
    </w:p>
    <w:p w14:paraId="3ADD1A30" w14:textId="77777777" w:rsidR="00E43124" w:rsidRPr="00E43124" w:rsidRDefault="00E43124" w:rsidP="00E43124">
      <w:pPr>
        <w:pStyle w:val="Bibliography"/>
      </w:pPr>
      <w:r w:rsidRPr="00E43124">
        <w:lastRenderedPageBreak/>
        <w:t xml:space="preserve">GOODFELLOW, Ian, 2016. NIPS 2016 Tutorial: Generative Adversarial Networks. </w:t>
      </w:r>
      <w:r w:rsidRPr="00E43124">
        <w:rPr>
          <w:i/>
          <w:iCs/>
        </w:rPr>
        <w:t>arXiv:1701.00160 [cs]</w:t>
      </w:r>
      <w:r w:rsidRPr="00E43124">
        <w:t xml:space="preserve"> [online]. [vid. 2018-06-14]. Dostupné z: http://arxiv.org/abs/1701.00160</w:t>
      </w:r>
    </w:p>
    <w:p w14:paraId="4F426440" w14:textId="77777777" w:rsidR="00E43124" w:rsidRPr="00E43124" w:rsidRDefault="00E43124" w:rsidP="00E43124">
      <w:pPr>
        <w:pStyle w:val="Bibliography"/>
      </w:pPr>
      <w:r w:rsidRPr="00E43124">
        <w:t xml:space="preserve">GOODFELLOW, Ian, Yoshua BENIGO a Aaron COURVILLE, 2016. </w:t>
      </w:r>
      <w:r w:rsidRPr="00E43124">
        <w:rPr>
          <w:i/>
          <w:iCs/>
        </w:rPr>
        <w:t>Deep Learning</w:t>
      </w:r>
      <w:r w:rsidRPr="00E43124">
        <w:t xml:space="preserve"> [online]. B.m.: MIT Press. Dostupné z: http://www.deeplearningbook.org</w:t>
      </w:r>
    </w:p>
    <w:p w14:paraId="410CC9A9" w14:textId="77777777" w:rsidR="00E43124" w:rsidRPr="00E43124" w:rsidRDefault="00E43124" w:rsidP="00E43124">
      <w:pPr>
        <w:pStyle w:val="Bibliography"/>
      </w:pPr>
      <w:r w:rsidRPr="00E43124">
        <w:t xml:space="preserve">GOODFELLOW, Ian, Jean POUGET-ABADIE, Mehdi MIRZA, Bing XU, David WARDE-FARLEY, Sherjil OZAIR, Aaron COURVILLE a Yoshua BENGIO, 2014. Generative Adversarial Nets. In: Z. GHAHRAMANI, M. WELLING, C. CORTES, N. D. LAWRENCE a K. Q. WEINBERGER, ed. </w:t>
      </w:r>
      <w:r w:rsidRPr="00E43124">
        <w:rPr>
          <w:i/>
          <w:iCs/>
        </w:rPr>
        <w:t>Advances in Neural Information Processing Systems 27</w:t>
      </w:r>
      <w:r w:rsidRPr="00E43124">
        <w:t xml:space="preserve"> [online]. B.m.: Curran Associates, Inc., s. 2672–2680 [vid. 2018-06-04]. Dostupné z: http://papers.nips.cc/paper/5423-generative-adversarial-nets.pdf</w:t>
      </w:r>
    </w:p>
    <w:p w14:paraId="22A12D24" w14:textId="77777777" w:rsidR="00E43124" w:rsidRPr="00E43124" w:rsidRDefault="00E43124" w:rsidP="00E43124">
      <w:pPr>
        <w:pStyle w:val="Bibliography"/>
      </w:pPr>
      <w:r w:rsidRPr="00E43124">
        <w:t xml:space="preserve">HENDRIKX, Mark, Sebastiaan MEIJER, Joeri VAN DER VELDEN a Alexandru IOSUP, 2013. Procedural Content Generation for Games: A Survey. </w:t>
      </w:r>
      <w:r w:rsidRPr="00E43124">
        <w:rPr>
          <w:i/>
          <w:iCs/>
        </w:rPr>
        <w:t>ACM Transactions on Multimedia Computing, Communications, and Applications (TOMM)</w:t>
      </w:r>
      <w:r w:rsidRPr="00E43124">
        <w:t xml:space="preserve">. </w:t>
      </w:r>
      <w:r w:rsidRPr="00E43124">
        <w:rPr>
          <w:b/>
          <w:bCs/>
        </w:rPr>
        <w:t>9</w:t>
      </w:r>
      <w:r w:rsidRPr="00E43124">
        <w:t xml:space="preserve">(1), 24. ISSN 1551-6857. </w:t>
      </w:r>
    </w:p>
    <w:p w14:paraId="1C4D8244" w14:textId="77777777" w:rsidR="00E43124" w:rsidRPr="00E43124" w:rsidRDefault="00E43124" w:rsidP="00E43124">
      <w:pPr>
        <w:pStyle w:val="Bibliography"/>
      </w:pPr>
      <w:r w:rsidRPr="00E43124">
        <w:t xml:space="preserve">HUNTER, John, Dale DARREN a Eric FIRING, 2019. matplotlib. </w:t>
      </w:r>
      <w:r w:rsidRPr="00E43124">
        <w:rPr>
          <w:i/>
          <w:iCs/>
        </w:rPr>
        <w:t>matplotlib</w:t>
      </w:r>
      <w:r w:rsidRPr="00E43124">
        <w:t xml:space="preserve"> [online]. Dostupné z: https://matplotlib.org/</w:t>
      </w:r>
    </w:p>
    <w:p w14:paraId="648B296B" w14:textId="77777777" w:rsidR="00E43124" w:rsidRPr="00E43124" w:rsidRDefault="00E43124" w:rsidP="00E43124">
      <w:pPr>
        <w:pStyle w:val="Bibliography"/>
      </w:pPr>
      <w:r w:rsidRPr="00E43124">
        <w:t>ISOLA, Phillip, Jun-Yan ZHU, Tinghui ZHOU a Alexei A. EFROS, 2016. Image-to-Image Translation with Conditional Adversarial Networks. In: </w:t>
      </w:r>
      <w:r w:rsidRPr="00E43124">
        <w:rPr>
          <w:i/>
          <w:iCs/>
        </w:rPr>
        <w:t>2017 IEEE Conference on Computer Vision and Pattern Recognition (CVPR) (2017)</w:t>
      </w:r>
      <w:r w:rsidRPr="00E43124">
        <w:t xml:space="preserve"> [online]. [vid. 2019-03-15]. ISBN 978-1-5386-0457-1. Dostupné z: http://arxiv.org/abs/1611.07004</w:t>
      </w:r>
    </w:p>
    <w:p w14:paraId="49C0C8FC" w14:textId="77777777" w:rsidR="00E43124" w:rsidRPr="00E43124" w:rsidRDefault="00E43124" w:rsidP="00E43124">
      <w:pPr>
        <w:pStyle w:val="Bibliography"/>
      </w:pPr>
      <w:r w:rsidRPr="00E43124">
        <w:t xml:space="preserve">JAIN, Rishabh, Aaron ISAKSEN, Christoffer HOLMGA a Julian TOGELIUS, 2016. Autoencoders for Level Generation, Repair, and Recognition. </w:t>
      </w:r>
      <w:r w:rsidRPr="00E43124">
        <w:rPr>
          <w:i/>
          <w:iCs/>
        </w:rPr>
        <w:t>Proceedings of the ICCC Workshop on Computational Creativity and Games</w:t>
      </w:r>
      <w:r w:rsidRPr="00E43124">
        <w:t xml:space="preserve">. 9. </w:t>
      </w:r>
    </w:p>
    <w:p w14:paraId="03EB4098" w14:textId="77777777" w:rsidR="00E43124" w:rsidRPr="00E43124" w:rsidRDefault="00E43124" w:rsidP="00E43124">
      <w:pPr>
        <w:pStyle w:val="Bibliography"/>
      </w:pPr>
      <w:r w:rsidRPr="00E43124">
        <w:t xml:space="preserve">JEBARA, Tony, 1996. Discriminative, Generative and Imitative Learning. 212. </w:t>
      </w:r>
    </w:p>
    <w:p w14:paraId="7319C0E9" w14:textId="77777777" w:rsidR="00E43124" w:rsidRPr="00E43124" w:rsidRDefault="00E43124" w:rsidP="00E43124">
      <w:pPr>
        <w:pStyle w:val="Bibliography"/>
      </w:pPr>
      <w:r w:rsidRPr="00E43124">
        <w:t xml:space="preserve">JEBARA, Tony, 2004. </w:t>
      </w:r>
      <w:r w:rsidRPr="00E43124">
        <w:rPr>
          <w:i/>
          <w:iCs/>
        </w:rPr>
        <w:t>Machine Learning Discriminative and Generative</w:t>
      </w:r>
      <w:r w:rsidRPr="00E43124">
        <w:t xml:space="preserve"> [online]. 1. vyd. United States: Springer US. ISBN 978-1-4419-9011-2. Dostupné z: https://www.springer.com/gp/book/9781402076473</w:t>
      </w:r>
    </w:p>
    <w:p w14:paraId="3E0AA59A" w14:textId="77777777" w:rsidR="00E43124" w:rsidRPr="00E43124" w:rsidRDefault="00E43124" w:rsidP="00E43124">
      <w:pPr>
        <w:pStyle w:val="Bibliography"/>
      </w:pPr>
      <w:r w:rsidRPr="00E43124">
        <w:t xml:space="preserve">JORDAN, M. I. a T. M. MITCHELL, 2015. Machine learning: Trends, perspectives, and prospects. </w:t>
      </w:r>
      <w:r w:rsidRPr="00E43124">
        <w:rPr>
          <w:i/>
          <w:iCs/>
        </w:rPr>
        <w:t>Science</w:t>
      </w:r>
      <w:r w:rsidRPr="00E43124">
        <w:t xml:space="preserve"> [online]. </w:t>
      </w:r>
      <w:r w:rsidRPr="00E43124">
        <w:rPr>
          <w:b/>
          <w:bCs/>
        </w:rPr>
        <w:t>349</w:t>
      </w:r>
      <w:r w:rsidRPr="00E43124">
        <w:t>(6245), 255–260. ISSN 0036-8075, 1095-9203. Dostupné z: doi:10.1126/science.aaa8415</w:t>
      </w:r>
    </w:p>
    <w:p w14:paraId="397FE1A2" w14:textId="77777777" w:rsidR="00E43124" w:rsidRPr="00E43124" w:rsidRDefault="00E43124" w:rsidP="00E43124">
      <w:pPr>
        <w:pStyle w:val="Bibliography"/>
      </w:pPr>
      <w:r w:rsidRPr="00E43124">
        <w:t>JULIAN, Togelius, Noor SHAKER a Mark J. NELSON, 2016. Introduction. In: </w:t>
      </w:r>
      <w:r w:rsidRPr="00E43124">
        <w:rPr>
          <w:i/>
          <w:iCs/>
        </w:rPr>
        <w:t>Procedural Content Generation in Games: A Textbook and an Overview of Current Research</w:t>
      </w:r>
      <w:r w:rsidRPr="00E43124">
        <w:t xml:space="preserve">. B.m.: Springer. ISBN 978-3-319-42714-0. </w:t>
      </w:r>
    </w:p>
    <w:p w14:paraId="79FFD1C6" w14:textId="77777777" w:rsidR="00E43124" w:rsidRPr="00E43124" w:rsidRDefault="00E43124" w:rsidP="00E43124">
      <w:pPr>
        <w:pStyle w:val="Bibliography"/>
      </w:pPr>
      <w:r w:rsidRPr="00E43124">
        <w:t>KAPUR, Arnav, Shreyas KAPUR a Pattie MAES, 2018. AlterEgo: A Personalized Wearable Silent Speech Interface. In: </w:t>
      </w:r>
      <w:r w:rsidRPr="00E43124">
        <w:rPr>
          <w:i/>
          <w:iCs/>
        </w:rPr>
        <w:t>23rd International Conference on Intelligent User Interfaces</w:t>
      </w:r>
      <w:r w:rsidRPr="00E43124">
        <w:t xml:space="preserve"> [online]. New York, NY, USA: ACM, s. 43–53 [vid. 2019-03-08]. IUI ’18. ISBN 978-1-4503-4945-1. Dostupné z: doi:10.1145/3172944.3172977</w:t>
      </w:r>
    </w:p>
    <w:p w14:paraId="661F9589" w14:textId="77777777" w:rsidR="00E43124" w:rsidRPr="00E43124" w:rsidRDefault="00E43124" w:rsidP="00E43124">
      <w:pPr>
        <w:pStyle w:val="Bibliography"/>
      </w:pPr>
      <w:r w:rsidRPr="00E43124">
        <w:t xml:space="preserve">KARRAS, Tero, Samuli LAINE a Timo AILA, 2018. A Style-Based Generator Architecture for Generative Adversarial Networks. </w:t>
      </w:r>
      <w:r w:rsidRPr="00E43124">
        <w:rPr>
          <w:i/>
          <w:iCs/>
        </w:rPr>
        <w:t>arXiv:1812.04948 [cs, stat]</w:t>
      </w:r>
      <w:r w:rsidRPr="00E43124">
        <w:t xml:space="preserve"> [online]. [vid. 2019-03-21]. Dostupné z: http://arxiv.org/abs/1812.04948</w:t>
      </w:r>
    </w:p>
    <w:p w14:paraId="64B8854E" w14:textId="77777777" w:rsidR="00E43124" w:rsidRPr="00E43124" w:rsidRDefault="00E43124" w:rsidP="00E43124">
      <w:pPr>
        <w:pStyle w:val="Bibliography"/>
      </w:pPr>
      <w:r w:rsidRPr="00E43124">
        <w:t xml:space="preserve">KENNEY, 2019. Kenney. </w:t>
      </w:r>
      <w:r w:rsidRPr="00E43124">
        <w:rPr>
          <w:i/>
          <w:iCs/>
        </w:rPr>
        <w:t>Kenney.nl</w:t>
      </w:r>
      <w:r w:rsidRPr="00E43124">
        <w:t xml:space="preserve"> [online]. Dostupné z: https://www.kenney.nl/assets</w:t>
      </w:r>
    </w:p>
    <w:p w14:paraId="15DEE7B1" w14:textId="77777777" w:rsidR="00E43124" w:rsidRPr="00E43124" w:rsidRDefault="00E43124" w:rsidP="00E43124">
      <w:pPr>
        <w:pStyle w:val="Bibliography"/>
      </w:pPr>
      <w:r w:rsidRPr="00E43124">
        <w:lastRenderedPageBreak/>
        <w:t xml:space="preserve">KESKAR, Nitish Shirish, Dheevatsa MUDIGERE, Jorge NOCEDAL, Mikhail SMELYANSKIY a Ping Tak Peter TANG, 2016. On Large-Batch Training for Deep Learning: Generalization Gap and Sharp Minima. </w:t>
      </w:r>
      <w:r w:rsidRPr="00E43124">
        <w:rPr>
          <w:i/>
          <w:iCs/>
        </w:rPr>
        <w:t>arXiv:1609.04836 [cs, math]</w:t>
      </w:r>
      <w:r w:rsidRPr="00E43124">
        <w:t xml:space="preserve"> [online]. [vid. 2019-04-08]. Dostupné z: http://arxiv.org/abs/1609.04836</w:t>
      </w:r>
    </w:p>
    <w:p w14:paraId="236B296D" w14:textId="77777777" w:rsidR="00E43124" w:rsidRPr="00E43124" w:rsidRDefault="00E43124" w:rsidP="00E43124">
      <w:pPr>
        <w:pStyle w:val="Bibliography"/>
      </w:pPr>
      <w:r w:rsidRPr="00E43124">
        <w:t xml:space="preserve">KINGMA, Diederik P. a Max WELLING, 2013. Auto-Encoding Variational Bayes. </w:t>
      </w:r>
      <w:r w:rsidRPr="00E43124">
        <w:rPr>
          <w:i/>
          <w:iCs/>
        </w:rPr>
        <w:t>arXiv:1312.6114 [cs, stat]</w:t>
      </w:r>
      <w:r w:rsidRPr="00E43124">
        <w:t xml:space="preserve"> [online]. [vid. 2019-03-19]. Dostupné z: http://arxiv.org/abs/1312.6114</w:t>
      </w:r>
    </w:p>
    <w:p w14:paraId="6120EFF2" w14:textId="77777777" w:rsidR="00E43124" w:rsidRPr="00E43124" w:rsidRDefault="00E43124" w:rsidP="00E43124">
      <w:pPr>
        <w:pStyle w:val="Bibliography"/>
      </w:pPr>
      <w:r w:rsidRPr="00E43124">
        <w:t xml:space="preserve">KRIZHEVSKY, Alex, Ilya SUTSKEVER a Geoffrey E HINTON, 2012. ImageNet Classification with Deep Convolutional Neural Networks. In: F. PEREIRA, C. J. C. BURGES, L. BOTTOU a K. Q. WEINBERGER, ed. </w:t>
      </w:r>
      <w:r w:rsidRPr="00E43124">
        <w:rPr>
          <w:i/>
          <w:iCs/>
        </w:rPr>
        <w:t>Advances in Neural Information Processing Systems 25</w:t>
      </w:r>
      <w:r w:rsidRPr="00E43124">
        <w:t xml:space="preserve"> [online]. B.m.: Curran Associates, Inc., s. 1097–1105 [vid. 2019-03-09]. Dostupné z: http://papers.nips.cc/paper/4824-imagenet-classification-with-deep-convolutional-neural-networks.pdf</w:t>
      </w:r>
    </w:p>
    <w:p w14:paraId="47A1FD57" w14:textId="77777777" w:rsidR="00E43124" w:rsidRPr="00E43124" w:rsidRDefault="00E43124" w:rsidP="00E43124">
      <w:pPr>
        <w:pStyle w:val="Bibliography"/>
      </w:pPr>
      <w:r w:rsidRPr="00E43124">
        <w:t xml:space="preserve">LECUN, Yann, Léon BOTTOU, Yoshua BENGIO a Patrick HAFFNER, 1998. Gradient-Based Learning Applied to Document Recognition. </w:t>
      </w:r>
      <w:r w:rsidRPr="00E43124">
        <w:rPr>
          <w:i/>
          <w:iCs/>
        </w:rPr>
        <w:t>Proceedings of the IEEE</w:t>
      </w:r>
      <w:r w:rsidRPr="00E43124">
        <w:t xml:space="preserve"> [online]. </w:t>
      </w:r>
      <w:r w:rsidRPr="00E43124">
        <w:rPr>
          <w:b/>
          <w:bCs/>
        </w:rPr>
        <w:t>86</w:t>
      </w:r>
      <w:r w:rsidRPr="00E43124">
        <w:t>(11) [vid. 2019-03-08]. ISSN 0018-9219. Dostupné z: http://yann.lecun.com/exdb/publis/pdf/lecun-98.pdf</w:t>
      </w:r>
    </w:p>
    <w:p w14:paraId="2C80D80F" w14:textId="77777777" w:rsidR="00E43124" w:rsidRPr="00E43124" w:rsidRDefault="00E43124" w:rsidP="00E43124">
      <w:pPr>
        <w:pStyle w:val="Bibliography"/>
      </w:pPr>
      <w:r w:rsidRPr="00E43124">
        <w:t xml:space="preserve">MEDLER, David A a Michael R W DAWSON, 1994. Using Redundancy to Improve the Performance of Artificial Neural Networks. </w:t>
      </w:r>
      <w:r w:rsidRPr="00E43124">
        <w:rPr>
          <w:i/>
          <w:iCs/>
        </w:rPr>
        <w:t>Proceedings of the Tenth Canadian Conference on Artificial Intelligence</w:t>
      </w:r>
      <w:r w:rsidRPr="00E43124">
        <w:t xml:space="preserve">. 8. </w:t>
      </w:r>
    </w:p>
    <w:p w14:paraId="65ED8F0A" w14:textId="77777777" w:rsidR="00E43124" w:rsidRPr="00E43124" w:rsidRDefault="00E43124" w:rsidP="00E43124">
      <w:pPr>
        <w:pStyle w:val="Bibliography"/>
      </w:pPr>
      <w:r w:rsidRPr="00E43124">
        <w:t xml:space="preserve">MICHAEL REVOW, CHRISTOPHER K.I WILLIAMS a GEOFFREY E. HINTON, 1996. Using Generative Models for Handwritten Digit Recognition. </w:t>
      </w:r>
      <w:r w:rsidRPr="00E43124">
        <w:rPr>
          <w:i/>
          <w:iCs/>
        </w:rPr>
        <w:t>IEEE Transactions on pattern analysis and machine intelligence</w:t>
      </w:r>
      <w:r w:rsidRPr="00E43124">
        <w:t xml:space="preserve">. </w:t>
      </w:r>
      <w:r w:rsidRPr="00E43124">
        <w:rPr>
          <w:b/>
          <w:bCs/>
        </w:rPr>
        <w:t>18</w:t>
      </w:r>
      <w:r w:rsidRPr="00E43124">
        <w:t xml:space="preserve">(6), 15. </w:t>
      </w:r>
    </w:p>
    <w:p w14:paraId="6595596F" w14:textId="77777777" w:rsidR="00E43124" w:rsidRPr="00E43124" w:rsidRDefault="00E43124" w:rsidP="00E43124">
      <w:pPr>
        <w:pStyle w:val="Bibliography"/>
      </w:pPr>
      <w:r w:rsidRPr="00E43124">
        <w:t xml:space="preserve">MITCHELL, Tom M., 1997. </w:t>
      </w:r>
      <w:r w:rsidRPr="00E43124">
        <w:rPr>
          <w:i/>
          <w:iCs/>
        </w:rPr>
        <w:t>Machine Learning</w:t>
      </w:r>
      <w:r w:rsidRPr="00E43124">
        <w:t xml:space="preserve">. New York: McGraw-Hill. McGraw-Hill series in computer science. ISBN 978-0-07-042807-2. </w:t>
      </w:r>
    </w:p>
    <w:p w14:paraId="2D94D942" w14:textId="77777777" w:rsidR="00E43124" w:rsidRPr="00E43124" w:rsidRDefault="00E43124" w:rsidP="00E43124">
      <w:pPr>
        <w:pStyle w:val="Bibliography"/>
      </w:pPr>
      <w:r w:rsidRPr="00E43124">
        <w:t xml:space="preserve">NAIL, Alex, 2019. NN-SVG: Publication-Ready Neural Network Architecture Schematics. </w:t>
      </w:r>
      <w:r w:rsidRPr="00E43124">
        <w:rPr>
          <w:i/>
          <w:iCs/>
        </w:rPr>
        <w:t>NN-SVG</w:t>
      </w:r>
      <w:r w:rsidRPr="00E43124">
        <w:t xml:space="preserve"> [online]. Dostupné z: http://alexlenail.me/NN-SVG/index.html</w:t>
      </w:r>
    </w:p>
    <w:p w14:paraId="425F7BF6" w14:textId="77777777" w:rsidR="00E43124" w:rsidRPr="00E43124" w:rsidRDefault="00E43124" w:rsidP="00E43124">
      <w:pPr>
        <w:pStyle w:val="Bibliography"/>
      </w:pPr>
      <w:r w:rsidRPr="00E43124">
        <w:t xml:space="preserve">OLIPHANT, Travis E., 2007. Python for Scientific Computing. </w:t>
      </w:r>
      <w:r w:rsidRPr="00E43124">
        <w:rPr>
          <w:i/>
          <w:iCs/>
        </w:rPr>
        <w:t>Computing in Science &amp; Engineering</w:t>
      </w:r>
      <w:r w:rsidRPr="00E43124">
        <w:t xml:space="preserve"> [online]. </w:t>
      </w:r>
      <w:r w:rsidRPr="00E43124">
        <w:rPr>
          <w:b/>
          <w:bCs/>
        </w:rPr>
        <w:t>9</w:t>
      </w:r>
      <w:r w:rsidRPr="00E43124">
        <w:t>(3), 10–20. ISSN 1521-9615. Dostupné z: doi:10.1109/MCSE.2007.58</w:t>
      </w:r>
    </w:p>
    <w:p w14:paraId="6423750A" w14:textId="77777777" w:rsidR="00E43124" w:rsidRPr="00E43124" w:rsidRDefault="00E43124" w:rsidP="00E43124">
      <w:pPr>
        <w:pStyle w:val="Bibliography"/>
      </w:pPr>
      <w:r w:rsidRPr="00E43124">
        <w:t xml:space="preserve">PEREIRA, Francisco Camara, 2008. </w:t>
      </w:r>
      <w:r w:rsidRPr="00E43124">
        <w:rPr>
          <w:i/>
          <w:iCs/>
        </w:rPr>
        <w:t>Creativity and AI: A Conceptual Blending approach</w:t>
      </w:r>
      <w:r w:rsidRPr="00E43124">
        <w:t xml:space="preserve">. Portugal: University of Coimbra. ISBN 978-3-11-019856-0. </w:t>
      </w:r>
    </w:p>
    <w:p w14:paraId="3F4DF752" w14:textId="77777777" w:rsidR="00E43124" w:rsidRPr="00E43124" w:rsidRDefault="00E43124" w:rsidP="00E43124">
      <w:pPr>
        <w:pStyle w:val="Bibliography"/>
      </w:pPr>
      <w:r w:rsidRPr="00E43124">
        <w:t>SMITH, Gillian, 2015. An Analog History of Procedural Content Generation. In: </w:t>
      </w:r>
      <w:r w:rsidRPr="00E43124">
        <w:rPr>
          <w:i/>
          <w:iCs/>
        </w:rPr>
        <w:t>Proceedings of the 2015 Conference on the Foundations of Digital Games (FDG 2015)</w:t>
      </w:r>
      <w:r w:rsidRPr="00E43124">
        <w:t xml:space="preserve">. s. 6. </w:t>
      </w:r>
    </w:p>
    <w:p w14:paraId="2D15D3D7" w14:textId="77777777" w:rsidR="00E43124" w:rsidRPr="00E43124" w:rsidRDefault="00E43124" w:rsidP="00E43124">
      <w:pPr>
        <w:pStyle w:val="Bibliography"/>
      </w:pPr>
      <w:r w:rsidRPr="00E43124">
        <w:t>SUAREZ, Patricia L., Angel D. SAPPA a Boris X. VINTIMILLA, 2017. Infrared Image Colorization Based on a Triplet DCGAN Architecture. In: </w:t>
      </w:r>
      <w:r w:rsidRPr="00E43124">
        <w:rPr>
          <w:i/>
          <w:iCs/>
        </w:rPr>
        <w:t>2017 IEEE Conference on Computer Vision and Pattern Recognition Workshops (CVPRW)</w:t>
      </w:r>
      <w:r w:rsidRPr="00E43124">
        <w:t xml:space="preserve">: </w:t>
      </w:r>
      <w:r w:rsidRPr="00E43124">
        <w:rPr>
          <w:i/>
          <w:iCs/>
        </w:rPr>
        <w:t>2017 IEEE Conference on Computer Vision and Pattern Recognition Workshops (CVPRW)</w:t>
      </w:r>
      <w:r w:rsidRPr="00E43124">
        <w:t xml:space="preserve"> [online]. Honolulu, HI, USA: IEEE, s. 212–217 [vid. 2019-03-15]. ISBN 978-1-5386-0733-6. Dostupné z: doi:10.1109/CVPRW.2017.32</w:t>
      </w:r>
    </w:p>
    <w:p w14:paraId="396CAAC9" w14:textId="77777777" w:rsidR="00E43124" w:rsidRPr="00E43124" w:rsidRDefault="00E43124" w:rsidP="00E43124">
      <w:pPr>
        <w:pStyle w:val="Bibliography"/>
      </w:pPr>
      <w:r w:rsidRPr="00E43124">
        <w:lastRenderedPageBreak/>
        <w:t>SUMMERVILLE, Adam a Michael MATEAS, 2016. Super Mario as a String: Platformer Level Generation Via LSTMs. In:  [online]. [vid. 2019-03-10]. Dostupné z: http://arxiv.org/abs/1603.00930</w:t>
      </w:r>
    </w:p>
    <w:p w14:paraId="18E0A608" w14:textId="77777777" w:rsidR="00E43124" w:rsidRPr="00E43124" w:rsidRDefault="00E43124" w:rsidP="00E43124">
      <w:pPr>
        <w:pStyle w:val="Bibliography"/>
      </w:pPr>
      <w:r w:rsidRPr="00E43124">
        <w:t xml:space="preserve">SUMMERVILLE, Adam, Sam SNODGRASS, Matthew GUZDIAL, Christoffer HOLMGÅRD, Amy K. HOOVER, Aaron ISAKSEN, Andy NEALEN a Julian TOGELIUS, 2017. Procedural Content Generation via Machine Learning (PCGML). </w:t>
      </w:r>
      <w:r w:rsidRPr="00E43124">
        <w:rPr>
          <w:i/>
          <w:iCs/>
        </w:rPr>
        <w:t>arXiv:1702.00539 [cs]</w:t>
      </w:r>
      <w:r w:rsidRPr="00E43124">
        <w:t xml:space="preserve"> [online]. [vid. 2018-05-31]. Dostupné z: http://arxiv.org/abs/1702.00539</w:t>
      </w:r>
    </w:p>
    <w:p w14:paraId="7D4E3F8B" w14:textId="77777777" w:rsidR="00E43124" w:rsidRPr="00E43124" w:rsidRDefault="00E43124" w:rsidP="00E43124">
      <w:pPr>
        <w:pStyle w:val="Bibliography"/>
      </w:pPr>
      <w:r w:rsidRPr="00E43124">
        <w:t xml:space="preserve">TOGELIUS, Julian, Alex J. CHAMPANDARD, Pier Luca LANZI, Michael MATEAS, Ana PAIVA, Mike PREUSS a Kenneth O. STANLEY, 2013. Procedural Content Generation: Goals, Challenges and Actionable Steps. In: Simon M. LUCAS, Michael MATEAS, Mike PREUSS, Pieter SPRONCK a Julian TOGELIUS, ed. </w:t>
      </w:r>
      <w:r w:rsidRPr="00E43124">
        <w:rPr>
          <w:i/>
          <w:iCs/>
        </w:rPr>
        <w:t>Artificial and Computational Intelligence in Games</w:t>
      </w:r>
      <w:r w:rsidRPr="00E43124">
        <w:t xml:space="preserve"> [online]. Dagstuhl, Germany: Schloss Dagstuhl–Leibniz-Zentrum fuer Informatik, Dagstuhl Follow-Ups, s. 61–75 [vid. 2018-05-31]. ISBN 978-3-939897-62-0. Dostupné z: doi:10.4230/DFU.Vol6.12191.61</w:t>
      </w:r>
    </w:p>
    <w:p w14:paraId="3DE8B201" w14:textId="77777777" w:rsidR="00E43124" w:rsidRPr="00E43124" w:rsidRDefault="00E43124" w:rsidP="00E43124">
      <w:pPr>
        <w:pStyle w:val="Bibliography"/>
      </w:pPr>
      <w:r w:rsidRPr="00E43124">
        <w:t xml:space="preserve">TOGELIUS, Julian, Georgios N. YANNAKAKIS, Kenneth O. STANLEY a Cameron BROWNE, 2010. Search-Based Procedural Content Generation. In: Cecilia DI CHIO, Stefano CAGNONI, Carlos COTTA, Marc EBNER, Anikó EKÁRT, Anna I. ESPARCIA-ALCAZAR, Chi-Keong GOH, Juan J. MERELO, Ferrante NERI, Mike PREUß, Julian TOGELIUS a Georgios N. YANNAKAKIS, ed. </w:t>
      </w:r>
      <w:r w:rsidRPr="00E43124">
        <w:rPr>
          <w:i/>
          <w:iCs/>
        </w:rPr>
        <w:t>Applications of Evolutionary Computation</w:t>
      </w:r>
      <w:r w:rsidRPr="00E43124">
        <w:t xml:space="preserve"> [online]. Berlin, Heidelberg: Springer Berlin Heidelberg, s. 141–150 [vid. 2018-05-31]. ISBN 978-3-642-12238-5. Dostupné z: doi:10.1007/978-3-642-12239-2_15</w:t>
      </w:r>
    </w:p>
    <w:p w14:paraId="2301A99B" w14:textId="77777777" w:rsidR="00E43124" w:rsidRPr="00E43124" w:rsidRDefault="00E43124" w:rsidP="00E43124">
      <w:pPr>
        <w:pStyle w:val="Bibliography"/>
      </w:pPr>
      <w:r w:rsidRPr="00E43124">
        <w:t xml:space="preserve">VAN DER WALT, Stefan, S. Chris COLBERT a Gaël VAROQUAUX, 2011. The NumPy array: a structure for efficient numerical computation. </w:t>
      </w:r>
      <w:r w:rsidRPr="00E43124">
        <w:rPr>
          <w:i/>
          <w:iCs/>
        </w:rPr>
        <w:t>Computing in Science &amp; Engineering</w:t>
      </w:r>
      <w:r w:rsidRPr="00E43124">
        <w:t xml:space="preserve"> [online]. </w:t>
      </w:r>
      <w:r w:rsidRPr="00E43124">
        <w:rPr>
          <w:b/>
          <w:bCs/>
        </w:rPr>
        <w:t>13</w:t>
      </w:r>
      <w:r w:rsidRPr="00E43124">
        <w:t>(2), 22–30. ISSN 1521-9615. Dostupné z: doi:10.1109/MCSE.2011.37</w:t>
      </w:r>
    </w:p>
    <w:p w14:paraId="11D45F9A" w14:textId="77777777" w:rsidR="00E43124" w:rsidRPr="00E43124" w:rsidRDefault="00E43124" w:rsidP="00E43124">
      <w:pPr>
        <w:pStyle w:val="Bibliography"/>
      </w:pPr>
      <w:r w:rsidRPr="00E43124">
        <w:t xml:space="preserve">VLADIMÍR OLEJ a HÁJEK PETR, 2010. </w:t>
      </w:r>
      <w:r w:rsidRPr="00E43124">
        <w:rPr>
          <w:i/>
          <w:iCs/>
        </w:rPr>
        <w:t>Úvod do umělé inteligence</w:t>
      </w:r>
      <w:r w:rsidRPr="00E43124">
        <w:t xml:space="preserve">. B.m.: Univerzita Pardubice Fakulta ekonomicko-správní. ISBN 978-80-7395-307-2. </w:t>
      </w:r>
    </w:p>
    <w:p w14:paraId="1B644494" w14:textId="77777777" w:rsidR="00E43124" w:rsidRPr="00E43124" w:rsidRDefault="00E43124" w:rsidP="00E43124">
      <w:pPr>
        <w:pStyle w:val="Bibliography"/>
      </w:pPr>
      <w:r w:rsidRPr="00E43124">
        <w:t xml:space="preserve">YANNAKAKIS, G. N. a J. TOGELIUS, 2011. Experience-Driven Procedural Content Generation. </w:t>
      </w:r>
      <w:r w:rsidRPr="00E43124">
        <w:rPr>
          <w:i/>
          <w:iCs/>
        </w:rPr>
        <w:t>IEEE Transactions on Affective Computing</w:t>
      </w:r>
      <w:r w:rsidRPr="00E43124">
        <w:t xml:space="preserve"> [online]. </w:t>
      </w:r>
      <w:r w:rsidRPr="00E43124">
        <w:rPr>
          <w:b/>
          <w:bCs/>
        </w:rPr>
        <w:t>2</w:t>
      </w:r>
      <w:r w:rsidRPr="00E43124">
        <w:t>(3), 147–161. ISSN 1949-3045. Dostupné z: doi:10.1109/T-AFFC.2011.6</w:t>
      </w:r>
    </w:p>
    <w:p w14:paraId="7237543F" w14:textId="1C06D838" w:rsidR="002150BA" w:rsidRPr="003F2A83" w:rsidRDefault="00DE7B97" w:rsidP="002150BA">
      <w:pPr>
        <w:pStyle w:val="Bibliography"/>
        <w:rPr>
          <w:highlight w:val="yellow"/>
        </w:rPr>
      </w:pPr>
      <w:r>
        <w:fldChar w:fldCharType="end"/>
      </w:r>
      <w:commentRangeStart w:id="364"/>
      <w:commentRangeEnd w:id="363"/>
      <w:r w:rsidR="00110869">
        <w:rPr>
          <w:rStyle w:val="CommentReference"/>
          <w:rFonts w:asciiTheme="minorHAnsi" w:hAnsiTheme="minorHAnsi"/>
        </w:rPr>
        <w:commentReference w:id="363"/>
      </w:r>
      <w:commentRangeStart w:id="365"/>
      <w:r w:rsidR="006654D8" w:rsidRPr="003F2A83">
        <w:rPr>
          <w:highlight w:val="yellow"/>
        </w:rPr>
        <w:t>dd</w:t>
      </w:r>
      <w:commentRangeEnd w:id="364"/>
      <w:commentRangeEnd w:id="365"/>
      <w:r w:rsidR="00110869">
        <w:rPr>
          <w:rStyle w:val="CommentReference"/>
          <w:rFonts w:asciiTheme="minorHAnsi" w:hAnsiTheme="minorHAnsi"/>
        </w:rPr>
        <w:commentReference w:id="364"/>
      </w:r>
      <w:r w:rsidR="003F2A83">
        <w:rPr>
          <w:rStyle w:val="CommentReference"/>
          <w:rFonts w:asciiTheme="minorHAnsi" w:hAnsiTheme="minorHAnsi"/>
        </w:rPr>
        <w:commentReference w:id="365"/>
      </w:r>
    </w:p>
    <w:p w14:paraId="5E8A945C" w14:textId="2CD026E8" w:rsidR="002150BA" w:rsidRDefault="002150BA" w:rsidP="007B72FF">
      <w:pPr>
        <w:pStyle w:val="Heading1"/>
        <w:numPr>
          <w:ilvl w:val="0"/>
          <w:numId w:val="0"/>
        </w:numPr>
      </w:pPr>
      <w:bookmarkStart w:id="366" w:name="_Toc6218172"/>
      <w:commentRangeStart w:id="367"/>
      <w:r>
        <w:lastRenderedPageBreak/>
        <w:t>Přílohy</w:t>
      </w:r>
      <w:commentRangeEnd w:id="367"/>
      <w:r w:rsidR="000710FA">
        <w:rPr>
          <w:rStyle w:val="CommentReference"/>
          <w:rFonts w:asciiTheme="minorHAnsi" w:eastAsiaTheme="minorHAnsi" w:hAnsiTheme="minorHAnsi" w:cstheme="minorBidi"/>
          <w:b w:val="0"/>
          <w:color w:val="auto"/>
        </w:rPr>
        <w:commentReference w:id="367"/>
      </w:r>
      <w:bookmarkEnd w:id="366"/>
    </w:p>
    <w:p w14:paraId="48716F44" w14:textId="20A5734D" w:rsidR="002150BA" w:rsidRDefault="00E43124" w:rsidP="007B72FF">
      <w:pPr>
        <w:pStyle w:val="Heading2"/>
        <w:numPr>
          <w:ilvl w:val="0"/>
          <w:numId w:val="0"/>
        </w:numPr>
      </w:pPr>
      <w:bookmarkStart w:id="368" w:name="_Toc6218173"/>
      <w:bookmarkStart w:id="369" w:name="_GoBack"/>
      <w:bookmarkEnd w:id="369"/>
      <w:r>
        <w:t>Vizualizace vstupní datové sady</w:t>
      </w:r>
      <w:bookmarkEnd w:id="368"/>
    </w:p>
    <w:p w14:paraId="48901CAD" w14:textId="20A22DC7" w:rsidR="00F0233F" w:rsidRPr="00F0233F" w:rsidRDefault="00B86222" w:rsidP="00B86222">
      <w:pPr>
        <w:pStyle w:val="Obrzek"/>
      </w:pPr>
      <w:r w:rsidRPr="00B86222">
        <w:drawing>
          <wp:inline distT="0" distB="0" distL="0" distR="0" wp14:anchorId="3DCE8729" wp14:editId="30ADF2ED">
            <wp:extent cx="5276850" cy="7080901"/>
            <wp:effectExtent l="0" t="0" r="0" b="5715"/>
            <wp:docPr id="56" name="Picture 56" descr="C:\Users\Adam Ouhrabka\Desktop\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dam Ouhrabka\Desktop\Figure_1.png"/>
                    <pic:cNvPicPr>
                      <a:picLocks noChangeAspect="1" noChangeArrowheads="1"/>
                    </pic:cNvPicPr>
                  </pic:nvPicPr>
                  <pic:blipFill rotWithShape="1">
                    <a:blip r:embed="rId52">
                      <a:extLst>
                        <a:ext uri="{28A0092B-C50C-407E-A947-70E740481C1C}">
                          <a14:useLocalDpi xmlns:a14="http://schemas.microsoft.com/office/drawing/2010/main" val="0"/>
                        </a:ext>
                      </a:extLst>
                    </a:blip>
                    <a:srcRect l="10925" t="8720" r="9181" b="11913"/>
                    <a:stretch/>
                  </pic:blipFill>
                  <pic:spPr bwMode="auto">
                    <a:xfrm>
                      <a:off x="0" y="0"/>
                      <a:ext cx="5279727" cy="7084762"/>
                    </a:xfrm>
                    <a:prstGeom prst="rect">
                      <a:avLst/>
                    </a:prstGeom>
                    <a:noFill/>
                    <a:ln>
                      <a:noFill/>
                    </a:ln>
                    <a:extLst>
                      <a:ext uri="{53640926-AAD7-44D8-BBD7-CCE9431645EC}">
                        <a14:shadowObscured xmlns:a14="http://schemas.microsoft.com/office/drawing/2010/main"/>
                      </a:ext>
                    </a:extLst>
                  </pic:spPr>
                </pic:pic>
              </a:graphicData>
            </a:graphic>
          </wp:inline>
        </w:drawing>
      </w:r>
    </w:p>
    <w:sectPr w:rsidR="00F0233F" w:rsidRPr="00F0233F" w:rsidSect="00A444A9">
      <w:footerReference w:type="default" r:id="rId53"/>
      <w:pgSz w:w="11906" w:h="16838"/>
      <w:pgMar w:top="1418" w:right="1418"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Ouhrabková Dagmar, PhDr. Ing." w:date="2019-04-12T15:38:00Z" w:initials="ODPI">
    <w:p w14:paraId="1B3FC9CE" w14:textId="49B04409" w:rsidR="001F6B6B" w:rsidRDefault="001F6B6B">
      <w:pPr>
        <w:pStyle w:val="CommentText"/>
      </w:pPr>
      <w:r>
        <w:rPr>
          <w:rStyle w:val="CommentReference"/>
        </w:rPr>
        <w:annotationRef/>
      </w:r>
      <w:r>
        <w:t>Doplnit datum</w:t>
      </w:r>
    </w:p>
  </w:comment>
  <w:comment w:id="3" w:author="Ouhrabková Dagmar, PhDr. Ing." w:date="2019-04-12T15:47:00Z" w:initials="ODPI">
    <w:p w14:paraId="0CCEC2BD" w14:textId="173236CA" w:rsidR="001F6B6B" w:rsidRDefault="001F6B6B">
      <w:pPr>
        <w:pStyle w:val="CommentText"/>
      </w:pPr>
      <w:r>
        <w:rPr>
          <w:rStyle w:val="CommentReference"/>
        </w:rPr>
        <w:annotationRef/>
      </w:r>
      <w:r>
        <w:t>Kapitoly začínají od 1 – možná ještě není upraveno</w:t>
      </w:r>
    </w:p>
  </w:comment>
  <w:comment w:id="202" w:author="Pepa Sládek" w:date="2019-04-09T10:54:00Z" w:initials="PS">
    <w:p w14:paraId="10DE2A00" w14:textId="7558FADE" w:rsidR="001F6B6B" w:rsidRDefault="001F6B6B">
      <w:pPr>
        <w:pStyle w:val="CommentText"/>
      </w:pPr>
      <w:r>
        <w:rPr>
          <w:rStyle w:val="CommentReference"/>
        </w:rPr>
        <w:annotationRef/>
      </w:r>
      <w:r>
        <w:t xml:space="preserve">Je to povrchní, ale tímto bych raději skončil - slovním vysvětlením principu a veelice obecným formálním vyjádřením o co jde. Ano, dá se to rozvinout, vektorizovat, děje se to po vrstvách, atd., ale možná lépe někdy příště a s časem to opravdu pochopit. </w:t>
      </w:r>
    </w:p>
  </w:comment>
  <w:comment w:id="204" w:author="Ježek Bruno" w:date="2019-03-28T09:12:00Z" w:initials="JB">
    <w:p w14:paraId="014E5A80" w14:textId="220AC870" w:rsidR="001F6B6B" w:rsidRDefault="001F6B6B">
      <w:pPr>
        <w:pStyle w:val="CommentText"/>
      </w:pPr>
      <w:r>
        <w:rPr>
          <w:rStyle w:val="CommentReference"/>
        </w:rPr>
        <w:annotationRef/>
      </w:r>
      <w:r>
        <w:t>To by mělo předcházet první zmínce o subsamplingu</w:t>
      </w:r>
    </w:p>
  </w:comment>
  <w:comment w:id="206" w:author="Ježek Bruno" w:date="2019-03-28T09:21:00Z" w:initials="JB">
    <w:p w14:paraId="4F5D62C8" w14:textId="2282B2F5" w:rsidR="001F6B6B" w:rsidRDefault="001F6B6B">
      <w:pPr>
        <w:pStyle w:val="CommentText"/>
      </w:pPr>
      <w:r>
        <w:rPr>
          <w:rStyle w:val="CommentReference"/>
        </w:rPr>
        <w:annotationRef/>
      </w:r>
      <w:r>
        <w:t>dlouhá věta, čárky, význam</w:t>
      </w:r>
    </w:p>
  </w:comment>
  <w:comment w:id="207" w:author="Pepa Sládek" w:date="2019-04-02T10:44:00Z" w:initials="PS">
    <w:p w14:paraId="736C46F7" w14:textId="316CE4E7" w:rsidR="001F6B6B" w:rsidRDefault="001F6B6B">
      <w:pPr>
        <w:pStyle w:val="CommentText"/>
      </w:pPr>
      <w:r>
        <w:rPr>
          <w:rStyle w:val="CommentReference"/>
        </w:rPr>
        <w:annotationRef/>
      </w:r>
      <w:r>
        <w:t>Přepsáno</w:t>
      </w:r>
    </w:p>
  </w:comment>
  <w:comment w:id="215" w:author="Ježek Bruno" w:date="2019-03-28T09:38:00Z" w:initials="JB">
    <w:p w14:paraId="2F20203B" w14:textId="4E4B6BFA" w:rsidR="001F6B6B" w:rsidRDefault="001F6B6B">
      <w:pPr>
        <w:pStyle w:val="CommentText"/>
      </w:pPr>
      <w:r>
        <w:rPr>
          <w:rStyle w:val="CommentReference"/>
        </w:rPr>
        <w:annotationRef/>
      </w:r>
      <w:r>
        <w:t>Obrazová ukázka?</w:t>
      </w:r>
    </w:p>
  </w:comment>
  <w:comment w:id="216" w:author="Pepa Sládek" w:date="2019-04-09T13:13:00Z" w:initials="PS">
    <w:p w14:paraId="01C63E07" w14:textId="24DAEFDB" w:rsidR="001F6B6B" w:rsidRDefault="001F6B6B">
      <w:pPr>
        <w:pStyle w:val="CommentText"/>
      </w:pPr>
      <w:r>
        <w:rPr>
          <w:rStyle w:val="CommentReference"/>
        </w:rPr>
        <w:annotationRef/>
      </w:r>
      <w:r>
        <w:t xml:space="preserve">V tomto konkrétním článku bohužel žádný obrázek není. Generují tam levely k FPS, ale prezentují primárně algoritmus. </w:t>
      </w:r>
    </w:p>
  </w:comment>
  <w:comment w:id="226" w:author="Ježek Bruno" w:date="2019-03-28T09:43:00Z" w:initials="JB">
    <w:p w14:paraId="1A853165" w14:textId="4B034A98" w:rsidR="001F6B6B" w:rsidRDefault="001F6B6B">
      <w:pPr>
        <w:pStyle w:val="CommentText"/>
      </w:pPr>
      <w:r>
        <w:rPr>
          <w:rStyle w:val="CommentReference"/>
        </w:rPr>
        <w:annotationRef/>
      </w:r>
      <w:r>
        <w:t>Je to česky?</w:t>
      </w:r>
    </w:p>
  </w:comment>
  <w:comment w:id="227" w:author="Pepa Sládek" w:date="2019-04-01T11:51:00Z" w:initials="PS">
    <w:p w14:paraId="20DD2B6B" w14:textId="458247BB" w:rsidR="001F6B6B" w:rsidRDefault="001F6B6B">
      <w:pPr>
        <w:pStyle w:val="CommentText"/>
      </w:pPr>
      <w:r>
        <w:rPr>
          <w:rStyle w:val="CommentReference"/>
        </w:rPr>
        <w:annotationRef/>
      </w:r>
      <w:r>
        <w:t>Nepěkné, ale dle PČP použitelné.</w:t>
      </w:r>
    </w:p>
  </w:comment>
  <w:comment w:id="230" w:author="Ježek Bruno" w:date="2019-03-28T09:50:00Z" w:initials="JB">
    <w:p w14:paraId="2F5953ED" w14:textId="16D6083D" w:rsidR="001F6B6B" w:rsidRDefault="001F6B6B">
      <w:pPr>
        <w:pStyle w:val="CommentText"/>
      </w:pPr>
      <w:r>
        <w:rPr>
          <w:rStyle w:val="CommentReference"/>
        </w:rPr>
        <w:annotationRef/>
      </w:r>
      <w:r>
        <w:t>Odkazy na web</w:t>
      </w:r>
    </w:p>
  </w:comment>
  <w:comment w:id="231" w:author="Pepa Sládek" w:date="2019-04-02T16:41:00Z" w:initials="PS">
    <w:p w14:paraId="4BF30EFF" w14:textId="67ABA1F2" w:rsidR="001F6B6B" w:rsidRDefault="001F6B6B">
      <w:pPr>
        <w:pStyle w:val="CommentText"/>
      </w:pPr>
      <w:r>
        <w:rPr>
          <w:rStyle w:val="CommentReference"/>
        </w:rPr>
        <w:annotationRef/>
      </w:r>
      <w:r>
        <w:t xml:space="preserve">Tady nerozumím, myslíte citace? Těžko se tam bude dohledávat autor. </w:t>
      </w:r>
    </w:p>
  </w:comment>
  <w:comment w:id="232" w:author="Ježek Bruno" w:date="2019-04-15T10:48:00Z" w:initials="JB">
    <w:p w14:paraId="6CE0E759" w14:textId="08D4B07F" w:rsidR="001F6B6B" w:rsidRDefault="001F6B6B">
      <w:pPr>
        <w:pStyle w:val="CommentText"/>
      </w:pPr>
      <w:r>
        <w:rPr>
          <w:rStyle w:val="CommentReference"/>
        </w:rPr>
        <w:annotationRef/>
      </w:r>
      <w:r>
        <w:t>Bude to reference na webový odkaz, bez autora, lze přidat i číslované reference</w:t>
      </w:r>
    </w:p>
    <w:p w14:paraId="76C8715F" w14:textId="1ABD572A" w:rsidR="001F6B6B" w:rsidRDefault="001F6B6B">
      <w:pPr>
        <w:pStyle w:val="CommentText"/>
      </w:pPr>
      <w:r>
        <w:t>Není to ale nutné, referenci máte dost</w:t>
      </w:r>
    </w:p>
  </w:comment>
  <w:comment w:id="234" w:author="Ježek Bruno" w:date="2019-04-15T10:47:00Z" w:initials="JB">
    <w:p w14:paraId="0DF41641" w14:textId="590340FC" w:rsidR="001F6B6B" w:rsidRDefault="001F6B6B">
      <w:pPr>
        <w:pStyle w:val="CommentText"/>
      </w:pPr>
      <w:r>
        <w:rPr>
          <w:rStyle w:val="CommentReference"/>
        </w:rPr>
        <w:annotationRef/>
      </w:r>
      <w:r>
        <w:t>Jednopísmenné spojky mohou být na konci řádku</w:t>
      </w:r>
    </w:p>
  </w:comment>
  <w:comment w:id="237" w:author="Pepa Sládek" w:date="2019-03-09T13:57:00Z" w:initials="PS">
    <w:p w14:paraId="591108CB" w14:textId="5E1FBD5F" w:rsidR="001F6B6B" w:rsidRDefault="001F6B6B" w:rsidP="00652D69">
      <w:pPr>
        <w:pStyle w:val="CommentText"/>
      </w:pPr>
      <w:r>
        <w:rPr>
          <w:rStyle w:val="CommentReference"/>
        </w:rPr>
        <w:annotationRef/>
      </w:r>
      <w:r>
        <w:t xml:space="preserve">. </w:t>
      </w:r>
      <w:r w:rsidRPr="00652D69">
        <w:t>https://www.tensorflow.org/guide</w:t>
      </w:r>
    </w:p>
  </w:comment>
  <w:comment w:id="241" w:author="Ježek Bruno" w:date="2019-04-15T10:46:00Z" w:initials="JB">
    <w:p w14:paraId="00605D42" w14:textId="17FAB4A7" w:rsidR="001F6B6B" w:rsidRDefault="001F6B6B">
      <w:pPr>
        <w:pStyle w:val="CommentText"/>
      </w:pPr>
      <w:r>
        <w:rPr>
          <w:rStyle w:val="CommentReference"/>
        </w:rPr>
        <w:annotationRef/>
      </w:r>
      <w:r>
        <w:t>Asi bych přidal jednu dvě větu, která to bude konkretizovat, příklad židle u stolu, okno ve stěně ..</w:t>
      </w:r>
    </w:p>
  </w:comment>
  <w:comment w:id="243" w:author="Ježek Bruno" w:date="2019-04-15T10:57:00Z" w:initials="JB">
    <w:p w14:paraId="6BED4A9D" w14:textId="69E932A1" w:rsidR="001F6B6B" w:rsidRDefault="001F6B6B">
      <w:pPr>
        <w:pStyle w:val="CommentText"/>
      </w:pPr>
      <w:r>
        <w:rPr>
          <w:rStyle w:val="CommentReference"/>
        </w:rPr>
        <w:annotationRef/>
      </w:r>
      <w:r>
        <w:t>M není definováno</w:t>
      </w:r>
    </w:p>
    <w:p w14:paraId="03763C05" w14:textId="324827C6" w:rsidR="001F6B6B" w:rsidRDefault="001F6B6B">
      <w:pPr>
        <w:pStyle w:val="CommentText"/>
      </w:pPr>
      <w:r>
        <w:t>.., kde M je množina objektů</w:t>
      </w:r>
    </w:p>
  </w:comment>
  <w:comment w:id="245" w:author="Ježek Bruno" w:date="2019-04-15T11:01:00Z" w:initials="JB">
    <w:p w14:paraId="76ED86C3" w14:textId="5D7E2F1D" w:rsidR="001F6B6B" w:rsidRDefault="001F6B6B">
      <w:pPr>
        <w:pStyle w:val="CommentText"/>
      </w:pPr>
      <w:r>
        <w:rPr>
          <w:rStyle w:val="CommentReference"/>
        </w:rPr>
        <w:annotationRef/>
      </w:r>
      <w:r>
        <w:t>Není jasné, které myslíte,</w:t>
      </w:r>
    </w:p>
    <w:p w14:paraId="5BD03495" w14:textId="3AE304B5" w:rsidR="001F6B6B" w:rsidRDefault="001F6B6B">
      <w:pPr>
        <w:pStyle w:val="CommentText"/>
      </w:pPr>
      <w:r>
        <w:t>Jaký je vztah M a O</w:t>
      </w:r>
    </w:p>
  </w:comment>
  <w:comment w:id="246" w:author="Ježek Bruno" w:date="2019-04-15T11:05:00Z" w:initials="JB">
    <w:p w14:paraId="7A0C729C" w14:textId="206EA83B" w:rsidR="001F6B6B" w:rsidRDefault="001F6B6B">
      <w:pPr>
        <w:pStyle w:val="CommentText"/>
      </w:pPr>
      <w:r>
        <w:rPr>
          <w:rStyle w:val="CommentReference"/>
        </w:rPr>
        <w:annotationRef/>
      </w:r>
      <w:r>
        <w:t>xz nebo xy</w:t>
      </w:r>
    </w:p>
  </w:comment>
  <w:comment w:id="247" w:author="Pepa Sládek" w:date="2019-04-16T14:21:00Z" w:initials="PS">
    <w:p w14:paraId="5B0D4EFB" w14:textId="1C45981D" w:rsidR="000B0D81" w:rsidRDefault="000B0D81">
      <w:pPr>
        <w:pStyle w:val="CommentText"/>
      </w:pPr>
      <w:r>
        <w:rPr>
          <w:rStyle w:val="CommentReference"/>
        </w:rPr>
        <w:annotationRef/>
      </w:r>
      <w:r>
        <w:t>Dal jsem tedy xz i na začátek</w:t>
      </w:r>
    </w:p>
  </w:comment>
  <w:comment w:id="248" w:author="Pepa Sládek" w:date="2019-02-12T10:33:00Z" w:initials="PS">
    <w:p w14:paraId="7B63129E" w14:textId="77777777" w:rsidR="001F6B6B" w:rsidRDefault="001F6B6B">
      <w:pPr>
        <w:pStyle w:val="CommentText"/>
      </w:pPr>
      <w:r>
        <w:rPr>
          <w:rStyle w:val="CommentReference"/>
        </w:rPr>
        <w:annotationRef/>
      </w:r>
      <w:r>
        <w:t>Předpokladem je, že se takto udrží kontext</w:t>
      </w:r>
    </w:p>
  </w:comment>
  <w:comment w:id="250" w:author="Ježek Bruno" w:date="2019-04-15T11:07:00Z" w:initials="JB">
    <w:p w14:paraId="16AFD452" w14:textId="31550754" w:rsidR="001F6B6B" w:rsidRDefault="001F6B6B">
      <w:pPr>
        <w:pStyle w:val="CommentText"/>
      </w:pPr>
      <w:r>
        <w:rPr>
          <w:rStyle w:val="CommentReference"/>
        </w:rPr>
        <w:annotationRef/>
      </w:r>
      <w:r>
        <w:t>Ta rovnice mi nedava smysl, scitate hrusky s jabkama</w:t>
      </w:r>
    </w:p>
  </w:comment>
  <w:comment w:id="253" w:author="Ježek Bruno" w:date="2019-03-28T10:15:00Z" w:initials="JB">
    <w:p w14:paraId="5C1F8EC8" w14:textId="67C15E72" w:rsidR="001F6B6B" w:rsidRDefault="001F6B6B">
      <w:pPr>
        <w:pStyle w:val="CommentText"/>
      </w:pPr>
      <w:r>
        <w:rPr>
          <w:rStyle w:val="CommentReference"/>
        </w:rPr>
        <w:annotationRef/>
      </w:r>
      <w:r>
        <w:t>formulace</w:t>
      </w:r>
    </w:p>
  </w:comment>
  <w:comment w:id="254" w:author="Pepa Sládek" w:date="2019-04-09T13:38:00Z" w:initials="PS">
    <w:p w14:paraId="7F9D7357" w14:textId="41406C15" w:rsidR="001F6B6B" w:rsidRDefault="001F6B6B">
      <w:pPr>
        <w:pStyle w:val="CommentText"/>
      </w:pPr>
      <w:r>
        <w:rPr>
          <w:rStyle w:val="CommentReference"/>
        </w:rPr>
        <w:annotationRef/>
      </w:r>
      <w:r>
        <w:t>upraveno</w:t>
      </w:r>
    </w:p>
  </w:comment>
  <w:comment w:id="255" w:author="Pepa Sládek" w:date="2019-04-12T11:48:00Z" w:initials="PS">
    <w:p w14:paraId="073C2A4C" w14:textId="22096749" w:rsidR="001F6B6B" w:rsidRDefault="001F6B6B">
      <w:pPr>
        <w:pStyle w:val="CommentText"/>
      </w:pPr>
      <w:r>
        <w:rPr>
          <w:rStyle w:val="CommentReference"/>
        </w:rPr>
        <w:annotationRef/>
      </w:r>
      <w:r>
        <w:t>Tady bych se nějak potřeboval odkázat na přílohu 10.1</w:t>
      </w:r>
    </w:p>
  </w:comment>
  <w:comment w:id="256" w:author="Ježek Bruno" w:date="2019-04-15T11:09:00Z" w:initials="JB">
    <w:p w14:paraId="13B2F5E9" w14:textId="0E48A275" w:rsidR="001F6B6B" w:rsidRDefault="001F6B6B">
      <w:pPr>
        <w:pStyle w:val="CommentText"/>
      </w:pPr>
      <w:r>
        <w:rPr>
          <w:rStyle w:val="CommentReference"/>
        </w:rPr>
        <w:annotationRef/>
      </w:r>
      <w:r>
        <w:t>Pokud by to byla jediná příloha, muže být i jako obrazek v textu</w:t>
      </w:r>
    </w:p>
  </w:comment>
  <w:comment w:id="267" w:author="Ježek Bruno" w:date="2019-03-28T10:24:00Z" w:initials="JB">
    <w:p w14:paraId="6B23B36D" w14:textId="77777777" w:rsidR="001F6B6B" w:rsidRDefault="001F6B6B" w:rsidP="00E25DB9">
      <w:pPr>
        <w:pStyle w:val="CommentText"/>
      </w:pPr>
      <w:r>
        <w:rPr>
          <w:rStyle w:val="CommentReference"/>
        </w:rPr>
        <w:annotationRef/>
      </w:r>
      <w:r>
        <w:t>to by mělo předcházet algoritmu, zde vysvětlujete, to co je podstatne</w:t>
      </w:r>
    </w:p>
  </w:comment>
  <w:comment w:id="268" w:author="Pepa Sládek" w:date="2019-04-09T13:42:00Z" w:initials="PS">
    <w:p w14:paraId="39C5DC90" w14:textId="3366D7BB" w:rsidR="001F6B6B" w:rsidRDefault="001F6B6B">
      <w:pPr>
        <w:pStyle w:val="CommentText"/>
      </w:pPr>
      <w:r>
        <w:rPr>
          <w:rStyle w:val="CommentReference"/>
        </w:rPr>
        <w:annotationRef/>
      </w:r>
      <w:r>
        <w:t>Umístil jsem to sem.</w:t>
      </w:r>
    </w:p>
  </w:comment>
  <w:comment w:id="281" w:author="Ježek Bruno" w:date="2019-04-16T10:52:00Z" w:initials="JB">
    <w:p w14:paraId="4BCCD834" w14:textId="64D216DE" w:rsidR="001F6B6B" w:rsidRDefault="001F6B6B">
      <w:pPr>
        <w:pStyle w:val="CommentText"/>
      </w:pPr>
      <w:r>
        <w:rPr>
          <w:rStyle w:val="CommentReference"/>
        </w:rPr>
        <w:annotationRef/>
      </w:r>
      <w:r>
        <w:t>Možná to tak obecně být nemusí, prostě naučit neuronku umísťovat do prázdného prostoru</w:t>
      </w:r>
    </w:p>
  </w:comment>
  <w:comment w:id="293" w:author="Pepa Sládek" w:date="2019-04-12T20:36:00Z" w:initials="PS">
    <w:p w14:paraId="5EB119DA" w14:textId="4E853A00" w:rsidR="001F6B6B" w:rsidRDefault="001F6B6B">
      <w:pPr>
        <w:pStyle w:val="CommentText"/>
      </w:pPr>
      <w:r>
        <w:rPr>
          <w:rStyle w:val="CommentReference"/>
        </w:rPr>
        <w:annotationRef/>
      </w:r>
      <w:r>
        <w:t xml:space="preserve">Tady myšleno asi na CD. Ale nevím pro koho je vlastně určeno. Takže možná tohle zcela vynechat. </w:t>
      </w:r>
    </w:p>
  </w:comment>
  <w:comment w:id="294" w:author="Ježek Bruno" w:date="2019-04-16T10:58:00Z" w:initials="JB">
    <w:p w14:paraId="6F25BDEA" w14:textId="72058B7D" w:rsidR="001F6B6B" w:rsidRDefault="001F6B6B">
      <w:pPr>
        <w:pStyle w:val="CommentText"/>
      </w:pPr>
      <w:r>
        <w:rPr>
          <w:rStyle w:val="CommentReference"/>
        </w:rPr>
        <w:annotationRef/>
      </w:r>
      <w:r>
        <w:t>Pokud date CD do každého vytisku, je to OK, oponent ma mit moznosto zkontrolovat</w:t>
      </w:r>
    </w:p>
    <w:p w14:paraId="0510D69A" w14:textId="7A2F3ECC" w:rsidR="001F6B6B" w:rsidRDefault="001F6B6B">
      <w:pPr>
        <w:pStyle w:val="CommentText"/>
      </w:pPr>
      <w:r>
        <w:t>Lze i git repozitar</w:t>
      </w:r>
    </w:p>
  </w:comment>
  <w:comment w:id="361" w:author="Ježek Bruno" w:date="2019-04-16T12:31:00Z" w:initials="JB">
    <w:p w14:paraId="410B6421" w14:textId="5830732D" w:rsidR="001F6B6B" w:rsidRDefault="001F6B6B">
      <w:pPr>
        <w:pStyle w:val="CommentText"/>
      </w:pPr>
      <w:r>
        <w:rPr>
          <w:rStyle w:val="CommentReference"/>
        </w:rPr>
        <w:annotationRef/>
      </w:r>
      <w:r>
        <w:t>Tady přidat odstavec jak testy dopadly a zda řešení funguje</w:t>
      </w:r>
    </w:p>
  </w:comment>
  <w:comment w:id="363" w:author="Ježek Bruno" w:date="2019-04-16T12:33:00Z" w:initials="JB">
    <w:p w14:paraId="1EA5793D" w14:textId="4D28CFB5" w:rsidR="001F6B6B" w:rsidRDefault="001F6B6B">
      <w:pPr>
        <w:pStyle w:val="CommentText"/>
      </w:pPr>
      <w:r>
        <w:rPr>
          <w:rStyle w:val="CommentReference"/>
        </w:rPr>
        <w:annotationRef/>
      </w:r>
    </w:p>
  </w:comment>
  <w:comment w:id="364" w:author="Ježek Bruno" w:date="2019-04-16T12:33:00Z" w:initials="JB">
    <w:p w14:paraId="31B53596" w14:textId="2A8339C9" w:rsidR="001F6B6B" w:rsidRDefault="001F6B6B">
      <w:pPr>
        <w:pStyle w:val="CommentText"/>
      </w:pPr>
      <w:r>
        <w:rPr>
          <w:rStyle w:val="CommentReference"/>
        </w:rPr>
        <w:annotationRef/>
      </w:r>
      <w:r>
        <w:t>Někde máte přehozeno jméno a příjmení Vladimír Olej</w:t>
      </w:r>
    </w:p>
    <w:p w14:paraId="4B8438C8" w14:textId="14557A2E" w:rsidR="001F6B6B" w:rsidRDefault="001F6B6B">
      <w:pPr>
        <w:pStyle w:val="CommentText"/>
      </w:pPr>
      <w:r>
        <w:t>Občas není stejný formát např. jméno – velikost písmen, iniciály</w:t>
      </w:r>
    </w:p>
  </w:comment>
  <w:comment w:id="365" w:author="Pepa Sládek" w:date="2019-04-12T20:41:00Z" w:initials="PS">
    <w:p w14:paraId="2A51F869" w14:textId="3CD90A9E" w:rsidR="001F6B6B" w:rsidRDefault="001F6B6B">
      <w:pPr>
        <w:pStyle w:val="CommentText"/>
      </w:pPr>
      <w:r>
        <w:rPr>
          <w:rStyle w:val="CommentReference"/>
        </w:rPr>
        <w:annotationRef/>
      </w:r>
      <w:r>
        <w:t>POZOR! VYMAZAT</w:t>
      </w:r>
    </w:p>
  </w:comment>
  <w:comment w:id="367" w:author="Ježek Bruno" w:date="2019-04-15T10:51:00Z" w:initials="JB">
    <w:p w14:paraId="553C32AE" w14:textId="0E1070EF" w:rsidR="001F6B6B" w:rsidRDefault="001F6B6B" w:rsidP="000710FA">
      <w:pPr>
        <w:pStyle w:val="CommentText"/>
      </w:pPr>
      <w:r>
        <w:rPr>
          <w:rStyle w:val="CommentReference"/>
        </w:rPr>
        <w:annotationRef/>
      </w:r>
      <w:r>
        <w:t>Nečíslujeme, případně číslujeme písmen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B3FC9CE" w15:done="0"/>
  <w15:commentEx w15:paraId="0CCEC2BD" w15:done="0"/>
  <w15:commentEx w15:paraId="10DE2A00" w15:done="0"/>
  <w15:commentEx w15:paraId="014E5A80" w15:done="0"/>
  <w15:commentEx w15:paraId="4F5D62C8" w15:done="0"/>
  <w15:commentEx w15:paraId="736C46F7" w15:paraIdParent="4F5D62C8" w15:done="0"/>
  <w15:commentEx w15:paraId="2F20203B" w15:done="0"/>
  <w15:commentEx w15:paraId="01C63E07" w15:paraIdParent="2F20203B" w15:done="0"/>
  <w15:commentEx w15:paraId="1A853165" w15:done="0"/>
  <w15:commentEx w15:paraId="20DD2B6B" w15:done="0"/>
  <w15:commentEx w15:paraId="2F5953ED" w15:done="0"/>
  <w15:commentEx w15:paraId="4BF30EFF" w15:paraIdParent="2F5953ED" w15:done="0"/>
  <w15:commentEx w15:paraId="76C8715F" w15:paraIdParent="2F5953ED" w15:done="0"/>
  <w15:commentEx w15:paraId="0DF41641" w15:done="0"/>
  <w15:commentEx w15:paraId="591108CB" w15:done="0"/>
  <w15:commentEx w15:paraId="00605D42" w15:done="0"/>
  <w15:commentEx w15:paraId="03763C05" w15:done="0"/>
  <w15:commentEx w15:paraId="5BD03495" w15:done="0"/>
  <w15:commentEx w15:paraId="7A0C729C" w15:done="0"/>
  <w15:commentEx w15:paraId="5B0D4EFB" w15:paraIdParent="7A0C729C" w15:done="0"/>
  <w15:commentEx w15:paraId="7B63129E" w15:done="0"/>
  <w15:commentEx w15:paraId="16AFD452" w15:done="0"/>
  <w15:commentEx w15:paraId="5C1F8EC8" w15:done="0"/>
  <w15:commentEx w15:paraId="7F9D7357" w15:paraIdParent="5C1F8EC8" w15:done="0"/>
  <w15:commentEx w15:paraId="073C2A4C" w15:done="0"/>
  <w15:commentEx w15:paraId="13B2F5E9" w15:done="0"/>
  <w15:commentEx w15:paraId="6B23B36D" w15:done="0"/>
  <w15:commentEx w15:paraId="39C5DC90" w15:paraIdParent="6B23B36D" w15:done="0"/>
  <w15:commentEx w15:paraId="4BCCD834" w15:done="0"/>
  <w15:commentEx w15:paraId="5EB119DA" w15:done="0"/>
  <w15:commentEx w15:paraId="0510D69A" w15:paraIdParent="5EB119DA" w15:done="0"/>
  <w15:commentEx w15:paraId="410B6421" w15:done="0"/>
  <w15:commentEx w15:paraId="1EA5793D" w15:done="0"/>
  <w15:commentEx w15:paraId="4B8438C8" w15:done="0"/>
  <w15:commentEx w15:paraId="2A51F869" w15:done="0"/>
  <w15:commentEx w15:paraId="553C32A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308222" w14:textId="77777777" w:rsidR="00E75E02" w:rsidRDefault="00E75E02" w:rsidP="00FB0812">
      <w:pPr>
        <w:spacing w:after="0" w:line="240" w:lineRule="auto"/>
      </w:pPr>
      <w:r>
        <w:separator/>
      </w:r>
    </w:p>
  </w:endnote>
  <w:endnote w:type="continuationSeparator" w:id="0">
    <w:p w14:paraId="0152B16E" w14:textId="77777777" w:rsidR="00E75E02" w:rsidRDefault="00E75E02"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86F953" w14:textId="25342CDA" w:rsidR="001F6B6B" w:rsidRDefault="001F6B6B">
    <w:pPr>
      <w:pStyle w:val="Footer"/>
      <w:jc w:val="center"/>
    </w:pPr>
  </w:p>
  <w:p w14:paraId="3E81E14C" w14:textId="77777777" w:rsidR="001F6B6B" w:rsidRDefault="001F6B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604536"/>
      <w:docPartObj>
        <w:docPartGallery w:val="Page Numbers (Bottom of Page)"/>
        <w:docPartUnique/>
      </w:docPartObj>
    </w:sdtPr>
    <w:sdtContent>
      <w:p w14:paraId="724F11D2" w14:textId="7AD3F7AA" w:rsidR="001F6B6B" w:rsidRDefault="001F6B6B">
        <w:pPr>
          <w:pStyle w:val="Footer"/>
          <w:jc w:val="center"/>
        </w:pPr>
        <w:r>
          <w:fldChar w:fldCharType="begin"/>
        </w:r>
        <w:r>
          <w:instrText>PAGE   \* MERGEFORMAT</w:instrText>
        </w:r>
        <w:r>
          <w:fldChar w:fldCharType="separate"/>
        </w:r>
        <w:r w:rsidR="007B72FF">
          <w:rPr>
            <w:noProof/>
          </w:rPr>
          <w:t>52</w:t>
        </w:r>
        <w:r>
          <w:fldChar w:fldCharType="end"/>
        </w:r>
      </w:p>
    </w:sdtContent>
  </w:sdt>
  <w:p w14:paraId="5E6B8E0A" w14:textId="77777777" w:rsidR="001F6B6B" w:rsidRDefault="001F6B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2652B29" w14:textId="77777777" w:rsidR="00E75E02" w:rsidRDefault="00E75E02" w:rsidP="00FB0812">
      <w:pPr>
        <w:spacing w:after="0" w:line="240" w:lineRule="auto"/>
      </w:pPr>
      <w:r>
        <w:separator/>
      </w:r>
    </w:p>
  </w:footnote>
  <w:footnote w:type="continuationSeparator" w:id="0">
    <w:p w14:paraId="2BD1115F" w14:textId="77777777" w:rsidR="00E75E02" w:rsidRDefault="00E75E02" w:rsidP="00FB0812">
      <w:pPr>
        <w:spacing w:after="0" w:line="240" w:lineRule="auto"/>
      </w:pPr>
      <w:r>
        <w:continuationSeparator/>
      </w:r>
    </w:p>
  </w:footnote>
  <w:footnote w:id="1">
    <w:p w14:paraId="5AB7FB45" w14:textId="15858E54" w:rsidR="001F6B6B" w:rsidRDefault="001F6B6B" w:rsidP="00496118">
      <w:pPr>
        <w:pStyle w:val="FootnoteText"/>
      </w:pPr>
      <w:r>
        <w:rPr>
          <w:rStyle w:val="FootnoteReference"/>
        </w:rPr>
        <w:footnoteRef/>
      </w:r>
      <w:r>
        <w:t xml:space="preserve"> </w:t>
      </w:r>
      <w:r w:rsidRPr="00AE7F9E">
        <w:t>Large Scale Visual Recognition Challenge</w:t>
      </w:r>
      <w:r>
        <w:t xml:space="preserve"> - soutěž v rozpoznávání objektu na rastrovém obrázk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0035E"/>
    <w:multiLevelType w:val="hybridMultilevel"/>
    <w:tmpl w:val="A600FA80"/>
    <w:lvl w:ilvl="0" w:tplc="E4923DE6">
      <w:start w:val="1"/>
      <w:numFmt w:val="decimal"/>
      <w:pStyle w:val="seznamcislovany"/>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27668DC"/>
    <w:multiLevelType w:val="hybridMultilevel"/>
    <w:tmpl w:val="C7E08748"/>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248C4E23"/>
    <w:multiLevelType w:val="hybridMultilevel"/>
    <w:tmpl w:val="300CABCA"/>
    <w:lvl w:ilvl="0" w:tplc="25707C7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EB35037"/>
    <w:multiLevelType w:val="hybridMultilevel"/>
    <w:tmpl w:val="195E86AA"/>
    <w:lvl w:ilvl="0" w:tplc="0405000F">
      <w:start w:val="1"/>
      <w:numFmt w:val="decimal"/>
      <w:lvlText w:val="%1."/>
      <w:lvlJc w:val="left"/>
      <w:pPr>
        <w:ind w:left="1455" w:hanging="360"/>
      </w:pPr>
    </w:lvl>
    <w:lvl w:ilvl="1" w:tplc="04050019">
      <w:start w:val="1"/>
      <w:numFmt w:val="lowerLetter"/>
      <w:lvlText w:val="%2."/>
      <w:lvlJc w:val="left"/>
      <w:pPr>
        <w:ind w:left="2175" w:hanging="360"/>
      </w:pPr>
    </w:lvl>
    <w:lvl w:ilvl="2" w:tplc="0405001B" w:tentative="1">
      <w:start w:val="1"/>
      <w:numFmt w:val="lowerRoman"/>
      <w:lvlText w:val="%3."/>
      <w:lvlJc w:val="right"/>
      <w:pPr>
        <w:ind w:left="2895" w:hanging="180"/>
      </w:pPr>
    </w:lvl>
    <w:lvl w:ilvl="3" w:tplc="0405000F" w:tentative="1">
      <w:start w:val="1"/>
      <w:numFmt w:val="decimal"/>
      <w:lvlText w:val="%4."/>
      <w:lvlJc w:val="left"/>
      <w:pPr>
        <w:ind w:left="3615" w:hanging="360"/>
      </w:pPr>
    </w:lvl>
    <w:lvl w:ilvl="4" w:tplc="04050019" w:tentative="1">
      <w:start w:val="1"/>
      <w:numFmt w:val="lowerLetter"/>
      <w:lvlText w:val="%5."/>
      <w:lvlJc w:val="left"/>
      <w:pPr>
        <w:ind w:left="4335" w:hanging="360"/>
      </w:pPr>
    </w:lvl>
    <w:lvl w:ilvl="5" w:tplc="0405001B" w:tentative="1">
      <w:start w:val="1"/>
      <w:numFmt w:val="lowerRoman"/>
      <w:lvlText w:val="%6."/>
      <w:lvlJc w:val="right"/>
      <w:pPr>
        <w:ind w:left="5055" w:hanging="180"/>
      </w:pPr>
    </w:lvl>
    <w:lvl w:ilvl="6" w:tplc="0405000F" w:tentative="1">
      <w:start w:val="1"/>
      <w:numFmt w:val="decimal"/>
      <w:lvlText w:val="%7."/>
      <w:lvlJc w:val="left"/>
      <w:pPr>
        <w:ind w:left="5775" w:hanging="360"/>
      </w:pPr>
    </w:lvl>
    <w:lvl w:ilvl="7" w:tplc="04050019" w:tentative="1">
      <w:start w:val="1"/>
      <w:numFmt w:val="lowerLetter"/>
      <w:lvlText w:val="%8."/>
      <w:lvlJc w:val="left"/>
      <w:pPr>
        <w:ind w:left="6495" w:hanging="360"/>
      </w:pPr>
    </w:lvl>
    <w:lvl w:ilvl="8" w:tplc="0405001B" w:tentative="1">
      <w:start w:val="1"/>
      <w:numFmt w:val="lowerRoman"/>
      <w:lvlText w:val="%9."/>
      <w:lvlJc w:val="right"/>
      <w:pPr>
        <w:ind w:left="7215" w:hanging="180"/>
      </w:pPr>
    </w:lvl>
  </w:abstractNum>
  <w:abstractNum w:abstractNumId="4" w15:restartNumberingAfterBreak="0">
    <w:nsid w:val="426C788D"/>
    <w:multiLevelType w:val="multilevel"/>
    <w:tmpl w:val="79CE4C6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66A80061"/>
    <w:multiLevelType w:val="hybridMultilevel"/>
    <w:tmpl w:val="9EEC5CEC"/>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15:restartNumberingAfterBreak="0">
    <w:nsid w:val="70826B6C"/>
    <w:multiLevelType w:val="hybridMultilevel"/>
    <w:tmpl w:val="CB784938"/>
    <w:lvl w:ilvl="0" w:tplc="C17A1084">
      <w:start w:val="1"/>
      <w:numFmt w:val="decimal"/>
      <w:pStyle w:val="Bibliography"/>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78EA05D4"/>
    <w:multiLevelType w:val="hybridMultilevel"/>
    <w:tmpl w:val="B06CB6AC"/>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5"/>
  </w:num>
  <w:num w:numId="6">
    <w:abstractNumId w:val="1"/>
  </w:num>
  <w:num w:numId="7">
    <w:abstractNumId w:val="6"/>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uhrabková Dagmar, PhDr. Ing.">
    <w15:presenceInfo w15:providerId="AD" w15:userId="S-1-5-21-1592280175-124344649-1851928258-1065"/>
  </w15:person>
  <w15:person w15:author="Ježek Bruno">
    <w15:presenceInfo w15:providerId="AD" w15:userId="S-1-5-21-2318265290-742961591-722532207-6555"/>
  </w15:person>
  <w15:person w15:author="Pepa Sládek">
    <w15:presenceInfo w15:providerId="Windows Live" w15:userId="beb253a23e39dc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0163C"/>
    <w:rsid w:val="0000682F"/>
    <w:rsid w:val="00006D47"/>
    <w:rsid w:val="00012532"/>
    <w:rsid w:val="00012722"/>
    <w:rsid w:val="00024AB7"/>
    <w:rsid w:val="0003108C"/>
    <w:rsid w:val="0003225B"/>
    <w:rsid w:val="00032470"/>
    <w:rsid w:val="0003444E"/>
    <w:rsid w:val="00034990"/>
    <w:rsid w:val="000375AE"/>
    <w:rsid w:val="00042F03"/>
    <w:rsid w:val="00045669"/>
    <w:rsid w:val="00045D46"/>
    <w:rsid w:val="00050CD6"/>
    <w:rsid w:val="00051DF7"/>
    <w:rsid w:val="0005477A"/>
    <w:rsid w:val="000551D2"/>
    <w:rsid w:val="00060541"/>
    <w:rsid w:val="00060A18"/>
    <w:rsid w:val="000610F5"/>
    <w:rsid w:val="00064DBC"/>
    <w:rsid w:val="00064F73"/>
    <w:rsid w:val="00065A08"/>
    <w:rsid w:val="000678F8"/>
    <w:rsid w:val="000708C2"/>
    <w:rsid w:val="000710FA"/>
    <w:rsid w:val="00075D5A"/>
    <w:rsid w:val="00083C0C"/>
    <w:rsid w:val="0009065F"/>
    <w:rsid w:val="000965CA"/>
    <w:rsid w:val="00096B7C"/>
    <w:rsid w:val="000A3F68"/>
    <w:rsid w:val="000A53E5"/>
    <w:rsid w:val="000B0370"/>
    <w:rsid w:val="000B0D81"/>
    <w:rsid w:val="000B6173"/>
    <w:rsid w:val="000C1BB6"/>
    <w:rsid w:val="000C1BCF"/>
    <w:rsid w:val="000C2E59"/>
    <w:rsid w:val="000C5833"/>
    <w:rsid w:val="000C6491"/>
    <w:rsid w:val="000C78B2"/>
    <w:rsid w:val="000D17CF"/>
    <w:rsid w:val="000D3A6C"/>
    <w:rsid w:val="000D6660"/>
    <w:rsid w:val="000E1A3D"/>
    <w:rsid w:val="000E48FF"/>
    <w:rsid w:val="000F04BD"/>
    <w:rsid w:val="000F1F24"/>
    <w:rsid w:val="000F37C0"/>
    <w:rsid w:val="000F66F6"/>
    <w:rsid w:val="0010327C"/>
    <w:rsid w:val="00103370"/>
    <w:rsid w:val="00110869"/>
    <w:rsid w:val="00112AD9"/>
    <w:rsid w:val="001131C6"/>
    <w:rsid w:val="0011351E"/>
    <w:rsid w:val="001142F1"/>
    <w:rsid w:val="00125FE2"/>
    <w:rsid w:val="0013208F"/>
    <w:rsid w:val="00134238"/>
    <w:rsid w:val="001463D2"/>
    <w:rsid w:val="00146CA1"/>
    <w:rsid w:val="00151246"/>
    <w:rsid w:val="00154000"/>
    <w:rsid w:val="00154A0A"/>
    <w:rsid w:val="00154EF9"/>
    <w:rsid w:val="00155617"/>
    <w:rsid w:val="00155E3A"/>
    <w:rsid w:val="00162545"/>
    <w:rsid w:val="001662B2"/>
    <w:rsid w:val="00172A2F"/>
    <w:rsid w:val="00172B10"/>
    <w:rsid w:val="001756B6"/>
    <w:rsid w:val="00186380"/>
    <w:rsid w:val="00186975"/>
    <w:rsid w:val="001915E0"/>
    <w:rsid w:val="00191F46"/>
    <w:rsid w:val="0019539B"/>
    <w:rsid w:val="001A0463"/>
    <w:rsid w:val="001A3266"/>
    <w:rsid w:val="001A588F"/>
    <w:rsid w:val="001A71DE"/>
    <w:rsid w:val="001A76E1"/>
    <w:rsid w:val="001B1C27"/>
    <w:rsid w:val="001B67A0"/>
    <w:rsid w:val="001C1E87"/>
    <w:rsid w:val="001D17EC"/>
    <w:rsid w:val="001D3605"/>
    <w:rsid w:val="001D4309"/>
    <w:rsid w:val="001F6B6B"/>
    <w:rsid w:val="001F715E"/>
    <w:rsid w:val="001F7A87"/>
    <w:rsid w:val="00200A8A"/>
    <w:rsid w:val="00204835"/>
    <w:rsid w:val="00205022"/>
    <w:rsid w:val="00205648"/>
    <w:rsid w:val="00206526"/>
    <w:rsid w:val="00212DFE"/>
    <w:rsid w:val="00213E8B"/>
    <w:rsid w:val="002150BA"/>
    <w:rsid w:val="00215DDE"/>
    <w:rsid w:val="00216C16"/>
    <w:rsid w:val="00216C7F"/>
    <w:rsid w:val="0021742A"/>
    <w:rsid w:val="002225F7"/>
    <w:rsid w:val="002226E4"/>
    <w:rsid w:val="00230960"/>
    <w:rsid w:val="00231721"/>
    <w:rsid w:val="00232EDF"/>
    <w:rsid w:val="00233971"/>
    <w:rsid w:val="00252AC0"/>
    <w:rsid w:val="002553D6"/>
    <w:rsid w:val="00255CE4"/>
    <w:rsid w:val="00257B7B"/>
    <w:rsid w:val="002632B4"/>
    <w:rsid w:val="00264424"/>
    <w:rsid w:val="0026541F"/>
    <w:rsid w:val="00266244"/>
    <w:rsid w:val="0026640B"/>
    <w:rsid w:val="0027056E"/>
    <w:rsid w:val="002709CE"/>
    <w:rsid w:val="00270C87"/>
    <w:rsid w:val="0027124C"/>
    <w:rsid w:val="00273E31"/>
    <w:rsid w:val="002766DE"/>
    <w:rsid w:val="00280796"/>
    <w:rsid w:val="00280FEE"/>
    <w:rsid w:val="00283E68"/>
    <w:rsid w:val="00287258"/>
    <w:rsid w:val="00287B4C"/>
    <w:rsid w:val="002965B1"/>
    <w:rsid w:val="002A1810"/>
    <w:rsid w:val="002A3C3E"/>
    <w:rsid w:val="002A6D82"/>
    <w:rsid w:val="002B2140"/>
    <w:rsid w:val="002B77A7"/>
    <w:rsid w:val="002C0A84"/>
    <w:rsid w:val="002C5459"/>
    <w:rsid w:val="002D2995"/>
    <w:rsid w:val="002D486E"/>
    <w:rsid w:val="002D540A"/>
    <w:rsid w:val="002D628D"/>
    <w:rsid w:val="002E0704"/>
    <w:rsid w:val="002E17AC"/>
    <w:rsid w:val="002E24C8"/>
    <w:rsid w:val="002E5147"/>
    <w:rsid w:val="002F2A38"/>
    <w:rsid w:val="00306489"/>
    <w:rsid w:val="00312BA2"/>
    <w:rsid w:val="00312F03"/>
    <w:rsid w:val="003138AB"/>
    <w:rsid w:val="003173F9"/>
    <w:rsid w:val="00320D95"/>
    <w:rsid w:val="003229C2"/>
    <w:rsid w:val="003248FB"/>
    <w:rsid w:val="00330A75"/>
    <w:rsid w:val="00331B32"/>
    <w:rsid w:val="00332023"/>
    <w:rsid w:val="00334F94"/>
    <w:rsid w:val="00344716"/>
    <w:rsid w:val="00350E61"/>
    <w:rsid w:val="00352879"/>
    <w:rsid w:val="00364A5C"/>
    <w:rsid w:val="00365130"/>
    <w:rsid w:val="00365FBD"/>
    <w:rsid w:val="00366624"/>
    <w:rsid w:val="0037063B"/>
    <w:rsid w:val="0037095C"/>
    <w:rsid w:val="00372C53"/>
    <w:rsid w:val="003748C1"/>
    <w:rsid w:val="00375977"/>
    <w:rsid w:val="003760DE"/>
    <w:rsid w:val="00377818"/>
    <w:rsid w:val="00381893"/>
    <w:rsid w:val="00383B56"/>
    <w:rsid w:val="00383DCF"/>
    <w:rsid w:val="003841B2"/>
    <w:rsid w:val="0038445A"/>
    <w:rsid w:val="003851EA"/>
    <w:rsid w:val="003867F9"/>
    <w:rsid w:val="00395921"/>
    <w:rsid w:val="00396329"/>
    <w:rsid w:val="003A22F9"/>
    <w:rsid w:val="003A330A"/>
    <w:rsid w:val="003A4AC7"/>
    <w:rsid w:val="003A77AD"/>
    <w:rsid w:val="003B49CF"/>
    <w:rsid w:val="003C009A"/>
    <w:rsid w:val="003C0299"/>
    <w:rsid w:val="003D0D7F"/>
    <w:rsid w:val="003D3656"/>
    <w:rsid w:val="003D6C8E"/>
    <w:rsid w:val="003E1E49"/>
    <w:rsid w:val="003E58B3"/>
    <w:rsid w:val="003F2280"/>
    <w:rsid w:val="003F2A83"/>
    <w:rsid w:val="00401850"/>
    <w:rsid w:val="0040279A"/>
    <w:rsid w:val="00402B7E"/>
    <w:rsid w:val="00402E37"/>
    <w:rsid w:val="00403AE6"/>
    <w:rsid w:val="0040456C"/>
    <w:rsid w:val="00406E13"/>
    <w:rsid w:val="00412E60"/>
    <w:rsid w:val="00416949"/>
    <w:rsid w:val="00421686"/>
    <w:rsid w:val="004226A9"/>
    <w:rsid w:val="0043045F"/>
    <w:rsid w:val="004323C1"/>
    <w:rsid w:val="004376E3"/>
    <w:rsid w:val="0044131E"/>
    <w:rsid w:val="00441DED"/>
    <w:rsid w:val="004426E7"/>
    <w:rsid w:val="00444611"/>
    <w:rsid w:val="00444C8F"/>
    <w:rsid w:val="00445DDC"/>
    <w:rsid w:val="0044776E"/>
    <w:rsid w:val="00450F1E"/>
    <w:rsid w:val="00453E50"/>
    <w:rsid w:val="00460BB6"/>
    <w:rsid w:val="00461155"/>
    <w:rsid w:val="00461341"/>
    <w:rsid w:val="004615F6"/>
    <w:rsid w:val="004624F2"/>
    <w:rsid w:val="00466BD0"/>
    <w:rsid w:val="00466D3F"/>
    <w:rsid w:val="00470006"/>
    <w:rsid w:val="00470F33"/>
    <w:rsid w:val="00471429"/>
    <w:rsid w:val="00471977"/>
    <w:rsid w:val="00473287"/>
    <w:rsid w:val="00490A79"/>
    <w:rsid w:val="004916E8"/>
    <w:rsid w:val="004920A3"/>
    <w:rsid w:val="00496118"/>
    <w:rsid w:val="004A1861"/>
    <w:rsid w:val="004A49D3"/>
    <w:rsid w:val="004B31DF"/>
    <w:rsid w:val="004B7BA1"/>
    <w:rsid w:val="004C0032"/>
    <w:rsid w:val="004C12AB"/>
    <w:rsid w:val="004C21C0"/>
    <w:rsid w:val="004C2262"/>
    <w:rsid w:val="004C2420"/>
    <w:rsid w:val="004C31B1"/>
    <w:rsid w:val="004C52D2"/>
    <w:rsid w:val="004D439E"/>
    <w:rsid w:val="004D4665"/>
    <w:rsid w:val="004E270B"/>
    <w:rsid w:val="004E63C4"/>
    <w:rsid w:val="004F3E8B"/>
    <w:rsid w:val="00500E84"/>
    <w:rsid w:val="00501FF8"/>
    <w:rsid w:val="00504230"/>
    <w:rsid w:val="0051552B"/>
    <w:rsid w:val="005223C2"/>
    <w:rsid w:val="0052620E"/>
    <w:rsid w:val="0053052D"/>
    <w:rsid w:val="00530CB1"/>
    <w:rsid w:val="0054232F"/>
    <w:rsid w:val="00544347"/>
    <w:rsid w:val="00544B82"/>
    <w:rsid w:val="00547601"/>
    <w:rsid w:val="00550A50"/>
    <w:rsid w:val="005572AC"/>
    <w:rsid w:val="0056235A"/>
    <w:rsid w:val="005679ED"/>
    <w:rsid w:val="00567F4B"/>
    <w:rsid w:val="005714CC"/>
    <w:rsid w:val="00573DA7"/>
    <w:rsid w:val="00577EFD"/>
    <w:rsid w:val="005815BF"/>
    <w:rsid w:val="00586FA7"/>
    <w:rsid w:val="00595002"/>
    <w:rsid w:val="005959D7"/>
    <w:rsid w:val="00595AF0"/>
    <w:rsid w:val="005B452A"/>
    <w:rsid w:val="005C01BE"/>
    <w:rsid w:val="005C7D24"/>
    <w:rsid w:val="005D200B"/>
    <w:rsid w:val="005D4AB0"/>
    <w:rsid w:val="005D561C"/>
    <w:rsid w:val="005E0E28"/>
    <w:rsid w:val="005E1BA7"/>
    <w:rsid w:val="005E42DE"/>
    <w:rsid w:val="005E7ACB"/>
    <w:rsid w:val="005F037B"/>
    <w:rsid w:val="005F3188"/>
    <w:rsid w:val="005F40F7"/>
    <w:rsid w:val="005F59B7"/>
    <w:rsid w:val="005F5C1E"/>
    <w:rsid w:val="005F6FDA"/>
    <w:rsid w:val="0060006B"/>
    <w:rsid w:val="0060124E"/>
    <w:rsid w:val="00604460"/>
    <w:rsid w:val="00604C52"/>
    <w:rsid w:val="0061418B"/>
    <w:rsid w:val="00616755"/>
    <w:rsid w:val="00621328"/>
    <w:rsid w:val="00624398"/>
    <w:rsid w:val="006265A3"/>
    <w:rsid w:val="006270B2"/>
    <w:rsid w:val="00631FD6"/>
    <w:rsid w:val="006321F6"/>
    <w:rsid w:val="00632EFF"/>
    <w:rsid w:val="0063382D"/>
    <w:rsid w:val="0063395F"/>
    <w:rsid w:val="00634113"/>
    <w:rsid w:val="006348F9"/>
    <w:rsid w:val="006405B6"/>
    <w:rsid w:val="006449BA"/>
    <w:rsid w:val="0065093E"/>
    <w:rsid w:val="00652D69"/>
    <w:rsid w:val="00655F6D"/>
    <w:rsid w:val="00663F9C"/>
    <w:rsid w:val="006654D8"/>
    <w:rsid w:val="00665BFF"/>
    <w:rsid w:val="006661A8"/>
    <w:rsid w:val="00670A60"/>
    <w:rsid w:val="00673F79"/>
    <w:rsid w:val="00675649"/>
    <w:rsid w:val="00682E08"/>
    <w:rsid w:val="00683C01"/>
    <w:rsid w:val="006869A3"/>
    <w:rsid w:val="00692674"/>
    <w:rsid w:val="006941C1"/>
    <w:rsid w:val="0069492E"/>
    <w:rsid w:val="006970F2"/>
    <w:rsid w:val="006A6891"/>
    <w:rsid w:val="006A70DD"/>
    <w:rsid w:val="006A7513"/>
    <w:rsid w:val="006B4BF1"/>
    <w:rsid w:val="006B4DE1"/>
    <w:rsid w:val="006B4EE9"/>
    <w:rsid w:val="006B4F2E"/>
    <w:rsid w:val="006B53C6"/>
    <w:rsid w:val="006B6821"/>
    <w:rsid w:val="006B6E22"/>
    <w:rsid w:val="006C008D"/>
    <w:rsid w:val="006C09AC"/>
    <w:rsid w:val="006C16BA"/>
    <w:rsid w:val="006D00BA"/>
    <w:rsid w:val="006D1C42"/>
    <w:rsid w:val="006D4236"/>
    <w:rsid w:val="006D4987"/>
    <w:rsid w:val="006D61AF"/>
    <w:rsid w:val="006D64FD"/>
    <w:rsid w:val="006D7066"/>
    <w:rsid w:val="006E0144"/>
    <w:rsid w:val="006E279D"/>
    <w:rsid w:val="006E3E31"/>
    <w:rsid w:val="006E41C8"/>
    <w:rsid w:val="006E6371"/>
    <w:rsid w:val="006E7B0D"/>
    <w:rsid w:val="006F4EE2"/>
    <w:rsid w:val="006F55DD"/>
    <w:rsid w:val="006F5C54"/>
    <w:rsid w:val="006F5DDF"/>
    <w:rsid w:val="0070200F"/>
    <w:rsid w:val="00703706"/>
    <w:rsid w:val="00715B21"/>
    <w:rsid w:val="00717150"/>
    <w:rsid w:val="007270B7"/>
    <w:rsid w:val="00727277"/>
    <w:rsid w:val="007320B5"/>
    <w:rsid w:val="00742F62"/>
    <w:rsid w:val="007531D6"/>
    <w:rsid w:val="00763A4F"/>
    <w:rsid w:val="007652B5"/>
    <w:rsid w:val="007668A8"/>
    <w:rsid w:val="00767984"/>
    <w:rsid w:val="00770957"/>
    <w:rsid w:val="007738F0"/>
    <w:rsid w:val="00776F7B"/>
    <w:rsid w:val="0078047C"/>
    <w:rsid w:val="00780F0C"/>
    <w:rsid w:val="007823A0"/>
    <w:rsid w:val="0078254F"/>
    <w:rsid w:val="007830E9"/>
    <w:rsid w:val="00787B97"/>
    <w:rsid w:val="00787F85"/>
    <w:rsid w:val="00790D7E"/>
    <w:rsid w:val="007911EC"/>
    <w:rsid w:val="00791C68"/>
    <w:rsid w:val="00796DBE"/>
    <w:rsid w:val="007A1E6C"/>
    <w:rsid w:val="007A2F1C"/>
    <w:rsid w:val="007B426C"/>
    <w:rsid w:val="007B53D1"/>
    <w:rsid w:val="007B72C8"/>
    <w:rsid w:val="007B72FF"/>
    <w:rsid w:val="007B79E7"/>
    <w:rsid w:val="007C2005"/>
    <w:rsid w:val="007C762C"/>
    <w:rsid w:val="007D7441"/>
    <w:rsid w:val="007D7A09"/>
    <w:rsid w:val="007E2D73"/>
    <w:rsid w:val="007E544C"/>
    <w:rsid w:val="007F3235"/>
    <w:rsid w:val="007F3C4E"/>
    <w:rsid w:val="007F4652"/>
    <w:rsid w:val="007F6755"/>
    <w:rsid w:val="00801128"/>
    <w:rsid w:val="0080227D"/>
    <w:rsid w:val="00804F63"/>
    <w:rsid w:val="00805B08"/>
    <w:rsid w:val="008071AD"/>
    <w:rsid w:val="00823182"/>
    <w:rsid w:val="008244F6"/>
    <w:rsid w:val="00833DD2"/>
    <w:rsid w:val="0083459A"/>
    <w:rsid w:val="00834A08"/>
    <w:rsid w:val="00836ACB"/>
    <w:rsid w:val="00836B5A"/>
    <w:rsid w:val="00837D96"/>
    <w:rsid w:val="0084237B"/>
    <w:rsid w:val="008434FA"/>
    <w:rsid w:val="008451BF"/>
    <w:rsid w:val="00847F25"/>
    <w:rsid w:val="00850DC9"/>
    <w:rsid w:val="008756E0"/>
    <w:rsid w:val="00876222"/>
    <w:rsid w:val="00880418"/>
    <w:rsid w:val="00884992"/>
    <w:rsid w:val="00897461"/>
    <w:rsid w:val="008B52D6"/>
    <w:rsid w:val="008B66D9"/>
    <w:rsid w:val="008C1196"/>
    <w:rsid w:val="008C436E"/>
    <w:rsid w:val="008C7ED2"/>
    <w:rsid w:val="008D65F3"/>
    <w:rsid w:val="008E012D"/>
    <w:rsid w:val="008E1A76"/>
    <w:rsid w:val="008E454C"/>
    <w:rsid w:val="008E5D5F"/>
    <w:rsid w:val="008E76F1"/>
    <w:rsid w:val="008F15E4"/>
    <w:rsid w:val="008F3AD1"/>
    <w:rsid w:val="008F41CF"/>
    <w:rsid w:val="008F7E52"/>
    <w:rsid w:val="0090167A"/>
    <w:rsid w:val="0090321A"/>
    <w:rsid w:val="00905AA5"/>
    <w:rsid w:val="00906E65"/>
    <w:rsid w:val="0091074A"/>
    <w:rsid w:val="00911ACF"/>
    <w:rsid w:val="00912918"/>
    <w:rsid w:val="0091782F"/>
    <w:rsid w:val="009205E7"/>
    <w:rsid w:val="009215AD"/>
    <w:rsid w:val="0092289C"/>
    <w:rsid w:val="009250D4"/>
    <w:rsid w:val="00926DBF"/>
    <w:rsid w:val="00927065"/>
    <w:rsid w:val="0093346A"/>
    <w:rsid w:val="00935453"/>
    <w:rsid w:val="00941617"/>
    <w:rsid w:val="00943025"/>
    <w:rsid w:val="009507F2"/>
    <w:rsid w:val="009562FC"/>
    <w:rsid w:val="009566C9"/>
    <w:rsid w:val="00962513"/>
    <w:rsid w:val="00964347"/>
    <w:rsid w:val="00974D71"/>
    <w:rsid w:val="00983680"/>
    <w:rsid w:val="00994ACA"/>
    <w:rsid w:val="00997B97"/>
    <w:rsid w:val="009A0142"/>
    <w:rsid w:val="009A04C2"/>
    <w:rsid w:val="009A27CB"/>
    <w:rsid w:val="009A6689"/>
    <w:rsid w:val="009B4388"/>
    <w:rsid w:val="009C6462"/>
    <w:rsid w:val="009D0433"/>
    <w:rsid w:val="009D3714"/>
    <w:rsid w:val="009D545E"/>
    <w:rsid w:val="009D5C4C"/>
    <w:rsid w:val="009D6FF5"/>
    <w:rsid w:val="009E1121"/>
    <w:rsid w:val="009E14A2"/>
    <w:rsid w:val="009E2F5F"/>
    <w:rsid w:val="009E7CDC"/>
    <w:rsid w:val="009F0575"/>
    <w:rsid w:val="009F45F5"/>
    <w:rsid w:val="009F6408"/>
    <w:rsid w:val="009F7F9D"/>
    <w:rsid w:val="00A00427"/>
    <w:rsid w:val="00A02F3A"/>
    <w:rsid w:val="00A03348"/>
    <w:rsid w:val="00A07FC2"/>
    <w:rsid w:val="00A11AF9"/>
    <w:rsid w:val="00A11B5F"/>
    <w:rsid w:val="00A246F2"/>
    <w:rsid w:val="00A26542"/>
    <w:rsid w:val="00A31129"/>
    <w:rsid w:val="00A350AA"/>
    <w:rsid w:val="00A36A90"/>
    <w:rsid w:val="00A444A9"/>
    <w:rsid w:val="00A572BF"/>
    <w:rsid w:val="00A57EC7"/>
    <w:rsid w:val="00A61949"/>
    <w:rsid w:val="00A679D2"/>
    <w:rsid w:val="00A70E18"/>
    <w:rsid w:val="00A73A04"/>
    <w:rsid w:val="00A74CF3"/>
    <w:rsid w:val="00A824E5"/>
    <w:rsid w:val="00A833AB"/>
    <w:rsid w:val="00A9102E"/>
    <w:rsid w:val="00A91883"/>
    <w:rsid w:val="00A93177"/>
    <w:rsid w:val="00A9690B"/>
    <w:rsid w:val="00AA0F1B"/>
    <w:rsid w:val="00AA1449"/>
    <w:rsid w:val="00AA27F0"/>
    <w:rsid w:val="00AA7C80"/>
    <w:rsid w:val="00AB023E"/>
    <w:rsid w:val="00AB0419"/>
    <w:rsid w:val="00AB0C35"/>
    <w:rsid w:val="00AB2098"/>
    <w:rsid w:val="00AB3AEB"/>
    <w:rsid w:val="00AB6F7E"/>
    <w:rsid w:val="00AC595F"/>
    <w:rsid w:val="00AC776C"/>
    <w:rsid w:val="00AD024C"/>
    <w:rsid w:val="00AD0874"/>
    <w:rsid w:val="00AD0AA4"/>
    <w:rsid w:val="00AD553E"/>
    <w:rsid w:val="00AD63A1"/>
    <w:rsid w:val="00AE2ED3"/>
    <w:rsid w:val="00AE3E34"/>
    <w:rsid w:val="00AE5599"/>
    <w:rsid w:val="00AE7F9E"/>
    <w:rsid w:val="00AF1D2E"/>
    <w:rsid w:val="00AF268C"/>
    <w:rsid w:val="00AF2832"/>
    <w:rsid w:val="00AF2CE6"/>
    <w:rsid w:val="00AF2CE8"/>
    <w:rsid w:val="00AF57AF"/>
    <w:rsid w:val="00B02C44"/>
    <w:rsid w:val="00B05FAC"/>
    <w:rsid w:val="00B06E5F"/>
    <w:rsid w:val="00B10524"/>
    <w:rsid w:val="00B10AEF"/>
    <w:rsid w:val="00B10C63"/>
    <w:rsid w:val="00B1531E"/>
    <w:rsid w:val="00B168DC"/>
    <w:rsid w:val="00B1784C"/>
    <w:rsid w:val="00B20C7A"/>
    <w:rsid w:val="00B226CD"/>
    <w:rsid w:val="00B31F14"/>
    <w:rsid w:val="00B364EB"/>
    <w:rsid w:val="00B40EE7"/>
    <w:rsid w:val="00B44913"/>
    <w:rsid w:val="00B44C98"/>
    <w:rsid w:val="00B460B9"/>
    <w:rsid w:val="00B462D3"/>
    <w:rsid w:val="00B608F6"/>
    <w:rsid w:val="00B64321"/>
    <w:rsid w:val="00B6497A"/>
    <w:rsid w:val="00B700D2"/>
    <w:rsid w:val="00B707C6"/>
    <w:rsid w:val="00B72403"/>
    <w:rsid w:val="00B7281E"/>
    <w:rsid w:val="00B7782F"/>
    <w:rsid w:val="00B82BEB"/>
    <w:rsid w:val="00B86222"/>
    <w:rsid w:val="00B87F69"/>
    <w:rsid w:val="00B954A6"/>
    <w:rsid w:val="00BA2E18"/>
    <w:rsid w:val="00BB0231"/>
    <w:rsid w:val="00BB6BE2"/>
    <w:rsid w:val="00BB6FC3"/>
    <w:rsid w:val="00BB779D"/>
    <w:rsid w:val="00BC201F"/>
    <w:rsid w:val="00BC7D0D"/>
    <w:rsid w:val="00BD4C6F"/>
    <w:rsid w:val="00BD57DA"/>
    <w:rsid w:val="00BD5CB6"/>
    <w:rsid w:val="00BD6956"/>
    <w:rsid w:val="00BE283E"/>
    <w:rsid w:val="00BE4181"/>
    <w:rsid w:val="00BF2378"/>
    <w:rsid w:val="00BF598A"/>
    <w:rsid w:val="00C017E2"/>
    <w:rsid w:val="00C01EE5"/>
    <w:rsid w:val="00C05B9A"/>
    <w:rsid w:val="00C078A1"/>
    <w:rsid w:val="00C10475"/>
    <w:rsid w:val="00C128A7"/>
    <w:rsid w:val="00C15D1E"/>
    <w:rsid w:val="00C2133E"/>
    <w:rsid w:val="00C21F12"/>
    <w:rsid w:val="00C25769"/>
    <w:rsid w:val="00C27FD1"/>
    <w:rsid w:val="00C30CB2"/>
    <w:rsid w:val="00C30F23"/>
    <w:rsid w:val="00C357BD"/>
    <w:rsid w:val="00C36AC5"/>
    <w:rsid w:val="00C42C7C"/>
    <w:rsid w:val="00C46A53"/>
    <w:rsid w:val="00C51CCC"/>
    <w:rsid w:val="00C52069"/>
    <w:rsid w:val="00C53B10"/>
    <w:rsid w:val="00C56748"/>
    <w:rsid w:val="00C60F15"/>
    <w:rsid w:val="00C66217"/>
    <w:rsid w:val="00C727E8"/>
    <w:rsid w:val="00C733BD"/>
    <w:rsid w:val="00C836E9"/>
    <w:rsid w:val="00C843FB"/>
    <w:rsid w:val="00C87CBF"/>
    <w:rsid w:val="00C92091"/>
    <w:rsid w:val="00C97733"/>
    <w:rsid w:val="00CA5095"/>
    <w:rsid w:val="00CA6F42"/>
    <w:rsid w:val="00CB2351"/>
    <w:rsid w:val="00CB7837"/>
    <w:rsid w:val="00CB7DEF"/>
    <w:rsid w:val="00CC21F4"/>
    <w:rsid w:val="00CC29C7"/>
    <w:rsid w:val="00CD7A20"/>
    <w:rsid w:val="00CE2DD7"/>
    <w:rsid w:val="00CE4100"/>
    <w:rsid w:val="00CE582B"/>
    <w:rsid w:val="00CE67CC"/>
    <w:rsid w:val="00D0369F"/>
    <w:rsid w:val="00D06213"/>
    <w:rsid w:val="00D06C25"/>
    <w:rsid w:val="00D0759B"/>
    <w:rsid w:val="00D10C19"/>
    <w:rsid w:val="00D2309A"/>
    <w:rsid w:val="00D240BE"/>
    <w:rsid w:val="00D27CC5"/>
    <w:rsid w:val="00D32188"/>
    <w:rsid w:val="00D346E5"/>
    <w:rsid w:val="00D36699"/>
    <w:rsid w:val="00D426DC"/>
    <w:rsid w:val="00D51395"/>
    <w:rsid w:val="00D52E88"/>
    <w:rsid w:val="00D549F1"/>
    <w:rsid w:val="00D55CD8"/>
    <w:rsid w:val="00D561B0"/>
    <w:rsid w:val="00D61CED"/>
    <w:rsid w:val="00D630E0"/>
    <w:rsid w:val="00D64732"/>
    <w:rsid w:val="00D648F0"/>
    <w:rsid w:val="00D6596A"/>
    <w:rsid w:val="00D65A78"/>
    <w:rsid w:val="00D67434"/>
    <w:rsid w:val="00D71B7E"/>
    <w:rsid w:val="00D7284D"/>
    <w:rsid w:val="00D74268"/>
    <w:rsid w:val="00D82341"/>
    <w:rsid w:val="00D84253"/>
    <w:rsid w:val="00D87C6B"/>
    <w:rsid w:val="00D928F5"/>
    <w:rsid w:val="00D94B6F"/>
    <w:rsid w:val="00D96B56"/>
    <w:rsid w:val="00DA0D83"/>
    <w:rsid w:val="00DA2887"/>
    <w:rsid w:val="00DB6483"/>
    <w:rsid w:val="00DB7B6E"/>
    <w:rsid w:val="00DC2818"/>
    <w:rsid w:val="00DC2A72"/>
    <w:rsid w:val="00DC3565"/>
    <w:rsid w:val="00DD1167"/>
    <w:rsid w:val="00DD2832"/>
    <w:rsid w:val="00DD3553"/>
    <w:rsid w:val="00DD3B37"/>
    <w:rsid w:val="00DD3D28"/>
    <w:rsid w:val="00DD4B03"/>
    <w:rsid w:val="00DE262C"/>
    <w:rsid w:val="00DE4348"/>
    <w:rsid w:val="00DE665A"/>
    <w:rsid w:val="00DE7B97"/>
    <w:rsid w:val="00DF05B9"/>
    <w:rsid w:val="00DF20C1"/>
    <w:rsid w:val="00DF6A31"/>
    <w:rsid w:val="00E10054"/>
    <w:rsid w:val="00E114EF"/>
    <w:rsid w:val="00E13265"/>
    <w:rsid w:val="00E163FB"/>
    <w:rsid w:val="00E16F6D"/>
    <w:rsid w:val="00E17003"/>
    <w:rsid w:val="00E2273C"/>
    <w:rsid w:val="00E24F42"/>
    <w:rsid w:val="00E25B52"/>
    <w:rsid w:val="00E25BBD"/>
    <w:rsid w:val="00E25DB9"/>
    <w:rsid w:val="00E37053"/>
    <w:rsid w:val="00E37186"/>
    <w:rsid w:val="00E40126"/>
    <w:rsid w:val="00E43124"/>
    <w:rsid w:val="00E43742"/>
    <w:rsid w:val="00E449B5"/>
    <w:rsid w:val="00E50481"/>
    <w:rsid w:val="00E54B62"/>
    <w:rsid w:val="00E62A5A"/>
    <w:rsid w:val="00E62DA1"/>
    <w:rsid w:val="00E662FC"/>
    <w:rsid w:val="00E67937"/>
    <w:rsid w:val="00E70450"/>
    <w:rsid w:val="00E71350"/>
    <w:rsid w:val="00E7143B"/>
    <w:rsid w:val="00E728C4"/>
    <w:rsid w:val="00E75E02"/>
    <w:rsid w:val="00E76E4B"/>
    <w:rsid w:val="00E838C3"/>
    <w:rsid w:val="00E87E9F"/>
    <w:rsid w:val="00E922D8"/>
    <w:rsid w:val="00E950EC"/>
    <w:rsid w:val="00E95171"/>
    <w:rsid w:val="00E95442"/>
    <w:rsid w:val="00E95A94"/>
    <w:rsid w:val="00EA0B28"/>
    <w:rsid w:val="00EA4416"/>
    <w:rsid w:val="00EA45E2"/>
    <w:rsid w:val="00EA5DA5"/>
    <w:rsid w:val="00EA5F44"/>
    <w:rsid w:val="00EA6D3B"/>
    <w:rsid w:val="00EA6DA5"/>
    <w:rsid w:val="00EB0B9D"/>
    <w:rsid w:val="00EB0D82"/>
    <w:rsid w:val="00EB2872"/>
    <w:rsid w:val="00EB2D8C"/>
    <w:rsid w:val="00EC0DB4"/>
    <w:rsid w:val="00EC2DCC"/>
    <w:rsid w:val="00EC4E37"/>
    <w:rsid w:val="00EC69C9"/>
    <w:rsid w:val="00EC70FB"/>
    <w:rsid w:val="00ED2EDE"/>
    <w:rsid w:val="00EE1FF5"/>
    <w:rsid w:val="00EF1B76"/>
    <w:rsid w:val="00EF373B"/>
    <w:rsid w:val="00EF3F47"/>
    <w:rsid w:val="00EF3F70"/>
    <w:rsid w:val="00EF40C9"/>
    <w:rsid w:val="00EF6DE7"/>
    <w:rsid w:val="00EF71B4"/>
    <w:rsid w:val="00F0096B"/>
    <w:rsid w:val="00F0233F"/>
    <w:rsid w:val="00F0348C"/>
    <w:rsid w:val="00F079C6"/>
    <w:rsid w:val="00F10076"/>
    <w:rsid w:val="00F16D3E"/>
    <w:rsid w:val="00F17A21"/>
    <w:rsid w:val="00F203C1"/>
    <w:rsid w:val="00F24915"/>
    <w:rsid w:val="00F25EE4"/>
    <w:rsid w:val="00F43D50"/>
    <w:rsid w:val="00F451CE"/>
    <w:rsid w:val="00F51537"/>
    <w:rsid w:val="00F516D8"/>
    <w:rsid w:val="00F516E5"/>
    <w:rsid w:val="00F60241"/>
    <w:rsid w:val="00F60EEE"/>
    <w:rsid w:val="00F619E4"/>
    <w:rsid w:val="00F640B4"/>
    <w:rsid w:val="00F66F56"/>
    <w:rsid w:val="00F70503"/>
    <w:rsid w:val="00F76F96"/>
    <w:rsid w:val="00F8472D"/>
    <w:rsid w:val="00F94C7D"/>
    <w:rsid w:val="00FA01B0"/>
    <w:rsid w:val="00FA2FB4"/>
    <w:rsid w:val="00FA514A"/>
    <w:rsid w:val="00FA714E"/>
    <w:rsid w:val="00FB0812"/>
    <w:rsid w:val="00FB1A31"/>
    <w:rsid w:val="00FB3671"/>
    <w:rsid w:val="00FB48F9"/>
    <w:rsid w:val="00FB70D1"/>
    <w:rsid w:val="00FC113B"/>
    <w:rsid w:val="00FC2459"/>
    <w:rsid w:val="00FC7B80"/>
    <w:rsid w:val="00FD0964"/>
    <w:rsid w:val="00FD3A97"/>
    <w:rsid w:val="00FD7F65"/>
    <w:rsid w:val="00FE0844"/>
    <w:rsid w:val="00FE1834"/>
    <w:rsid w:val="00FE287A"/>
    <w:rsid w:val="00FF0618"/>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1FB05E1F-8478-46D9-9277-814B2387D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4230"/>
    <w:pPr>
      <w:keepNext/>
      <w:keepLines/>
      <w:pageBreakBefore/>
      <w:numPr>
        <w:numId w:val="2"/>
      </w:numPr>
      <w:spacing w:before="720" w:after="360"/>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012722"/>
    <w:pPr>
      <w:keepNext/>
      <w:keepLines/>
      <w:numPr>
        <w:ilvl w:val="1"/>
        <w:numId w:val="2"/>
      </w:numPr>
      <w:spacing w:before="360" w:after="18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1D3605"/>
    <w:pPr>
      <w:keepNext/>
      <w:keepLines/>
      <w:numPr>
        <w:ilvl w:val="2"/>
        <w:numId w:val="2"/>
      </w:numPr>
      <w:tabs>
        <w:tab w:val="left" w:pos="1134"/>
      </w:tabs>
      <w:spacing w:before="320"/>
      <w:ind w:left="851" w:hanging="851"/>
      <w:outlineLvl w:val="2"/>
    </w:pPr>
    <w:rPr>
      <w:rFonts w:ascii="Arial" w:eastAsiaTheme="majorEastAsia" w:hAnsi="Arial" w:cstheme="majorBidi"/>
      <w:b/>
      <w:sz w:val="32"/>
      <w:szCs w:val="24"/>
    </w:rPr>
  </w:style>
  <w:style w:type="paragraph" w:styleId="Heading4">
    <w:name w:val="heading 4"/>
    <w:basedOn w:val="Normal"/>
    <w:next w:val="Normal"/>
    <w:link w:val="Heading4Char"/>
    <w:uiPriority w:val="9"/>
    <w:unhideWhenUsed/>
    <w:qFormat/>
    <w:rsid w:val="008756E0"/>
    <w:pPr>
      <w:keepNext/>
      <w:keepLines/>
      <w:numPr>
        <w:ilvl w:val="3"/>
        <w:numId w:val="2"/>
      </w:numPr>
      <w:spacing w:before="240" w:after="120"/>
      <w:outlineLvl w:val="3"/>
    </w:pPr>
    <w:rPr>
      <w:rFonts w:ascii="Arial" w:eastAsiaTheme="majorEastAsia" w:hAnsi="Arial" w:cstheme="majorBidi"/>
      <w:b/>
      <w:iCs/>
      <w:sz w:val="24"/>
    </w:rPr>
  </w:style>
  <w:style w:type="paragraph" w:styleId="Heading5">
    <w:name w:val="heading 5"/>
    <w:basedOn w:val="Normal"/>
    <w:next w:val="Normal"/>
    <w:link w:val="Heading5Char"/>
    <w:uiPriority w:val="9"/>
    <w:semiHidden/>
    <w:unhideWhenUsed/>
    <w:qFormat/>
    <w:rsid w:val="00CD7A2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7A2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7A2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7A2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7A2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ndartnitext">
    <w:name w:val="Standartni text"/>
    <w:basedOn w:val="Normal"/>
    <w:link w:val="StandartnitextChar"/>
    <w:qFormat/>
    <w:rsid w:val="00A03348"/>
    <w:pPr>
      <w:spacing w:after="0" w:line="360" w:lineRule="auto"/>
      <w:ind w:firstLine="709"/>
      <w:jc w:val="both"/>
    </w:pPr>
    <w:rPr>
      <w:rFonts w:ascii="Cambria" w:hAnsi="Cambria" w:cs="Arial"/>
      <w:sz w:val="24"/>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504230"/>
    <w:rPr>
      <w:rFonts w:ascii="Arial" w:eastAsiaTheme="majorEastAsia" w:hAnsi="Arial" w:cstheme="majorBidi"/>
      <w:b/>
      <w:color w:val="000000" w:themeColor="text1"/>
      <w:sz w:val="44"/>
      <w:szCs w:val="32"/>
    </w:rPr>
  </w:style>
  <w:style w:type="character" w:customStyle="1" w:styleId="StandartnitextChar">
    <w:name w:val="Standartni text Char"/>
    <w:basedOn w:val="DefaultParagraphFont"/>
    <w:link w:val="Standartnitext"/>
    <w:rsid w:val="00A03348"/>
    <w:rPr>
      <w:rFonts w:ascii="Cambria" w:hAnsi="Cambria" w:cs="Arial"/>
      <w:sz w:val="24"/>
    </w:rPr>
  </w:style>
  <w:style w:type="character" w:customStyle="1" w:styleId="Heading2Char">
    <w:name w:val="Heading 2 Char"/>
    <w:basedOn w:val="DefaultParagraphFont"/>
    <w:link w:val="Heading2"/>
    <w:uiPriority w:val="9"/>
    <w:rsid w:val="0001272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1D3605"/>
    <w:rPr>
      <w:rFonts w:ascii="Arial" w:eastAsiaTheme="majorEastAsia" w:hAnsi="Arial" w:cstheme="majorBidi"/>
      <w:b/>
      <w:sz w:val="32"/>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8756E0"/>
    <w:rPr>
      <w:rFonts w:ascii="Arial" w:eastAsiaTheme="majorEastAsia" w:hAnsi="Arial" w:cstheme="majorBidi"/>
      <w:b/>
      <w:iCs/>
      <w:sz w:val="24"/>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 w:type="paragraph" w:customStyle="1" w:styleId="Headingwithoutnumber">
    <w:name w:val="Heading without number"/>
    <w:basedOn w:val="Heading1"/>
    <w:link w:val="HeadingwithoutnumberChar"/>
    <w:qFormat/>
    <w:rsid w:val="00B226CD"/>
    <w:pPr>
      <w:numPr>
        <w:numId w:val="0"/>
      </w:numPr>
    </w:pPr>
  </w:style>
  <w:style w:type="paragraph" w:styleId="FootnoteText">
    <w:name w:val="footnote text"/>
    <w:basedOn w:val="Normal"/>
    <w:link w:val="FootnoteText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Heading1Char"/>
    <w:link w:val="Headingwithoutnumber"/>
    <w:rsid w:val="00B226CD"/>
    <w:rPr>
      <w:rFonts w:ascii="Arial" w:eastAsiaTheme="majorEastAsia" w:hAnsi="Arial" w:cstheme="majorBidi"/>
      <w:b/>
      <w:color w:val="000000" w:themeColor="text1"/>
      <w:sz w:val="44"/>
      <w:szCs w:val="32"/>
    </w:rPr>
  </w:style>
  <w:style w:type="character" w:customStyle="1" w:styleId="FootnoteTextChar">
    <w:name w:val="Footnote Text Char"/>
    <w:basedOn w:val="DefaultParagraphFont"/>
    <w:link w:val="FootnoteText"/>
    <w:uiPriority w:val="99"/>
    <w:semiHidden/>
    <w:rsid w:val="00AE7F9E"/>
    <w:rPr>
      <w:sz w:val="20"/>
      <w:szCs w:val="20"/>
    </w:rPr>
  </w:style>
  <w:style w:type="character" w:styleId="FootnoteReference">
    <w:name w:val="footnote reference"/>
    <w:basedOn w:val="DefaultParagraphFont"/>
    <w:uiPriority w:val="99"/>
    <w:semiHidden/>
    <w:unhideWhenUsed/>
    <w:rsid w:val="00AE7F9E"/>
    <w:rPr>
      <w:vertAlign w:val="superscript"/>
    </w:rPr>
  </w:style>
  <w:style w:type="character" w:customStyle="1" w:styleId="Heading5Char">
    <w:name w:val="Heading 5 Char"/>
    <w:basedOn w:val="DefaultParagraphFont"/>
    <w:link w:val="Heading5"/>
    <w:uiPriority w:val="9"/>
    <w:semiHidden/>
    <w:rsid w:val="00CD7A2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D7A2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D7A2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D7A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7A20"/>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D7A20"/>
    <w:pPr>
      <w:spacing w:after="100"/>
    </w:pPr>
  </w:style>
  <w:style w:type="paragraph" w:styleId="TOC2">
    <w:name w:val="toc 2"/>
    <w:basedOn w:val="Normal"/>
    <w:next w:val="Normal"/>
    <w:autoRedefine/>
    <w:uiPriority w:val="39"/>
    <w:unhideWhenUsed/>
    <w:rsid w:val="00CD7A20"/>
    <w:pPr>
      <w:spacing w:after="100"/>
      <w:ind w:left="220"/>
    </w:pPr>
  </w:style>
  <w:style w:type="paragraph" w:styleId="TOC3">
    <w:name w:val="toc 3"/>
    <w:basedOn w:val="Normal"/>
    <w:next w:val="Normal"/>
    <w:autoRedefine/>
    <w:uiPriority w:val="39"/>
    <w:unhideWhenUsed/>
    <w:rsid w:val="00CD7A20"/>
    <w:pPr>
      <w:spacing w:after="100"/>
      <w:ind w:left="440"/>
    </w:pPr>
  </w:style>
  <w:style w:type="paragraph" w:styleId="TOC4">
    <w:name w:val="toc 4"/>
    <w:basedOn w:val="Normal"/>
    <w:next w:val="Normal"/>
    <w:autoRedefine/>
    <w:uiPriority w:val="39"/>
    <w:unhideWhenUsed/>
    <w:rsid w:val="00CD7A20"/>
    <w:pPr>
      <w:spacing w:after="100"/>
      <w:ind w:left="660"/>
    </w:pPr>
  </w:style>
  <w:style w:type="character" w:styleId="Hyperlink">
    <w:name w:val="Hyperlink"/>
    <w:basedOn w:val="DefaultParagraphFont"/>
    <w:uiPriority w:val="99"/>
    <w:unhideWhenUsed/>
    <w:rsid w:val="00CD7A20"/>
    <w:rPr>
      <w:color w:val="0563C1" w:themeColor="hyperlink"/>
      <w:u w:val="single"/>
    </w:rPr>
  </w:style>
  <w:style w:type="table" w:styleId="TableGrid">
    <w:name w:val="Table Grid"/>
    <w:basedOn w:val="TableNormal"/>
    <w:uiPriority w:val="39"/>
    <w:rsid w:val="00FB3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FB367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FB36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ulkatext">
    <w:name w:val="tabulka text"/>
    <w:basedOn w:val="Standartnitext"/>
    <w:link w:val="tabulkatextChar"/>
    <w:qFormat/>
    <w:rsid w:val="00C46A53"/>
    <w:pPr>
      <w:keepLines/>
      <w:spacing w:before="120" w:after="120" w:line="240" w:lineRule="auto"/>
      <w:ind w:firstLine="0"/>
      <w:jc w:val="left"/>
    </w:pPr>
    <w:rPr>
      <w:bCs/>
      <w:sz w:val="22"/>
    </w:rPr>
  </w:style>
  <w:style w:type="table" w:styleId="PlainTable2">
    <w:name w:val="Plain Table 2"/>
    <w:basedOn w:val="TableNormal"/>
    <w:uiPriority w:val="42"/>
    <w:rsid w:val="0026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ulkatextChar">
    <w:name w:val="tabulka text Char"/>
    <w:basedOn w:val="StandartnitextChar"/>
    <w:link w:val="tabulkatext"/>
    <w:rsid w:val="00C46A53"/>
    <w:rPr>
      <w:rFonts w:ascii="Cambria" w:hAnsi="Cambria" w:cs="Arial"/>
      <w:bCs/>
      <w:sz w:val="24"/>
    </w:rPr>
  </w:style>
  <w:style w:type="table" w:styleId="GridTable1Light">
    <w:name w:val="Grid Table 1 Light"/>
    <w:basedOn w:val="TableNormal"/>
    <w:uiPriority w:val="46"/>
    <w:rsid w:val="002664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eznamcislovany">
    <w:name w:val="seznam cislovany"/>
    <w:basedOn w:val="Standartnitext"/>
    <w:link w:val="seznamcislovanyChar"/>
    <w:qFormat/>
    <w:rsid w:val="00CA6F42"/>
    <w:pPr>
      <w:numPr>
        <w:numId w:val="3"/>
      </w:numPr>
    </w:pPr>
  </w:style>
  <w:style w:type="character" w:customStyle="1" w:styleId="seznamcislovanyChar">
    <w:name w:val="seznam cislovany Char"/>
    <w:basedOn w:val="StandartnitextChar"/>
    <w:link w:val="seznamcislovany"/>
    <w:rsid w:val="00CA6F42"/>
    <w:rPr>
      <w:rFonts w:ascii="Cambria" w:hAnsi="Cambria" w:cs="Arial"/>
      <w:sz w:val="24"/>
    </w:rPr>
  </w:style>
  <w:style w:type="paragraph" w:customStyle="1" w:styleId="Code">
    <w:name w:val="Code"/>
    <w:basedOn w:val="Standartnitext"/>
    <w:link w:val="CodeChar"/>
    <w:qFormat/>
    <w:rsid w:val="008756E0"/>
    <w:pPr>
      <w:keepLines/>
      <w:suppressAutoHyphens/>
      <w:spacing w:before="240" w:after="240"/>
      <w:ind w:firstLine="0"/>
      <w:contextualSpacing/>
    </w:pPr>
    <w:rPr>
      <w:rFonts w:ascii="Consolas" w:hAnsi="Consolas"/>
      <w:sz w:val="22"/>
    </w:rPr>
  </w:style>
  <w:style w:type="character" w:customStyle="1" w:styleId="CodeChar">
    <w:name w:val="Code Char"/>
    <w:basedOn w:val="StandartnitextChar"/>
    <w:link w:val="Code"/>
    <w:rsid w:val="008756E0"/>
    <w:rPr>
      <w:rFonts w:ascii="Consolas" w:hAnsi="Consolas" w:cs="Arial"/>
      <w:sz w:val="24"/>
    </w:rPr>
  </w:style>
  <w:style w:type="paragraph" w:customStyle="1" w:styleId="Rovnice">
    <w:name w:val="Rovnice"/>
    <w:basedOn w:val="Normal"/>
    <w:qFormat/>
    <w:rsid w:val="00530CB1"/>
    <w:pPr>
      <w:keepNext/>
      <w:keepLines/>
      <w:tabs>
        <w:tab w:val="left" w:pos="1701"/>
        <w:tab w:val="left" w:pos="7088"/>
      </w:tabs>
      <w:spacing w:before="240" w:after="240" w:line="360" w:lineRule="auto"/>
      <w:jc w:val="center"/>
    </w:pPr>
    <w:rPr>
      <w:rFonts w:ascii="Cambria" w:eastAsiaTheme="minorEastAsia" w:hAnsi="Cambria" w:cs="Arial"/>
      <w:sz w:val="24"/>
    </w:rPr>
  </w:style>
  <w:style w:type="paragraph" w:customStyle="1" w:styleId="Citace">
    <w:name w:val="Citace"/>
    <w:basedOn w:val="Standartnitext"/>
    <w:qFormat/>
    <w:rsid w:val="00683C01"/>
    <w:pPr>
      <w:keepNext/>
      <w:keepLines/>
      <w:suppressAutoHyphens/>
    </w:pPr>
    <w:rPr>
      <w:lang w:bidi="he-IL"/>
    </w:rPr>
  </w:style>
  <w:style w:type="paragraph" w:customStyle="1" w:styleId="CAPITION">
    <w:name w:val="CAPITION"/>
    <w:basedOn w:val="Standartnitext"/>
    <w:qFormat/>
    <w:rsid w:val="00C25769"/>
    <w:pPr>
      <w:keepLines/>
      <w:spacing w:after="400" w:line="240" w:lineRule="auto"/>
      <w:ind w:firstLine="0"/>
      <w:jc w:val="center"/>
    </w:pPr>
    <w:rPr>
      <w:sz w:val="20"/>
    </w:rPr>
  </w:style>
  <w:style w:type="paragraph" w:customStyle="1" w:styleId="Obrzek">
    <w:name w:val="Obrázek"/>
    <w:basedOn w:val="Standartnitext"/>
    <w:qFormat/>
    <w:rsid w:val="00C46A53"/>
    <w:pPr>
      <w:keepNext/>
      <w:keepLines/>
      <w:ind w:firstLine="0"/>
      <w:jc w:val="center"/>
    </w:pPr>
    <w:rPr>
      <w:noProof/>
      <w:lang w:eastAsia="cs-CZ"/>
    </w:rPr>
  </w:style>
  <w:style w:type="paragraph" w:customStyle="1" w:styleId="Captiontable">
    <w:name w:val="Caption table"/>
    <w:basedOn w:val="CAPITION"/>
    <w:qFormat/>
    <w:rsid w:val="008756E0"/>
    <w:pPr>
      <w:keepNext/>
      <w:keepLines w:val="0"/>
      <w:spacing w:before="400" w:after="200"/>
    </w:pPr>
  </w:style>
  <w:style w:type="paragraph" w:styleId="Bibliography">
    <w:name w:val="Bibliography"/>
    <w:basedOn w:val="Normal"/>
    <w:next w:val="Normal"/>
    <w:uiPriority w:val="37"/>
    <w:unhideWhenUsed/>
    <w:rsid w:val="0060006B"/>
    <w:pPr>
      <w:numPr>
        <w:numId w:val="7"/>
      </w:numPr>
      <w:spacing w:after="240" w:line="240" w:lineRule="auto"/>
      <w:ind w:left="709" w:hanging="709"/>
      <w:jc w:val="both"/>
    </w:pPr>
    <w:rPr>
      <w:rFonts w:ascii="Cambria" w:hAnsi="Cambria"/>
    </w:rPr>
  </w:style>
  <w:style w:type="paragraph" w:customStyle="1" w:styleId="Standartnitextbezodsazeni">
    <w:name w:val="Standartni text bez odsazeni"/>
    <w:basedOn w:val="Standartnitext"/>
    <w:qFormat/>
    <w:rsid w:val="00155E3A"/>
    <w:pPr>
      <w:ind w:firstLine="0"/>
    </w:pPr>
  </w:style>
  <w:style w:type="paragraph" w:styleId="Revision">
    <w:name w:val="Revision"/>
    <w:hidden/>
    <w:uiPriority w:val="99"/>
    <w:semiHidden/>
    <w:rsid w:val="009A0142"/>
    <w:pPr>
      <w:spacing w:after="0" w:line="240" w:lineRule="auto"/>
    </w:pPr>
  </w:style>
  <w:style w:type="character" w:customStyle="1" w:styleId="citacekurzvou">
    <w:name w:val="citace kurzívou"/>
    <w:basedOn w:val="DefaultParagraphFont"/>
    <w:uiPriority w:val="1"/>
    <w:qFormat/>
    <w:rsid w:val="00AB0C35"/>
    <w:rPr>
      <w:i/>
    </w:rPr>
  </w:style>
  <w:style w:type="character" w:styleId="FollowedHyperlink">
    <w:name w:val="FollowedHyperlink"/>
    <w:basedOn w:val="DefaultParagraphFont"/>
    <w:uiPriority w:val="99"/>
    <w:semiHidden/>
    <w:unhideWhenUsed/>
    <w:rsid w:val="004C003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1.png"/><Relationship Id="rId24" Type="http://schemas.microsoft.com/office/2007/relationships/hdphoto" Target="media/hdphoto1.wdp"/><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2.xml"/><Relationship Id="rId5" Type="http://schemas.openxmlformats.org/officeDocument/2006/relationships/webSettings" Target="webSetting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glossaryDocument" Target="glossary/document.xml"/><Relationship Id="rId8" Type="http://schemas.openxmlformats.org/officeDocument/2006/relationships/comments" Target="comments.xml"/><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theme" Target="theme/theme1.xml"/><Relationship Id="rId10" Type="http://schemas.openxmlformats.org/officeDocument/2006/relationships/footer" Target="footer1.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688"/>
    <w:rsid w:val="00005688"/>
    <w:rsid w:val="00CE3A2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0568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3D8213-235C-4215-95C6-DF64A4E13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6</TotalTime>
  <Pages>63</Pages>
  <Words>30215</Words>
  <Characters>178271</Characters>
  <Application>Microsoft Office Word</Application>
  <DocSecurity>0</DocSecurity>
  <Lines>1485</Lines>
  <Paragraphs>416</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080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11</cp:revision>
  <dcterms:created xsi:type="dcterms:W3CDTF">2019-04-15T08:32:00Z</dcterms:created>
  <dcterms:modified xsi:type="dcterms:W3CDTF">2019-04-16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Bx7wmUm2"/&gt;&lt;style id="http://www.zotero.org/styles/iso690-author-date-cs" hasBibliography="1" bibliographyStyleHasBeenSet="1"/&gt;&lt;prefs&gt;&lt;pref name="fieldType" value="Field"/&gt;&lt;/prefs&gt;&lt;/data&gt;</vt:lpwstr>
  </property>
</Properties>
</file>